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386FD742" w:rsidR="00B0183A" w:rsidDel="009A68EC" w:rsidRDefault="001F5994" w:rsidP="00224FCB">
      <w:pPr>
        <w:outlineLvl w:val="0"/>
        <w:rPr>
          <w:del w:id="0" w:author="Albi Celaj" w:date="2019-02-20T15:12:00Z"/>
          <w:b/>
          <w:bCs/>
          <w:iCs/>
          <w:color w:val="000000" w:themeColor="text1"/>
          <w:sz w:val="28"/>
        </w:rPr>
      </w:pPr>
      <w:commentRangeStart w:id="1"/>
      <w:r>
        <w:rPr>
          <w:b/>
          <w:bCs/>
          <w:iCs/>
          <w:color w:val="000000" w:themeColor="text1"/>
          <w:sz w:val="28"/>
        </w:rPr>
        <w:t>Summary</w:t>
      </w:r>
      <w:commentRangeEnd w:id="1"/>
      <w:r w:rsidR="00813D0B">
        <w:rPr>
          <w:rStyle w:val="CommentReference"/>
          <w:rFonts w:asciiTheme="minorHAnsi" w:hAnsiTheme="minorHAnsi" w:cstheme="minorBidi"/>
        </w:rPr>
        <w:commentReference w:id="1"/>
      </w:r>
    </w:p>
    <w:p w14:paraId="13AB68F9" w14:textId="77777777" w:rsidR="00533399" w:rsidRDefault="00533399">
      <w:pPr>
        <w:outlineLvl w:val="0"/>
        <w:rPr>
          <w:ins w:id="2" w:author="Albi Celaj" w:date="2019-02-20T14:57:00Z"/>
          <w:rFonts w:eastAsia="Times New Roman"/>
        </w:rPr>
        <w:pPrChange w:id="3" w:author="Albi Celaj" w:date="2019-02-20T15:12:00Z">
          <w:pPr/>
        </w:pPrChange>
      </w:pPr>
    </w:p>
    <w:p w14:paraId="29010FBF" w14:textId="23093D1F" w:rsidR="008D7177" w:rsidDel="00947A76" w:rsidRDefault="008D7177">
      <w:pPr>
        <w:jc w:val="both"/>
        <w:rPr>
          <w:del w:id="4" w:author="Albi Celaj" w:date="2019-02-19T16:09:00Z"/>
          <w:rFonts w:eastAsia="Times New Roman"/>
        </w:rPr>
        <w:pPrChange w:id="5" w:author="Albi Celaj" w:date="2019-02-20T13:48:00Z">
          <w:pPr/>
        </w:pPrChange>
      </w:pPr>
    </w:p>
    <w:p w14:paraId="44FFE8FD" w14:textId="77777777" w:rsidR="00947A76" w:rsidRDefault="00947A76">
      <w:pPr>
        <w:jc w:val="both"/>
        <w:rPr>
          <w:ins w:id="6" w:author="Albi Celaj" w:date="2019-02-21T10:56:00Z"/>
          <w:rFonts w:eastAsia="Times New Roman"/>
        </w:rPr>
        <w:pPrChange w:id="7" w:author="Albi Celaj" w:date="2019-02-20T13:48:00Z">
          <w:pPr/>
        </w:pPrChange>
      </w:pPr>
    </w:p>
    <w:p w14:paraId="21B9CC65" w14:textId="078B2F8A" w:rsidR="00815669" w:rsidDel="00D40965" w:rsidRDefault="00692555">
      <w:pPr>
        <w:jc w:val="both"/>
        <w:rPr>
          <w:del w:id="8" w:author="Albi Celaj [2]" w:date="2019-02-15T13:22:00Z"/>
          <w:rFonts w:eastAsia="Times New Roman"/>
        </w:rPr>
      </w:pPr>
      <w:ins w:id="9" w:author="Albi Celaj [3]" w:date="2019-02-20T10:25:00Z">
        <w:del w:id="10" w:author="Albi Celaj" w:date="2019-02-21T10:24:00Z">
          <w:r w:rsidDel="00F716F8">
            <w:rPr>
              <w:rFonts w:eastAsia="Times New Roman"/>
            </w:rPr>
            <w:delText xml:space="preserve">engineer and </w:delText>
          </w:r>
        </w:del>
      </w:ins>
      <w:ins w:id="11" w:author="Albi Celaj [2]" w:date="2019-02-19T14:02:00Z">
        <w:del w:id="12" w:author="Albi Celaj" w:date="2019-02-19T16:07:00Z">
          <w:r w:rsidR="001F558E" w:rsidDel="00822314">
            <w:rPr>
              <w:rFonts w:eastAsia="Times New Roman"/>
            </w:rPr>
            <w:delText xml:space="preserve">Here, we present </w:delText>
          </w:r>
        </w:del>
      </w:ins>
      <w:ins w:id="13" w:author="Albi Celaj [2]" w:date="2019-02-19T13:54:00Z">
        <w:del w:id="14" w:author="Albi Celaj" w:date="2019-02-19T16:07:00Z">
          <w:r w:rsidR="008D7177" w:rsidDel="00822314">
            <w:rPr>
              <w:rFonts w:eastAsia="Times New Roman"/>
            </w:rPr>
            <w:delText>a method</w:delText>
          </w:r>
        </w:del>
      </w:ins>
      <w:ins w:id="15" w:author="Albi Celaj [2]" w:date="2019-02-19T14:05:00Z">
        <w:del w:id="16" w:author="Albi Celaj" w:date="2019-02-19T16:07:00Z">
          <w:r w:rsidR="001F558E" w:rsidDel="00822314">
            <w:rPr>
              <w:rFonts w:eastAsia="Times New Roman"/>
            </w:rPr>
            <w:delText xml:space="preserve"> for </w:delText>
          </w:r>
        </w:del>
        <w:del w:id="17" w:author="Albi Celaj" w:date="2019-02-21T10:20:00Z">
          <w:r w:rsidR="001F558E" w:rsidDel="00F716F8">
            <w:rPr>
              <w:rFonts w:eastAsia="Times New Roman"/>
            </w:rPr>
            <w:delText>high-order (‘</w:delText>
          </w:r>
          <w:r w:rsidR="001F558E" w:rsidDel="00F716F8">
            <w:rPr>
              <w:rFonts w:eastAsia="Times New Roman"/>
              <w:i/>
            </w:rPr>
            <w:delText>X</w:delText>
          </w:r>
          <w:r w:rsidR="001F558E" w:rsidDel="00F716F8">
            <w:rPr>
              <w:rFonts w:eastAsia="Times New Roman"/>
            </w:rPr>
            <w:delText>-gene’) genetic analysis (XGA)</w:delText>
          </w:r>
        </w:del>
        <w:del w:id="18" w:author="Albi Celaj" w:date="2019-02-21T10:24:00Z">
          <w:r w:rsidR="001F558E" w:rsidDel="00F716F8">
            <w:rPr>
              <w:rFonts w:eastAsia="Times New Roman"/>
            </w:rPr>
            <w:delText xml:space="preserve"> of complex traits</w:delText>
          </w:r>
        </w:del>
        <w:del w:id="19" w:author="Albi Celaj" w:date="2019-02-19T16:07:00Z">
          <w:r w:rsidR="001F558E" w:rsidDel="00822314">
            <w:rPr>
              <w:rFonts w:eastAsia="Times New Roman"/>
            </w:rPr>
            <w:delText xml:space="preserve"> </w:delText>
          </w:r>
        </w:del>
      </w:ins>
      <w:ins w:id="20" w:author="Albi Celaj [2]" w:date="2019-02-19T14:02:00Z">
        <w:del w:id="21" w:author="Albi Celaj" w:date="2019-02-19T16:07:00Z">
          <w:r w:rsidR="001F558E" w:rsidDel="00822314">
            <w:rPr>
              <w:rFonts w:eastAsia="Times New Roman"/>
            </w:rPr>
            <w:delText xml:space="preserve">by </w:delText>
          </w:r>
        </w:del>
      </w:ins>
      <w:ins w:id="22" w:author="Albi Celaj [2]" w:date="2019-02-19T13:54:00Z">
        <w:del w:id="23" w:author="Albi Celaj" w:date="2019-02-19T16:07:00Z">
          <w:r w:rsidR="001F558E" w:rsidDel="00822314">
            <w:rPr>
              <w:rFonts w:eastAsia="Times New Roman"/>
            </w:rPr>
            <w:delText>profil</w:delText>
          </w:r>
        </w:del>
      </w:ins>
      <w:ins w:id="24" w:author="Albi Celaj [2]" w:date="2019-02-19T14:02:00Z">
        <w:del w:id="25" w:author="Albi Celaj" w:date="2019-02-19T16:07:00Z">
          <w:r w:rsidR="001F558E" w:rsidDel="00822314">
            <w:rPr>
              <w:rFonts w:eastAsia="Times New Roman"/>
            </w:rPr>
            <w:delText>ing</w:delText>
          </w:r>
        </w:del>
      </w:ins>
      <w:ins w:id="26" w:author="Albi Celaj [2]" w:date="2019-02-19T13:54:00Z">
        <w:del w:id="27" w:author="Albi Celaj" w:date="2019-02-19T16:07:00Z">
          <w:r w:rsidR="008D7177" w:rsidDel="00822314">
            <w:rPr>
              <w:rFonts w:eastAsia="Times New Roman"/>
            </w:rPr>
            <w:delText xml:space="preserve"> </w:delText>
          </w:r>
        </w:del>
      </w:ins>
      <w:ins w:id="28" w:author="Albi Celaj [2]" w:date="2019-02-19T14:22:00Z">
        <w:del w:id="29" w:author="Albi Celaj" w:date="2019-02-19T15:10:00Z">
          <w:r w:rsidR="009C1203" w:rsidDel="00891CA6">
            <w:rPr>
              <w:rFonts w:eastAsia="Times New Roman"/>
            </w:rPr>
            <w:delText xml:space="preserve">the effects of </w:delText>
          </w:r>
        </w:del>
      </w:ins>
      <w:ins w:id="30" w:author="Albi Celaj [2]" w:date="2019-02-19T13:54:00Z">
        <w:del w:id="31" w:author="Albi Celaj" w:date="2019-02-19T16:07:00Z">
          <w:r w:rsidR="008D7177" w:rsidDel="00822314">
            <w:rPr>
              <w:rFonts w:eastAsia="Times New Roman"/>
            </w:rPr>
            <w:delText xml:space="preserve">many </w:delText>
          </w:r>
        </w:del>
      </w:ins>
      <w:ins w:id="32" w:author="Albi Celaj [2]" w:date="2019-02-19T14:22:00Z">
        <w:del w:id="33" w:author="Albi Celaj" w:date="2019-02-19T15:10:00Z">
          <w:r w:rsidR="009C1203" w:rsidDel="00891CA6">
            <w:rPr>
              <w:rFonts w:eastAsia="Times New Roman"/>
            </w:rPr>
            <w:delText xml:space="preserve">variant </w:delText>
          </w:r>
        </w:del>
      </w:ins>
      <w:ins w:id="34" w:author="Albi Celaj [2]" w:date="2019-02-19T14:17:00Z">
        <w:del w:id="35" w:author="Albi Celaj" w:date="2019-02-19T16:07:00Z">
          <w:r w:rsidR="00B51CDE" w:rsidDel="00822314">
            <w:rPr>
              <w:rFonts w:eastAsia="Times New Roman"/>
            </w:rPr>
            <w:delText>combinations</w:delText>
          </w:r>
        </w:del>
      </w:ins>
      <w:ins w:id="36" w:author="Albi Celaj [2]" w:date="2019-02-19T13:54:00Z">
        <w:del w:id="37" w:author="Albi Celaj" w:date="2019-02-19T16:07:00Z">
          <w:r w:rsidR="008D7177" w:rsidDel="00822314">
            <w:rPr>
              <w:rFonts w:eastAsia="Times New Roman"/>
            </w:rPr>
            <w:delText xml:space="preserve"> at multiple targeted</w:delText>
          </w:r>
          <w:r w:rsidR="001F558E" w:rsidDel="00822314">
            <w:rPr>
              <w:rFonts w:eastAsia="Times New Roman"/>
            </w:rPr>
            <w:delText xml:space="preserve"> gene</w:delText>
          </w:r>
        </w:del>
      </w:ins>
      <w:ins w:id="38" w:author="Albi Celaj [2]" w:date="2019-02-19T14:04:00Z">
        <w:del w:id="39" w:author="Albi Celaj" w:date="2019-02-19T16:07:00Z">
          <w:r w:rsidR="001F558E" w:rsidDel="00822314">
            <w:rPr>
              <w:rFonts w:eastAsia="Times New Roman"/>
            </w:rPr>
            <w:delText>s</w:delText>
          </w:r>
        </w:del>
      </w:ins>
      <w:ins w:id="40" w:author="Albi Celaj [2]" w:date="2019-02-19T14:05:00Z">
        <w:del w:id="41" w:author="Albi Celaj" w:date="2019-02-19T16:07:00Z">
          <w:r w:rsidR="001F558E" w:rsidDel="00822314">
            <w:rPr>
              <w:rFonts w:eastAsia="Times New Roman"/>
            </w:rPr>
            <w:delText>.</w:delText>
          </w:r>
        </w:del>
      </w:ins>
      <w:ins w:id="42" w:author="Albi Celaj [2]" w:date="2019-02-19T14:17:00Z">
        <w:del w:id="43" w:author="Albi Celaj" w:date="2019-02-19T16:07:00Z">
          <w:r w:rsidR="00B51CDE" w:rsidDel="00822314">
            <w:rPr>
              <w:rFonts w:eastAsia="Times New Roman"/>
            </w:rPr>
            <w:delText xml:space="preserve"> </w:delText>
          </w:r>
        </w:del>
      </w:ins>
      <w:ins w:id="44" w:author="Albi Celaj" w:date="2019-02-21T10:20:00Z">
        <w:r w:rsidR="00F716F8">
          <w:rPr>
            <w:rFonts w:eastAsia="Times New Roman"/>
          </w:rPr>
          <w:t xml:space="preserve">Here, we describe a </w:t>
        </w:r>
        <w:r w:rsidR="00E84E2E">
          <w:rPr>
            <w:rFonts w:eastAsia="Times New Roman"/>
          </w:rPr>
          <w:t xml:space="preserve">high-order </w:t>
        </w:r>
        <w:r w:rsidR="00F716F8">
          <w:rPr>
            <w:rFonts w:eastAsia="Times New Roman"/>
          </w:rPr>
          <w:t>‘</w:t>
        </w:r>
        <w:r w:rsidR="00F716F8">
          <w:rPr>
            <w:rFonts w:eastAsia="Times New Roman"/>
            <w:i/>
          </w:rPr>
          <w:t>X</w:t>
        </w:r>
        <w:r w:rsidR="00E84E2E">
          <w:rPr>
            <w:rFonts w:eastAsia="Times New Roman"/>
          </w:rPr>
          <w:t>-gene’</w:t>
        </w:r>
        <w:r w:rsidR="00F716F8">
          <w:rPr>
            <w:rFonts w:eastAsia="Times New Roman"/>
          </w:rPr>
          <w:t xml:space="preserve"> genetic analysis (XGA) that </w:t>
        </w:r>
      </w:ins>
      <w:ins w:id="45" w:author="Albi Celaj" w:date="2019-02-21T10:23:00Z">
        <w:r w:rsidR="00F716F8">
          <w:rPr>
            <w:rFonts w:eastAsia="Times New Roman"/>
          </w:rPr>
          <w:t>uses</w:t>
        </w:r>
      </w:ins>
      <w:ins w:id="46" w:author="Albi Celaj" w:date="2019-02-21T10:20:00Z">
        <w:r w:rsidR="00F716F8">
          <w:rPr>
            <w:rFonts w:eastAsia="Times New Roman"/>
          </w:rPr>
          <w:t xml:space="preserve"> </w:t>
        </w:r>
      </w:ins>
      <w:ins w:id="47" w:author="Albi Celaj" w:date="2019-02-21T10:21:00Z">
        <w:r w:rsidR="00F716F8">
          <w:rPr>
            <w:rFonts w:eastAsia="Times New Roman"/>
          </w:rPr>
          <w:t xml:space="preserve">many combinations of </w:t>
        </w:r>
      </w:ins>
      <w:ins w:id="48" w:author="Albi Celaj" w:date="2019-02-21T10:24:00Z">
        <w:r w:rsidR="003C50E0">
          <w:rPr>
            <w:rFonts w:eastAsia="Times New Roman"/>
          </w:rPr>
          <w:t xml:space="preserve">genetic </w:t>
        </w:r>
      </w:ins>
      <w:ins w:id="49" w:author="Albi Celaj" w:date="2019-02-21T10:22:00Z">
        <w:r w:rsidR="00F716F8">
          <w:rPr>
            <w:rFonts w:eastAsia="Times New Roman"/>
          </w:rPr>
          <w:t>perturbations</w:t>
        </w:r>
      </w:ins>
      <w:ins w:id="50" w:author="Albi Celaj" w:date="2019-02-21T10:21:00Z">
        <w:r w:rsidR="00F716F8">
          <w:rPr>
            <w:rFonts w:eastAsia="Times New Roman"/>
          </w:rPr>
          <w:t xml:space="preserve"> at multiple target </w:t>
        </w:r>
      </w:ins>
      <w:ins w:id="51" w:author="Albi Celaj" w:date="2019-02-21T10:25:00Z">
        <w:r w:rsidR="003C50E0">
          <w:rPr>
            <w:rFonts w:eastAsia="Times New Roman"/>
          </w:rPr>
          <w:t>loci</w:t>
        </w:r>
      </w:ins>
      <w:ins w:id="52" w:author="Albi Celaj" w:date="2019-02-21T10:21:00Z">
        <w:r w:rsidR="00F716F8">
          <w:rPr>
            <w:rFonts w:eastAsia="Times New Roman"/>
          </w:rPr>
          <w:t xml:space="preserve"> to</w:t>
        </w:r>
      </w:ins>
      <w:ins w:id="53" w:author="Albi Celaj" w:date="2019-02-21T10:22:00Z">
        <w:r w:rsidR="00F716F8">
          <w:rPr>
            <w:rFonts w:eastAsia="Times New Roman"/>
          </w:rPr>
          <w:t xml:space="preserve"> </w:t>
        </w:r>
      </w:ins>
      <w:ins w:id="54" w:author="Albi Celaj" w:date="2019-02-21T10:23:00Z">
        <w:r w:rsidR="00F716F8">
          <w:rPr>
            <w:rFonts w:eastAsia="Times New Roman"/>
          </w:rPr>
          <w:t xml:space="preserve">functionally </w:t>
        </w:r>
      </w:ins>
      <w:ins w:id="55" w:author="Albi Celaj [3]" w:date="2019-02-21T21:08:00Z">
        <w:r w:rsidR="00981620">
          <w:rPr>
            <w:rFonts w:eastAsia="Times New Roman"/>
          </w:rPr>
          <w:t>profile</w:t>
        </w:r>
      </w:ins>
      <w:ins w:id="56" w:author="Albi Celaj" w:date="2019-02-21T10:26:00Z">
        <w:del w:id="57" w:author="Albi Celaj [3]" w:date="2019-02-21T21:08:00Z">
          <w:r w:rsidR="00CB7D97" w:rsidDel="00981620">
            <w:rPr>
              <w:rFonts w:eastAsia="Times New Roman"/>
            </w:rPr>
            <w:delText>decipher</w:delText>
          </w:r>
        </w:del>
      </w:ins>
      <w:ins w:id="58" w:author="Albi Celaj" w:date="2019-02-21T10:22:00Z">
        <w:r w:rsidR="00F716F8">
          <w:rPr>
            <w:rFonts w:eastAsia="Times New Roman"/>
          </w:rPr>
          <w:t xml:space="preserve"> compl</w:t>
        </w:r>
      </w:ins>
      <w:ins w:id="59" w:author="Albi Celaj [3]" w:date="2019-02-21T21:09:00Z">
        <w:r w:rsidR="001E1226">
          <w:rPr>
            <w:rFonts w:eastAsia="Times New Roman"/>
          </w:rPr>
          <w:t>ex traits</w:t>
        </w:r>
      </w:ins>
      <w:ins w:id="60" w:author="Albi Celaj" w:date="2019-02-21T10:22:00Z">
        <w:del w:id="61" w:author="Albi Celaj [3]" w:date="2019-02-21T21:09:00Z">
          <w:r w:rsidR="00F716F8" w:rsidDel="001E1226">
            <w:rPr>
              <w:rFonts w:eastAsia="Times New Roman"/>
            </w:rPr>
            <w:delText xml:space="preserve">ex </w:delText>
          </w:r>
          <w:r w:rsidR="00F716F8" w:rsidRPr="00EC2F5D" w:rsidDel="001E1226">
            <w:rPr>
              <w:rFonts w:eastAsia="Times New Roman"/>
            </w:rPr>
            <w:delText>trait</w:delText>
          </w:r>
        </w:del>
      </w:ins>
      <w:ins w:id="62" w:author="Albi Celaj" w:date="2019-02-21T10:23:00Z">
        <w:del w:id="63" w:author="Albi Celaj [3]" w:date="2019-02-21T21:09:00Z">
          <w:r w:rsidR="00F716F8" w:rsidDel="001E1226">
            <w:rPr>
              <w:rFonts w:eastAsia="Times New Roman"/>
            </w:rPr>
            <w:delText>s</w:delText>
          </w:r>
        </w:del>
      </w:ins>
      <w:ins w:id="64" w:author="Albi Celaj" w:date="2019-02-21T10:22:00Z">
        <w:r w:rsidR="00F716F8">
          <w:rPr>
            <w:rFonts w:eastAsia="Times New Roman"/>
          </w:rPr>
          <w:t>.</w:t>
        </w:r>
      </w:ins>
      <w:ins w:id="65" w:author="Albi Celaj" w:date="2019-02-21T10:25:00Z">
        <w:r w:rsidR="00CB7D97">
          <w:rPr>
            <w:rFonts w:eastAsia="Times New Roman"/>
          </w:rPr>
          <w:t xml:space="preserve"> </w:t>
        </w:r>
      </w:ins>
      <w:ins w:id="66" w:author="Al B" w:date="2019-02-17T17:14:00Z">
        <w:del w:id="67" w:author="Albi Celaj [2]" w:date="2019-02-19T11:19:00Z">
          <w:r w:rsidR="00BC3502" w:rsidDel="00F1270B">
            <w:rPr>
              <w:rFonts w:eastAsia="Times New Roman"/>
            </w:rPr>
            <w:delText>vari</w:delText>
          </w:r>
        </w:del>
      </w:ins>
      <w:del w:id="68" w:author="Albi Celaj [2]" w:date="2019-02-15T11:36:00Z">
        <w:r w:rsidR="00D93A03" w:rsidRPr="00EC2F5D" w:rsidDel="006A2C15">
          <w:rPr>
            <w:rFonts w:eastAsia="Times New Roman"/>
          </w:rPr>
          <w:delText>C</w:delText>
        </w:r>
        <w:r w:rsidR="003A50F6" w:rsidRPr="00EC2F5D" w:rsidDel="006A2C15">
          <w:rPr>
            <w:rFonts w:eastAsia="Times New Roman"/>
          </w:rPr>
          <w:delText xml:space="preserve">omplex genotype-to-trait relationships </w:delText>
        </w:r>
        <w:r w:rsidR="00DE366E" w:rsidRPr="00EC2F5D" w:rsidDel="006A2C15">
          <w:rPr>
            <w:rFonts w:eastAsia="Times New Roman"/>
          </w:rPr>
          <w:delText xml:space="preserve">can </w:delText>
        </w:r>
        <w:r w:rsidR="00D93A03" w:rsidRPr="00EC2F5D" w:rsidDel="006A2C15">
          <w:rPr>
            <w:rFonts w:eastAsia="Times New Roman"/>
          </w:rPr>
          <w:delText xml:space="preserve">be understood by </w:delText>
        </w:r>
        <w:r w:rsidR="003A50F6" w:rsidRPr="00EC2F5D" w:rsidDel="006A2C15">
          <w:rPr>
            <w:rFonts w:eastAsia="Times New Roman"/>
          </w:rPr>
          <w:delText>perturbing genes in many diff</w:delText>
        </w:r>
        <w:r w:rsidR="0032120F" w:rsidRPr="00EC2F5D" w:rsidDel="006A2C15">
          <w:rPr>
            <w:rFonts w:eastAsia="Times New Roman"/>
          </w:rPr>
          <w:delText>erent combinations and observing</w:delText>
        </w:r>
        <w:r w:rsidR="00DE366E" w:rsidRPr="00EC2F5D" w:rsidDel="006A2C15">
          <w:rPr>
            <w:rFonts w:eastAsia="Times New Roman"/>
          </w:rPr>
          <w:delText xml:space="preserve"> the impact</w:delText>
        </w:r>
        <w:r w:rsidR="003A50F6" w:rsidRPr="00EC2F5D" w:rsidDel="006A2C15">
          <w:rPr>
            <w:rFonts w:eastAsia="Times New Roman"/>
          </w:rPr>
          <w:delText xml:space="preserve">. </w:delText>
        </w:r>
      </w:del>
      <w:del w:id="69" w:author="Albi Celaj [2]" w:date="2019-02-15T11:52:00Z">
        <w:r w:rsidR="003A50F6" w:rsidRPr="00EC2F5D" w:rsidDel="00145D23">
          <w:rPr>
            <w:rFonts w:eastAsia="Times New Roman"/>
          </w:rPr>
          <w:delText>H</w:delText>
        </w:r>
        <w:r w:rsidR="00DE366E" w:rsidRPr="00EC2F5D" w:rsidDel="00145D23">
          <w:rPr>
            <w:rFonts w:eastAsia="Times New Roman"/>
          </w:rPr>
          <w:delText>ere,</w:delText>
        </w:r>
      </w:del>
      <w:del w:id="70" w:author="Albi Celaj [2]" w:date="2019-02-19T10:19:00Z">
        <w:r w:rsidR="00EF6B49" w:rsidRPr="00EC2F5D" w:rsidDel="00F762C3">
          <w:rPr>
            <w:rFonts w:eastAsia="Times New Roman"/>
          </w:rPr>
          <w:delText xml:space="preserve"> </w:delText>
        </w:r>
        <w:r w:rsidR="00D31B40" w:rsidRPr="00EC2F5D" w:rsidDel="00F762C3">
          <w:rPr>
            <w:rFonts w:eastAsia="Times New Roman"/>
          </w:rPr>
          <w:delText>w</w:delText>
        </w:r>
        <w:r w:rsidR="00B15EC7" w:rsidRPr="00EC2F5D" w:rsidDel="00F762C3">
          <w:rPr>
            <w:rFonts w:eastAsia="Times New Roman"/>
          </w:rPr>
          <w:delText xml:space="preserve">e describe a method to </w:delText>
        </w:r>
      </w:del>
      <w:del w:id="71" w:author="Albi Celaj [2]" w:date="2019-02-15T11:45:00Z">
        <w:r w:rsidR="00B15EC7" w:rsidRPr="00EC2F5D" w:rsidDel="00FD2AEE">
          <w:rPr>
            <w:rFonts w:eastAsia="Times New Roman"/>
          </w:rPr>
          <w:delText xml:space="preserve">efficiently </w:delText>
        </w:r>
      </w:del>
      <w:del w:id="72" w:author="Albi Celaj [2]" w:date="2019-02-15T11:56:00Z">
        <w:r w:rsidR="00B15EC7" w:rsidRPr="00EC2F5D" w:rsidDel="00145D23">
          <w:rPr>
            <w:rFonts w:eastAsia="Times New Roman"/>
          </w:rPr>
          <w:delText>engineer</w:delText>
        </w:r>
        <w:r w:rsidR="008B2CEA" w:rsidRPr="00EC2F5D" w:rsidDel="00145D23">
          <w:rPr>
            <w:rFonts w:eastAsia="Times New Roman"/>
          </w:rPr>
          <w:delText>, genotype,</w:delText>
        </w:r>
        <w:r w:rsidR="00B15EC7" w:rsidRPr="00EC2F5D" w:rsidDel="00145D23">
          <w:rPr>
            <w:rFonts w:eastAsia="Times New Roman"/>
          </w:rPr>
          <w:delText xml:space="preserve"> and phenotype </w:delText>
        </w:r>
        <w:r w:rsidR="00622BB5" w:rsidDel="00145D23">
          <w:rPr>
            <w:rFonts w:eastAsia="Times New Roman"/>
          </w:rPr>
          <w:delText xml:space="preserve">combinations </w:delText>
        </w:r>
        <w:r w:rsidR="0032472C" w:rsidDel="00145D23">
          <w:rPr>
            <w:rFonts w:eastAsia="Times New Roman"/>
          </w:rPr>
          <w:delText xml:space="preserve">of variants within </w:delText>
        </w:r>
        <w:r w:rsidR="006A549C" w:rsidDel="00145D23">
          <w:rPr>
            <w:rFonts w:eastAsia="Times New Roman"/>
          </w:rPr>
          <w:delText>multiple targeted genes</w:delText>
        </w:r>
        <w:r w:rsidR="00B15EC7" w:rsidRPr="00EC2F5D" w:rsidDel="00145D23">
          <w:rPr>
            <w:rFonts w:eastAsia="Times New Roman"/>
          </w:rPr>
          <w:delText>, enabling</w:delText>
        </w:r>
      </w:del>
      <w:del w:id="73" w:author="Albi Celaj [2]" w:date="2019-02-15T11:51:00Z">
        <w:r w:rsidR="00563BD0" w:rsidDel="00145D23">
          <w:rPr>
            <w:rFonts w:eastAsia="Times New Roman"/>
          </w:rPr>
          <w:delText xml:space="preserve"> </w:delText>
        </w:r>
        <w:r w:rsidR="00A12C20" w:rsidDel="00145D23">
          <w:rPr>
            <w:rFonts w:eastAsia="Times New Roman"/>
          </w:rPr>
          <w:delText>high-order</w:delText>
        </w:r>
      </w:del>
      <w:del w:id="74" w:author="Albi Celaj [2]" w:date="2019-02-14T15:56:00Z">
        <w:r w:rsidR="00A12C20" w:rsidDel="00E86A37">
          <w:rPr>
            <w:rFonts w:eastAsia="Times New Roman"/>
          </w:rPr>
          <w:delText xml:space="preserve"> </w:delText>
        </w:r>
        <w:r w:rsidR="00C46FC3" w:rsidDel="00E86A37">
          <w:rPr>
            <w:rFonts w:eastAsia="Times New Roman"/>
          </w:rPr>
          <w:delText>poly</w:delText>
        </w:r>
        <w:r w:rsidR="00AD1AD0" w:rsidDel="00E86A37">
          <w:rPr>
            <w:rFonts w:eastAsia="Times New Roman"/>
          </w:rPr>
          <w:delText>g</w:delText>
        </w:r>
        <w:r w:rsidR="006917E8" w:rsidDel="00E86A37">
          <w:rPr>
            <w:rFonts w:eastAsia="Times New Roman"/>
          </w:rPr>
          <w:delText>e</w:delText>
        </w:r>
        <w:r w:rsidR="0005084C" w:rsidDel="00E86A37">
          <w:rPr>
            <w:rFonts w:eastAsia="Times New Roman"/>
          </w:rPr>
          <w:delText>n</w:delText>
        </w:r>
        <w:r w:rsidR="00C46FC3" w:rsidDel="00E86A37">
          <w:rPr>
            <w:rFonts w:eastAsia="Times New Roman"/>
          </w:rPr>
          <w:delText>ic</w:delText>
        </w:r>
      </w:del>
      <w:del w:id="75" w:author="Albi Celaj [2]" w:date="2019-02-15T11:51:00Z">
        <w:r w:rsidR="006917E8" w:rsidDel="00145D23">
          <w:rPr>
            <w:rFonts w:eastAsia="Times New Roman"/>
          </w:rPr>
          <w:delText xml:space="preserve"> </w:delText>
        </w:r>
        <w:r w:rsidR="00B40D55" w:rsidDel="00145D23">
          <w:rPr>
            <w:rFonts w:eastAsia="Times New Roman"/>
          </w:rPr>
          <w:delText>(‘</w:delText>
        </w:r>
        <w:r w:rsidR="0032472C" w:rsidDel="00145D23">
          <w:rPr>
            <w:rFonts w:eastAsia="Times New Roman"/>
            <w:i/>
          </w:rPr>
          <w:delText>X</w:delText>
        </w:r>
        <w:r w:rsidR="00B40D55" w:rsidDel="00145D23">
          <w:rPr>
            <w:rFonts w:eastAsia="Times New Roman"/>
          </w:rPr>
          <w:delText xml:space="preserve">-gene’) </w:delText>
        </w:r>
        <w:r w:rsidR="00AD1AD0" w:rsidDel="00145D23">
          <w:rPr>
            <w:rFonts w:eastAsia="Times New Roman"/>
          </w:rPr>
          <w:delText>a</w:delText>
        </w:r>
        <w:r w:rsidR="006917E8" w:rsidDel="00145D23">
          <w:rPr>
            <w:rFonts w:eastAsia="Times New Roman"/>
          </w:rPr>
          <w:delText>nalysis</w:delText>
        </w:r>
        <w:r w:rsidR="00CE359B" w:rsidDel="00145D23">
          <w:rPr>
            <w:rFonts w:eastAsia="Times New Roman"/>
          </w:rPr>
          <w:delText xml:space="preserve"> </w:delText>
        </w:r>
        <w:r w:rsidR="00B15EC7" w:rsidRPr="00EC2F5D" w:rsidDel="00145D23">
          <w:rPr>
            <w:rFonts w:eastAsia="Times New Roman"/>
          </w:rPr>
          <w:delText>(</w:delText>
        </w:r>
        <w:r w:rsidR="00393E07" w:rsidDel="00145D23">
          <w:rPr>
            <w:rFonts w:eastAsia="Times New Roman"/>
          </w:rPr>
          <w:delText>XGA</w:delText>
        </w:r>
        <w:r w:rsidR="00B15EC7" w:rsidRPr="00EC2F5D" w:rsidDel="00145D23">
          <w:rPr>
            <w:rFonts w:eastAsia="Times New Roman"/>
          </w:rPr>
          <w:delText>)</w:delText>
        </w:r>
      </w:del>
      <w:ins w:id="76" w:author="Albi Celaj [2]" w:date="2019-02-19T10:42:00Z">
        <w:r w:rsidR="00E24349">
          <w:rPr>
            <w:rFonts w:eastAsia="Times New Roman"/>
          </w:rPr>
          <w:t>We demonstrate</w:t>
        </w:r>
      </w:ins>
      <w:ins w:id="77" w:author="Albi Celaj [2]" w:date="2019-02-19T10:45:00Z">
        <w:del w:id="78" w:author="Albi Celaj" w:date="2019-02-19T16:06:00Z">
          <w:r w:rsidR="00E24349" w:rsidDel="00822314">
            <w:rPr>
              <w:rFonts w:eastAsia="Times New Roman"/>
            </w:rPr>
            <w:delText xml:space="preserve"> an</w:delText>
          </w:r>
        </w:del>
      </w:ins>
      <w:ins w:id="79" w:author="Albi Celaj [2]" w:date="2019-02-19T10:42:00Z">
        <w:r w:rsidR="00E24349">
          <w:rPr>
            <w:rFonts w:eastAsia="Times New Roman"/>
          </w:rPr>
          <w:t xml:space="preserve"> </w:t>
        </w:r>
      </w:ins>
      <w:ins w:id="80" w:author="Albi Celaj" w:date="2019-02-21T10:25:00Z">
        <w:del w:id="81" w:author="Albi Celaj [3]" w:date="2019-02-21T21:08:00Z">
          <w:r w:rsidR="00CB7D97" w:rsidDel="00F55852">
            <w:rPr>
              <w:rFonts w:eastAsia="Times New Roman"/>
            </w:rPr>
            <w:delText xml:space="preserve">an </w:delText>
          </w:r>
        </w:del>
      </w:ins>
      <w:ins w:id="82" w:author="Albi Celaj [2]" w:date="2019-02-19T10:42:00Z">
        <w:r w:rsidR="00E24349">
          <w:rPr>
            <w:rFonts w:eastAsia="Times New Roman"/>
          </w:rPr>
          <w:t>XGA o</w:t>
        </w:r>
      </w:ins>
      <w:ins w:id="83" w:author="Albi Celaj [3]" w:date="2019-02-21T21:08:00Z">
        <w:r w:rsidR="00F55852">
          <w:rPr>
            <w:rFonts w:eastAsia="Times New Roman"/>
          </w:rPr>
          <w:t>n</w:t>
        </w:r>
      </w:ins>
      <w:ins w:id="84" w:author="Albi Celaj" w:date="2019-02-21T13:18:00Z">
        <w:del w:id="85" w:author="Albi Celaj [3]" w:date="2019-02-21T21:08:00Z">
          <w:r w:rsidR="00A93DDA" w:rsidDel="00F55852">
            <w:rPr>
              <w:rFonts w:eastAsia="Times New Roman"/>
            </w:rPr>
            <w:delText>f</w:delText>
          </w:r>
        </w:del>
      </w:ins>
      <w:ins w:id="86" w:author="Albi Celaj [2]" w:date="2019-02-19T11:50:00Z">
        <w:del w:id="87" w:author="Albi Celaj" w:date="2019-02-21T13:18:00Z">
          <w:r w:rsidR="0054344C" w:rsidDel="00A93DDA">
            <w:rPr>
              <w:rFonts w:eastAsia="Times New Roman"/>
            </w:rPr>
            <w:delText>n</w:delText>
          </w:r>
        </w:del>
      </w:ins>
      <w:ins w:id="88" w:author="Albi Celaj [2]" w:date="2019-02-19T10:42:00Z">
        <w:r w:rsidR="00E24349">
          <w:rPr>
            <w:rFonts w:eastAsia="Times New Roman"/>
          </w:rPr>
          <w:t xml:space="preserve"> </w:t>
        </w:r>
      </w:ins>
      <w:ins w:id="89" w:author="Albi Celaj [2]" w:date="2019-02-19T13:37:00Z">
        <w:del w:id="90" w:author="Albi Celaj" w:date="2019-02-20T13:40:00Z">
          <w:r w:rsidR="009E3F5C" w:rsidDel="00813D0B">
            <w:rPr>
              <w:rFonts w:eastAsia="Times New Roman"/>
            </w:rPr>
            <w:delText xml:space="preserve">16 </w:delText>
          </w:r>
        </w:del>
      </w:ins>
      <w:ins w:id="91" w:author="Albi Celaj [2]" w:date="2019-02-19T10:42:00Z">
        <w:r w:rsidR="00E24349">
          <w:rPr>
            <w:rFonts w:eastAsia="Times New Roman"/>
          </w:rPr>
          <w:t xml:space="preserve">yeast ABC transporters by engineering </w:t>
        </w:r>
      </w:ins>
      <w:del w:id="92" w:author="Albi Celaj [2]" w:date="2019-02-15T11:41:00Z">
        <w:r w:rsidR="00B15EC7" w:rsidRPr="00EC2F5D" w:rsidDel="00FD2AEE">
          <w:rPr>
            <w:rFonts w:eastAsia="Times New Roman"/>
          </w:rPr>
          <w:delText>.</w:delText>
        </w:r>
        <w:r w:rsidR="00B03BB0" w:rsidRPr="00EC2F5D" w:rsidDel="00FD2AEE">
          <w:rPr>
            <w:rFonts w:eastAsia="Times New Roman"/>
          </w:rPr>
          <w:delText xml:space="preserve">  </w:delText>
        </w:r>
      </w:del>
      <w:del w:id="93" w:author="Albi Celaj [2]" w:date="2019-02-15T11:42:00Z">
        <w:r w:rsidR="004931FF" w:rsidRPr="00EC2F5D" w:rsidDel="00FD2AEE">
          <w:rPr>
            <w:rFonts w:eastAsia="Times New Roman"/>
          </w:rPr>
          <w:delText xml:space="preserve">Applying </w:delText>
        </w:r>
        <w:r w:rsidR="008D6812" w:rsidDel="00FD2AEE">
          <w:rPr>
            <w:rFonts w:eastAsia="Times New Roman"/>
          </w:rPr>
          <w:delText xml:space="preserve">XGA </w:delText>
        </w:r>
        <w:r w:rsidR="004931FF" w:rsidRPr="00EC2F5D" w:rsidDel="00FD2AEE">
          <w:rPr>
            <w:rFonts w:eastAsia="Times New Roman"/>
          </w:rPr>
          <w:delText>to</w:delText>
        </w:r>
        <w:r w:rsidR="008B2CEA" w:rsidRPr="00EC2F5D" w:rsidDel="00FD2AEE">
          <w:rPr>
            <w:rFonts w:eastAsia="Times New Roman"/>
          </w:rPr>
          <w:delText xml:space="preserve"> </w:delText>
        </w:r>
      </w:del>
      <w:del w:id="94" w:author="Albi Celaj [2]" w:date="2019-02-19T10:17:00Z">
        <w:r w:rsidR="008B2CEA" w:rsidRPr="00EC2F5D" w:rsidDel="002D710D">
          <w:rPr>
            <w:rFonts w:eastAsia="Times New Roman"/>
          </w:rPr>
          <w:delText xml:space="preserve">16 </w:delText>
        </w:r>
      </w:del>
      <w:del w:id="95" w:author="Albi Celaj [2]" w:date="2019-02-19T10:43:00Z">
        <w:r w:rsidR="008B2CEA" w:rsidRPr="00EC2F5D" w:rsidDel="00E24349">
          <w:rPr>
            <w:rFonts w:eastAsia="Times New Roman"/>
          </w:rPr>
          <w:delText>yeast ABC transporters, w</w:delText>
        </w:r>
        <w:r w:rsidR="00B03BB0" w:rsidRPr="00EC2F5D" w:rsidDel="00E24349">
          <w:rPr>
            <w:rFonts w:eastAsia="Times New Roman"/>
          </w:rPr>
          <w:delText>e</w:delText>
        </w:r>
        <w:r w:rsidR="004348F6" w:rsidRPr="00EC2F5D" w:rsidDel="00E24349">
          <w:rPr>
            <w:rFonts w:eastAsia="Times New Roman"/>
          </w:rPr>
          <w:delText xml:space="preserve"> </w:delText>
        </w:r>
      </w:del>
      <w:del w:id="96" w:author="Albi Celaj [2]" w:date="2019-02-19T10:26:00Z">
        <w:r w:rsidR="0062058B" w:rsidRPr="00EC2F5D" w:rsidDel="00875D5B">
          <w:rPr>
            <w:rFonts w:eastAsia="Times New Roman"/>
          </w:rPr>
          <w:delText>generate</w:delText>
        </w:r>
      </w:del>
      <w:del w:id="97" w:author="Albi Celaj [2]" w:date="2019-02-15T11:42:00Z">
        <w:r w:rsidR="00D93A03" w:rsidRPr="00EC2F5D" w:rsidDel="00FD2AEE">
          <w:rPr>
            <w:rFonts w:eastAsia="Times New Roman"/>
          </w:rPr>
          <w:delText>d</w:delText>
        </w:r>
      </w:del>
      <w:del w:id="98" w:author="Albi Celaj [2]" w:date="2019-02-15T11:43:00Z">
        <w:r w:rsidR="008B2CEA" w:rsidRPr="00EC2F5D" w:rsidDel="00FD2AEE">
          <w:rPr>
            <w:rFonts w:eastAsia="Times New Roman"/>
          </w:rPr>
          <w:delText xml:space="preserve"> </w:delText>
        </w:r>
        <w:r w:rsidR="00D93A03" w:rsidRPr="00EC2F5D" w:rsidDel="00FD2AEE">
          <w:rPr>
            <w:rFonts w:eastAsia="Times New Roman"/>
          </w:rPr>
          <w:delText>and genotype</w:delText>
        </w:r>
      </w:del>
      <w:del w:id="99" w:author="Albi Celaj [2]" w:date="2019-02-15T11:42:00Z">
        <w:r w:rsidR="00D93A03" w:rsidRPr="00EC2F5D" w:rsidDel="00FD2AEE">
          <w:rPr>
            <w:rFonts w:eastAsia="Times New Roman"/>
          </w:rPr>
          <w:delText>d</w:delText>
        </w:r>
      </w:del>
      <w:del w:id="100" w:author="Albi Celaj [2]" w:date="2019-02-19T10:43:00Z">
        <w:r w:rsidR="00D93A03" w:rsidRPr="00EC2F5D" w:rsidDel="00E24349">
          <w:rPr>
            <w:rFonts w:eastAsia="Times New Roman"/>
          </w:rPr>
          <w:delText xml:space="preserve"> </w:delText>
        </w:r>
      </w:del>
      <w:del w:id="101" w:author="Albi Celaj" w:date="2019-02-20T14:28:00Z">
        <w:r w:rsidR="008B2CEA" w:rsidRPr="00EC2F5D" w:rsidDel="002647E4">
          <w:rPr>
            <w:rFonts w:eastAsia="Times New Roman"/>
          </w:rPr>
          <w:delText>&gt;</w:delText>
        </w:r>
      </w:del>
      <w:r w:rsidR="008B2CEA" w:rsidRPr="00EC2F5D">
        <w:rPr>
          <w:rFonts w:eastAsia="Times New Roman"/>
        </w:rPr>
        <w:t>5,</w:t>
      </w:r>
      <w:ins w:id="102" w:author="Albi Celaj" w:date="2019-02-20T14:28:00Z">
        <w:r w:rsidR="002647E4">
          <w:rPr>
            <w:rFonts w:eastAsia="Times New Roman"/>
          </w:rPr>
          <w:t>352</w:t>
        </w:r>
      </w:ins>
      <w:del w:id="103" w:author="Albi Celaj" w:date="2019-02-20T14:28:00Z">
        <w:r w:rsidR="008B2CEA" w:rsidRPr="00EC2F5D" w:rsidDel="002647E4">
          <w:rPr>
            <w:rFonts w:eastAsia="Times New Roman"/>
          </w:rPr>
          <w:delText>000</w:delText>
        </w:r>
      </w:del>
      <w:r w:rsidR="008B2CEA" w:rsidRPr="00EC2F5D">
        <w:rPr>
          <w:rFonts w:eastAsia="Times New Roman"/>
        </w:rPr>
        <w:t xml:space="preserve"> strains bearing </w:t>
      </w:r>
      <w:ins w:id="104" w:author="Albi Celaj [2]" w:date="2019-02-19T10:41:00Z">
        <w:r w:rsidR="00E24349">
          <w:rPr>
            <w:rFonts w:eastAsia="Times New Roman"/>
          </w:rPr>
          <w:t xml:space="preserve">random </w:t>
        </w:r>
      </w:ins>
      <w:del w:id="105" w:author="Albi Celaj [2]" w:date="2019-02-19T10:41:00Z">
        <w:r w:rsidR="00D93A03" w:rsidRPr="00EC2F5D" w:rsidDel="00E24349">
          <w:rPr>
            <w:rFonts w:eastAsia="Times New Roman"/>
          </w:rPr>
          <w:delText>deletions</w:delText>
        </w:r>
      </w:del>
      <w:del w:id="106" w:author="Albi Celaj [2]" w:date="2019-02-15T11:43:00Z">
        <w:r w:rsidR="00D93A03" w:rsidRPr="00EC2F5D" w:rsidDel="00FD2AEE">
          <w:rPr>
            <w:rFonts w:eastAsia="Times New Roman"/>
          </w:rPr>
          <w:delText xml:space="preserve"> of</w:delText>
        </w:r>
      </w:del>
      <w:del w:id="107" w:author="Albi Celaj [2]" w:date="2019-02-19T10:41:00Z">
        <w:r w:rsidR="00D93A03" w:rsidRPr="00EC2F5D" w:rsidDel="00E24349">
          <w:rPr>
            <w:rFonts w:eastAsia="Times New Roman"/>
          </w:rPr>
          <w:delText xml:space="preserve"> </w:delText>
        </w:r>
        <w:r w:rsidR="00E13594" w:rsidRPr="00EC2F5D" w:rsidDel="00E24349">
          <w:rPr>
            <w:rFonts w:eastAsia="Times New Roman"/>
          </w:rPr>
          <w:delText>random</w:delText>
        </w:r>
        <w:r w:rsidR="007068F3" w:rsidRPr="00EC2F5D" w:rsidDel="00E24349">
          <w:rPr>
            <w:rFonts w:eastAsia="Times New Roman"/>
          </w:rPr>
          <w:delText xml:space="preserve"> </w:delText>
        </w:r>
      </w:del>
      <w:del w:id="108" w:author="Albi Celaj [2]" w:date="2019-02-15T11:49:00Z">
        <w:r w:rsidR="009D32FD" w:rsidRPr="00EC2F5D" w:rsidDel="00FD2AEE">
          <w:rPr>
            <w:rFonts w:eastAsia="Times New Roman"/>
          </w:rPr>
          <w:delText>subsets</w:delText>
        </w:r>
        <w:r w:rsidR="00BF4275" w:rsidRPr="00EC2F5D" w:rsidDel="00FD2AEE">
          <w:rPr>
            <w:rFonts w:eastAsia="Times New Roman"/>
          </w:rPr>
          <w:delText xml:space="preserve"> </w:delText>
        </w:r>
      </w:del>
      <w:ins w:id="109" w:author="Albi Celaj [2]" w:date="2019-02-15T11:49:00Z">
        <w:r w:rsidR="00FD2AEE">
          <w:rPr>
            <w:rFonts w:eastAsia="Times New Roman"/>
          </w:rPr>
          <w:t>combinations</w:t>
        </w:r>
        <w:r w:rsidR="00FD2AEE" w:rsidRPr="00EC2F5D">
          <w:rPr>
            <w:rFonts w:eastAsia="Times New Roman"/>
          </w:rPr>
          <w:t xml:space="preserve"> </w:t>
        </w:r>
      </w:ins>
      <w:ins w:id="110" w:author="Albi Celaj [2]" w:date="2019-02-19T10:46:00Z">
        <w:r w:rsidR="00B51CDE">
          <w:rPr>
            <w:rFonts w:eastAsia="Times New Roman"/>
          </w:rPr>
          <w:t>of</w:t>
        </w:r>
      </w:ins>
      <w:del w:id="111" w:author="Albi Celaj [2]" w:date="2019-02-19T10:41:00Z">
        <w:r w:rsidR="00BF4275" w:rsidRPr="00EC2F5D" w:rsidDel="00E24349">
          <w:rPr>
            <w:rFonts w:eastAsia="Times New Roman"/>
          </w:rPr>
          <w:delText>of transporters</w:delText>
        </w:r>
      </w:del>
      <w:ins w:id="112" w:author="Albi Celaj [2]" w:date="2019-02-19T10:41:00Z">
        <w:r w:rsidR="00E24349">
          <w:rPr>
            <w:rFonts w:eastAsia="Times New Roman"/>
          </w:rPr>
          <w:t xml:space="preserve"> </w:t>
        </w:r>
      </w:ins>
      <w:ins w:id="113" w:author="Albi Celaj [2]" w:date="2019-02-19T13:37:00Z">
        <w:del w:id="114" w:author="Albi Celaj" w:date="2019-02-21T13:22:00Z">
          <w:r w:rsidR="009E3F5C" w:rsidDel="001D426A">
            <w:rPr>
              <w:rFonts w:eastAsia="Times New Roman"/>
            </w:rPr>
            <w:delText xml:space="preserve">transporter </w:delText>
          </w:r>
        </w:del>
        <w:r w:rsidR="009E3F5C">
          <w:rPr>
            <w:rFonts w:eastAsia="Times New Roman"/>
          </w:rPr>
          <w:t>deletions</w:t>
        </w:r>
      </w:ins>
      <w:ins w:id="115" w:author="Albi Celaj" w:date="2019-02-21T13:22:00Z">
        <w:r w:rsidR="001D426A">
          <w:rPr>
            <w:rFonts w:eastAsia="Times New Roman"/>
          </w:rPr>
          <w:t xml:space="preserve"> at 16 transporters</w:t>
        </w:r>
      </w:ins>
      <w:r w:rsidR="00E52C1F" w:rsidRPr="00EC2F5D">
        <w:rPr>
          <w:rFonts w:eastAsia="Times New Roman"/>
        </w:rPr>
        <w:t xml:space="preserve">, </w:t>
      </w:r>
      <w:r w:rsidR="00D93A03" w:rsidRPr="00EC2F5D">
        <w:rPr>
          <w:rFonts w:eastAsia="Times New Roman"/>
        </w:rPr>
        <w:t xml:space="preserve">and </w:t>
      </w:r>
      <w:r w:rsidR="0062058B" w:rsidRPr="00EC2F5D">
        <w:rPr>
          <w:rFonts w:eastAsia="Times New Roman"/>
        </w:rPr>
        <w:t>profi</w:t>
      </w:r>
      <w:ins w:id="116" w:author="Albi Celaj [2]" w:date="2019-02-19T12:41:00Z">
        <w:r w:rsidR="008D7177">
          <w:rPr>
            <w:rFonts w:eastAsia="Times New Roman"/>
          </w:rPr>
          <w:t>l</w:t>
        </w:r>
      </w:ins>
      <w:ins w:id="117" w:author="Albi Celaj [2]" w:date="2019-02-19T13:50:00Z">
        <w:r w:rsidR="008D7177">
          <w:rPr>
            <w:rFonts w:eastAsia="Times New Roman"/>
          </w:rPr>
          <w:t>ing</w:t>
        </w:r>
      </w:ins>
      <w:del w:id="118" w:author="Albi Celaj [2]" w:date="2019-02-19T12:41:00Z">
        <w:r w:rsidR="0062058B" w:rsidRPr="00EC2F5D" w:rsidDel="004A7081">
          <w:rPr>
            <w:rFonts w:eastAsia="Times New Roman"/>
          </w:rPr>
          <w:delText>l</w:delText>
        </w:r>
      </w:del>
      <w:del w:id="119" w:author="Albi Celaj [2]" w:date="2019-02-19T10:43:00Z">
        <w:r w:rsidR="00D93A03" w:rsidRPr="00EC2F5D" w:rsidDel="00E24349">
          <w:rPr>
            <w:rFonts w:eastAsia="Times New Roman"/>
          </w:rPr>
          <w:delText>e</w:delText>
        </w:r>
      </w:del>
      <w:del w:id="120" w:author="Albi Celaj [2]" w:date="2019-02-15T11:43:00Z">
        <w:r w:rsidR="00D93A03" w:rsidRPr="00EC2F5D" w:rsidDel="00FD2AEE">
          <w:rPr>
            <w:rFonts w:eastAsia="Times New Roman"/>
          </w:rPr>
          <w:delText>d</w:delText>
        </w:r>
      </w:del>
      <w:r w:rsidR="00CC12F5" w:rsidRPr="00EC2F5D">
        <w:rPr>
          <w:rFonts w:eastAsia="Times New Roman"/>
        </w:rPr>
        <w:t xml:space="preserve"> each strain for </w:t>
      </w:r>
      <w:r w:rsidR="00815669" w:rsidRPr="00EC2F5D">
        <w:rPr>
          <w:rFonts w:eastAsia="Times New Roman"/>
        </w:rPr>
        <w:t>resistance to</w:t>
      </w:r>
      <w:del w:id="121" w:author="Albi Celaj [2]" w:date="2019-02-15T12:22:00Z">
        <w:r w:rsidR="00815669" w:rsidRPr="00EC2F5D" w:rsidDel="00603FDD">
          <w:rPr>
            <w:rFonts w:eastAsia="Times New Roman"/>
          </w:rPr>
          <w:delText xml:space="preserve"> each of</w:delText>
        </w:r>
      </w:del>
      <w:r w:rsidR="00815669" w:rsidRPr="00EC2F5D">
        <w:rPr>
          <w:rFonts w:eastAsia="Times New Roman"/>
        </w:rPr>
        <w:t xml:space="preserve"> 16 bioactive compounds (‘drugs’).</w:t>
      </w:r>
      <w:ins w:id="122" w:author="Albi Celaj" w:date="2019-02-21T10:25:00Z">
        <w:r w:rsidR="00CB7D97">
          <w:rPr>
            <w:rFonts w:eastAsia="Times New Roman"/>
          </w:rPr>
          <w:t xml:space="preserve"> </w:t>
        </w:r>
      </w:ins>
      <w:del w:id="123" w:author="Albi Celaj" w:date="2019-02-20T16:35:00Z">
        <w:r w:rsidR="00815669" w:rsidRPr="00EC2F5D" w:rsidDel="002262AD">
          <w:rPr>
            <w:rFonts w:eastAsia="Times New Roman"/>
          </w:rPr>
          <w:delText xml:space="preserve"> </w:delText>
        </w:r>
      </w:del>
      <w:del w:id="124" w:author="Albi Celaj [2]" w:date="2019-02-19T12:26:00Z">
        <w:r w:rsidR="00CC12F5" w:rsidRPr="00EC2F5D" w:rsidDel="005F5042">
          <w:rPr>
            <w:rFonts w:eastAsia="Times New Roman"/>
          </w:rPr>
          <w:delText xml:space="preserve"> </w:delText>
        </w:r>
      </w:del>
      <w:ins w:id="125" w:author="Albi Celaj [2]" w:date="2019-02-19T11:03:00Z">
        <w:del w:id="126" w:author="Albi Celaj [3]" w:date="2019-02-19T17:21:00Z">
          <w:r w:rsidR="008855C7" w:rsidDel="00FB03ED">
            <w:rPr>
              <w:rFonts w:eastAsia="Times New Roman"/>
            </w:rPr>
            <w:delText>Multi-transporter</w:delText>
          </w:r>
        </w:del>
      </w:ins>
      <w:ins w:id="127" w:author="Albi Celaj [2]" w:date="2019-02-19T10:48:00Z">
        <w:del w:id="128" w:author="Albi Celaj [3]" w:date="2019-02-19T17:21:00Z">
          <w:r w:rsidR="008E6D98" w:rsidDel="00FB03ED">
            <w:rPr>
              <w:rFonts w:eastAsia="Times New Roman"/>
            </w:rPr>
            <w:delText xml:space="preserve"> </w:delText>
          </w:r>
        </w:del>
      </w:ins>
      <w:r w:rsidR="008D6812">
        <w:rPr>
          <w:rFonts w:eastAsia="Times New Roman"/>
        </w:rPr>
        <w:t>XGA</w:t>
      </w:r>
      <w:r w:rsidR="009D32FD" w:rsidRPr="00EC2F5D">
        <w:rPr>
          <w:rFonts w:eastAsia="Times New Roman"/>
        </w:rPr>
        <w:t xml:space="preserve"> reveal</w:t>
      </w:r>
      <w:ins w:id="129" w:author="Albi Celaj [2]" w:date="2019-02-19T14:21:00Z">
        <w:r w:rsidR="00805D25">
          <w:rPr>
            <w:rFonts w:eastAsia="Times New Roman"/>
          </w:rPr>
          <w:t>ed</w:t>
        </w:r>
      </w:ins>
      <w:del w:id="130" w:author="Albi Celaj [2]" w:date="2019-02-15T11:46:00Z">
        <w:r w:rsidR="009D32FD" w:rsidRPr="00EC2F5D" w:rsidDel="00FD2AEE">
          <w:rPr>
            <w:rFonts w:eastAsia="Times New Roman"/>
          </w:rPr>
          <w:delText>ed</w:delText>
        </w:r>
      </w:del>
      <w:r w:rsidR="009D32FD" w:rsidRPr="00EC2F5D">
        <w:rPr>
          <w:rFonts w:eastAsia="Times New Roman"/>
        </w:rPr>
        <w:t xml:space="preserve">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ins w:id="131" w:author="Albi Celaj [2]" w:date="2019-02-19T11:02:00Z">
        <w:r w:rsidR="00B93FAE">
          <w:rPr>
            <w:rFonts w:eastAsia="Times New Roman"/>
          </w:rPr>
          <w:t xml:space="preserve"> </w:t>
        </w:r>
      </w:ins>
      <w:ins w:id="132" w:author="Albi Celaj" w:date="2019-02-19T15:51:00Z">
        <w:r w:rsidR="00984AE6">
          <w:rPr>
            <w:rFonts w:eastAsia="Times New Roman"/>
          </w:rPr>
          <w:t>that showed</w:t>
        </w:r>
      </w:ins>
      <w:ins w:id="133" w:author="Albi Celaj [2]" w:date="2019-02-19T14:21:00Z">
        <w:del w:id="134" w:author="Albi Celaj" w:date="2019-02-19T15:51:00Z">
          <w:r w:rsidR="00805D25" w:rsidDel="00984AE6">
            <w:rPr>
              <w:rFonts w:eastAsia="Times New Roman"/>
            </w:rPr>
            <w:delText>with</w:delText>
          </w:r>
        </w:del>
      </w:ins>
      <w:del w:id="135" w:author="Albi Celaj [2]" w:date="2019-02-19T11:02:00Z">
        <w:r w:rsidR="00636256" w:rsidRPr="00EC2F5D" w:rsidDel="008855C7">
          <w:rPr>
            <w:rFonts w:eastAsia="Times New Roman"/>
          </w:rPr>
          <w:delText>,</w:delText>
        </w:r>
        <w:r w:rsidR="00F53AFE" w:rsidRPr="00EC2F5D" w:rsidDel="008855C7">
          <w:rPr>
            <w:rFonts w:eastAsia="Times New Roman"/>
          </w:rPr>
          <w:delText xml:space="preserve"> showing</w:delText>
        </w:r>
      </w:del>
      <w:r w:rsidR="00CC12F5" w:rsidRPr="00EC2F5D">
        <w:rPr>
          <w:rFonts w:eastAsia="Times New Roman"/>
        </w:rPr>
        <w:t xml:space="preserve"> high-order</w:t>
      </w:r>
      <w:r w:rsidR="0092633C" w:rsidRPr="00EC2F5D">
        <w:rPr>
          <w:rFonts w:eastAsia="Times New Roman"/>
        </w:rPr>
        <w:t xml:space="preserve"> drug-dependent genetic interactions for 13 of the 16</w:t>
      </w:r>
      <w:del w:id="136" w:author="Albi Celaj [3]" w:date="2019-02-19T17:21:00Z">
        <w:r w:rsidR="0092633C" w:rsidRPr="00EC2F5D" w:rsidDel="00567B89">
          <w:rPr>
            <w:rFonts w:eastAsia="Times New Roman"/>
          </w:rPr>
          <w:delText xml:space="preserve"> </w:delText>
        </w:r>
      </w:del>
      <w:ins w:id="137" w:author="Albi Celaj" w:date="2019-02-19T15:48:00Z">
        <w:del w:id="138" w:author="Albi Celaj [3]" w:date="2019-02-19T17:21:00Z">
          <w:r w:rsidR="002C3822" w:rsidDel="00567B89">
            <w:rPr>
              <w:rFonts w:eastAsia="Times New Roman"/>
            </w:rPr>
            <w:delText>target</w:delText>
          </w:r>
        </w:del>
        <w:r w:rsidR="000A2ADA">
          <w:rPr>
            <w:rFonts w:eastAsia="Times New Roman"/>
          </w:rPr>
          <w:t xml:space="preserve"> </w:t>
        </w:r>
      </w:ins>
      <w:del w:id="139" w:author="Albi Celaj" w:date="2019-02-19T15:49:00Z">
        <w:r w:rsidR="0092633C" w:rsidRPr="00EC2F5D" w:rsidDel="000A2ADA">
          <w:rPr>
            <w:rFonts w:eastAsia="Times New Roman"/>
          </w:rPr>
          <w:delText>transporter</w:delText>
        </w:r>
      </w:del>
      <w:ins w:id="140" w:author="Albi Celaj" w:date="2019-02-19T15:49:00Z">
        <w:r w:rsidR="000A2ADA" w:rsidRPr="00EC2F5D">
          <w:rPr>
            <w:rFonts w:eastAsia="Times New Roman"/>
          </w:rPr>
          <w:t>transporter</w:t>
        </w:r>
      </w:ins>
      <w:ins w:id="141" w:author="Albi Celaj [3]" w:date="2019-02-21T20:38:00Z">
        <w:r w:rsidR="00555CB4">
          <w:rPr>
            <w:rFonts w:eastAsia="Times New Roman"/>
          </w:rPr>
          <w:t>s</w:t>
        </w:r>
      </w:ins>
      <w:ins w:id="142" w:author="Albi Celaj" w:date="2019-02-20T14:29:00Z">
        <w:r w:rsidR="00EA1A6E">
          <w:rPr>
            <w:rFonts w:eastAsia="Times New Roman"/>
          </w:rPr>
          <w:t xml:space="preserve"> </w:t>
        </w:r>
        <w:del w:id="143" w:author="Albi Celaj [3]" w:date="2019-02-21T20:38:00Z">
          <w:r w:rsidR="00EA1A6E" w:rsidDel="00555CB4">
            <w:rPr>
              <w:rFonts w:eastAsia="Times New Roman"/>
            </w:rPr>
            <w:delText>targets</w:delText>
          </w:r>
        </w:del>
      </w:ins>
      <w:ins w:id="144" w:author="Albi Celaj [3]" w:date="2019-02-21T20:38:00Z">
        <w:r w:rsidR="00555CB4">
          <w:rPr>
            <w:rFonts w:eastAsia="Times New Roman"/>
          </w:rPr>
          <w:t>studied</w:t>
        </w:r>
      </w:ins>
      <w:ins w:id="145" w:author="Albi Celaj [3]" w:date="2019-02-19T17:21:00Z">
        <w:del w:id="146" w:author="Albi Celaj" w:date="2019-02-20T14:29:00Z">
          <w:r w:rsidR="00567B89" w:rsidDel="00EA1A6E">
            <w:rPr>
              <w:rFonts w:eastAsia="Times New Roman"/>
            </w:rPr>
            <w:delText xml:space="preserve"> studied</w:delText>
          </w:r>
        </w:del>
      </w:ins>
      <w:ins w:id="147" w:author="Albi Celaj [2]" w:date="2019-02-19T12:18:00Z">
        <w:del w:id="148" w:author="Albi Celaj" w:date="2019-02-19T15:48:00Z">
          <w:r w:rsidR="009E5FBF" w:rsidDel="000A2ADA">
            <w:rPr>
              <w:rFonts w:eastAsia="Times New Roman"/>
            </w:rPr>
            <w:delText xml:space="preserve"> target</w:delText>
          </w:r>
        </w:del>
        <w:del w:id="149" w:author="Albi Celaj" w:date="2019-02-19T15:49:00Z">
          <w:r w:rsidR="009E5FBF" w:rsidDel="000A2ADA">
            <w:rPr>
              <w:rFonts w:eastAsia="Times New Roman"/>
            </w:rPr>
            <w:delText>s</w:delText>
          </w:r>
        </w:del>
      </w:ins>
      <w:del w:id="150" w:author="Albi Celaj [2]" w:date="2019-02-19T12:18:00Z">
        <w:r w:rsidR="0092633C" w:rsidRPr="00EC2F5D" w:rsidDel="009E5FBF">
          <w:rPr>
            <w:rFonts w:eastAsia="Times New Roman"/>
          </w:rPr>
          <w:delText>s</w:delText>
        </w:r>
      </w:del>
      <w:del w:id="151" w:author="Albi Celaj [2]" w:date="2019-02-19T11:06:00Z">
        <w:r w:rsidR="0092633C" w:rsidRPr="00EC2F5D" w:rsidDel="004B0C27">
          <w:rPr>
            <w:rFonts w:eastAsia="Times New Roman"/>
          </w:rPr>
          <w:delText xml:space="preserve"> studied</w:delText>
        </w:r>
      </w:del>
      <w:ins w:id="152" w:author="Albi Celaj [2]" w:date="2019-02-15T12:59:00Z">
        <w:r w:rsidR="00E24349">
          <w:rPr>
            <w:rFonts w:eastAsia="Times New Roman"/>
          </w:rPr>
          <w:t>.</w:t>
        </w:r>
      </w:ins>
      <w:ins w:id="153" w:author="Albi Celaj [2]" w:date="2019-02-19T14:18:00Z">
        <w:del w:id="154" w:author="Albi Celaj [3]" w:date="2019-02-20T09:31:00Z">
          <w:r w:rsidR="00B51CDE" w:rsidDel="00774256">
            <w:rPr>
              <w:rFonts w:eastAsia="Times New Roman"/>
            </w:rPr>
            <w:delText xml:space="preserve"> </w:delText>
          </w:r>
        </w:del>
      </w:ins>
      <w:ins w:id="155" w:author="Albi Celaj" w:date="2019-02-21T10:26:00Z">
        <w:r w:rsidR="00CB7D97">
          <w:rPr>
            <w:rFonts w:eastAsia="Times New Roman"/>
          </w:rPr>
          <w:t xml:space="preserve"> </w:t>
        </w:r>
      </w:ins>
      <w:ins w:id="156" w:author="Albi Celaj [2]" w:date="2019-02-19T14:25:00Z">
        <w:del w:id="157" w:author="Albi Celaj" w:date="2019-02-20T16:35:00Z">
          <w:r w:rsidR="009C1203" w:rsidDel="002262AD">
            <w:rPr>
              <w:rFonts w:eastAsia="Times New Roman"/>
            </w:rPr>
            <w:delText xml:space="preserve"> </w:delText>
          </w:r>
        </w:del>
      </w:ins>
      <w:ins w:id="158" w:author="Albi Celaj [2]" w:date="2019-02-19T14:23:00Z">
        <w:r w:rsidR="009C1203">
          <w:rPr>
            <w:rFonts w:eastAsia="Times New Roman"/>
          </w:rPr>
          <w:t xml:space="preserve">We </w:t>
        </w:r>
      </w:ins>
      <w:ins w:id="159" w:author="Albi Celaj [2]" w:date="2019-02-19T14:25:00Z">
        <w:r w:rsidR="009C1203">
          <w:rPr>
            <w:rFonts w:eastAsia="Times New Roman"/>
          </w:rPr>
          <w:t>train</w:t>
        </w:r>
      </w:ins>
      <w:ins w:id="160" w:author="Albi Celaj" w:date="2019-02-19T14:53:00Z">
        <w:r w:rsidR="00950A6D">
          <w:rPr>
            <w:rFonts w:eastAsia="Times New Roman"/>
          </w:rPr>
          <w:t>ed</w:t>
        </w:r>
      </w:ins>
      <w:ins w:id="161" w:author="Albi Celaj [2]" w:date="2019-02-19T14:23:00Z">
        <w:r w:rsidR="009C1203">
          <w:rPr>
            <w:rFonts w:eastAsia="Times New Roman"/>
          </w:rPr>
          <w:t xml:space="preserve"> a neural network to derive</w:t>
        </w:r>
      </w:ins>
      <w:ins w:id="162" w:author="Albi Celaj [2]" w:date="2019-02-19T14:25:00Z">
        <w:r w:rsidR="009C1203">
          <w:rPr>
            <w:rFonts w:eastAsia="Times New Roman"/>
          </w:rPr>
          <w:t xml:space="preserve"> </w:t>
        </w:r>
      </w:ins>
      <w:ins w:id="163" w:author="Albi Celaj [2]" w:date="2019-02-19T14:23:00Z">
        <w:r w:rsidR="009C1203">
          <w:rPr>
            <w:rFonts w:eastAsia="Times New Roman"/>
          </w:rPr>
          <w:t xml:space="preserve">intuitive </w:t>
        </w:r>
        <w:del w:id="164" w:author="Albi Celaj" w:date="2019-02-19T14:54:00Z">
          <w:r w:rsidR="009C1203" w:rsidDel="00585A5C">
            <w:rPr>
              <w:rFonts w:eastAsia="Times New Roman"/>
            </w:rPr>
            <w:delText xml:space="preserve">and predictive </w:delText>
          </w:r>
        </w:del>
        <w:del w:id="165" w:author="Albi Celaj" w:date="2019-02-19T15:50:00Z">
          <w:r w:rsidR="009C1203" w:rsidDel="00984AE6">
            <w:rPr>
              <w:rFonts w:eastAsia="Times New Roman"/>
            </w:rPr>
            <w:delText>genetic</w:delText>
          </w:r>
        </w:del>
      </w:ins>
      <w:ins w:id="166" w:author="Albi Celaj" w:date="2019-02-19T15:50:00Z">
        <w:r w:rsidR="00984AE6">
          <w:rPr>
            <w:rFonts w:eastAsia="Times New Roman"/>
          </w:rPr>
          <w:t>system</w:t>
        </w:r>
      </w:ins>
      <w:ins w:id="167" w:author="Albi Celaj [2]" w:date="2019-02-19T14:23:00Z">
        <w:r w:rsidR="009C1203">
          <w:rPr>
            <w:rFonts w:eastAsia="Times New Roman"/>
          </w:rPr>
          <w:t xml:space="preserve"> model</w:t>
        </w:r>
      </w:ins>
      <w:ins w:id="168" w:author="Albi Celaj" w:date="2019-02-19T14:58:00Z">
        <w:r w:rsidR="001975B5">
          <w:rPr>
            <w:rFonts w:eastAsia="Times New Roman"/>
          </w:rPr>
          <w:t>s</w:t>
        </w:r>
      </w:ins>
      <w:ins w:id="169" w:author="Albi Celaj [2]" w:date="2019-02-19T14:26:00Z">
        <w:del w:id="170" w:author="Albi Celaj" w:date="2019-02-19T14:50:00Z">
          <w:r w:rsidR="009C1203" w:rsidDel="00D439E2">
            <w:rPr>
              <w:rFonts w:eastAsia="Times New Roman"/>
            </w:rPr>
            <w:delText>s</w:delText>
          </w:r>
        </w:del>
      </w:ins>
      <w:ins w:id="171" w:author="Albi Celaj [2]" w:date="2019-02-19T14:25:00Z">
        <w:r w:rsidR="009C1203">
          <w:rPr>
            <w:rFonts w:eastAsia="Times New Roman"/>
          </w:rPr>
          <w:t xml:space="preserve"> </w:t>
        </w:r>
      </w:ins>
      <w:ins w:id="172" w:author="Albi Celaj [2]" w:date="2019-02-19T14:23:00Z">
        <w:del w:id="173" w:author="Albi Celaj" w:date="2019-02-19T14:50:00Z">
          <w:r w:rsidR="009C1203" w:rsidDel="00A37663">
            <w:rPr>
              <w:rFonts w:eastAsia="Times New Roman"/>
            </w:rPr>
            <w:delText>us</w:delText>
          </w:r>
        </w:del>
      </w:ins>
      <w:ins w:id="174" w:author="Albi Celaj [2]" w:date="2019-02-19T14:26:00Z">
        <w:del w:id="175" w:author="Albi Celaj" w:date="2019-02-19T14:50:00Z">
          <w:r w:rsidR="009C1203" w:rsidDel="00A37663">
            <w:rPr>
              <w:rFonts w:eastAsia="Times New Roman"/>
            </w:rPr>
            <w:delText>ing</w:delText>
          </w:r>
        </w:del>
      </w:ins>
      <w:ins w:id="176" w:author="Albi Celaj" w:date="2019-02-19T14:50:00Z">
        <w:r w:rsidR="00A37663">
          <w:rPr>
            <w:rFonts w:eastAsia="Times New Roman"/>
          </w:rPr>
          <w:t>from</w:t>
        </w:r>
      </w:ins>
      <w:ins w:id="177" w:author="Albi Celaj [2]" w:date="2019-02-19T14:23:00Z">
        <w:del w:id="178" w:author="Albi Celaj" w:date="2019-02-19T15:49:00Z">
          <w:r w:rsidR="009C1203" w:rsidDel="00984AE6">
            <w:rPr>
              <w:rFonts w:eastAsia="Times New Roman"/>
            </w:rPr>
            <w:delText xml:space="preserve"> </w:delText>
          </w:r>
        </w:del>
      </w:ins>
      <w:ins w:id="179" w:author="Albi Celaj" w:date="2019-02-19T15:49:00Z">
        <w:r w:rsidR="00984AE6">
          <w:rPr>
            <w:rFonts w:eastAsia="Times New Roman"/>
          </w:rPr>
          <w:t xml:space="preserve"> these complex genetic relationships</w:t>
        </w:r>
      </w:ins>
      <w:ins w:id="180" w:author="Albi Celaj [2]" w:date="2019-02-19T14:23:00Z">
        <w:del w:id="181" w:author="Albi Celaj" w:date="2019-02-19T15:49:00Z">
          <w:r w:rsidR="009C1203" w:rsidDel="00984AE6">
            <w:rPr>
              <w:rFonts w:eastAsia="Times New Roman"/>
            </w:rPr>
            <w:delText>XGA data</w:delText>
          </w:r>
        </w:del>
      </w:ins>
      <w:ins w:id="182" w:author="Albi Celaj" w:date="2019-02-20T13:44:00Z">
        <w:r w:rsidR="00A44EB4">
          <w:rPr>
            <w:rFonts w:eastAsia="Times New Roman"/>
          </w:rPr>
          <w:t>.</w:t>
        </w:r>
      </w:ins>
      <w:ins w:id="183" w:author="Albi Celaj [3]" w:date="2019-02-20T10:24:00Z">
        <w:del w:id="184" w:author="Albi Celaj" w:date="2019-02-20T13:44:00Z">
          <w:r w:rsidR="003C1C4D" w:rsidDel="00A44EB4">
            <w:rPr>
              <w:rFonts w:eastAsia="Times New Roman"/>
            </w:rPr>
            <w:delText>,</w:delText>
          </w:r>
        </w:del>
        <w:r w:rsidR="003C1C4D">
          <w:rPr>
            <w:rFonts w:eastAsia="Times New Roman"/>
          </w:rPr>
          <w:t xml:space="preserve"> </w:t>
        </w:r>
      </w:ins>
      <w:ins w:id="185" w:author="Albi Celaj" w:date="2019-02-21T10:26:00Z">
        <w:r w:rsidR="00CB7D97">
          <w:rPr>
            <w:rFonts w:eastAsia="Times New Roman"/>
          </w:rPr>
          <w:t xml:space="preserve"> </w:t>
        </w:r>
      </w:ins>
      <w:ins w:id="186" w:author="Albi Celaj [3]" w:date="2019-02-20T10:24:00Z">
        <w:del w:id="187" w:author="Albi Celaj" w:date="2019-02-20T13:44:00Z">
          <w:r w:rsidR="003C1C4D" w:rsidDel="00A44EB4">
            <w:rPr>
              <w:rFonts w:eastAsia="Times New Roman"/>
            </w:rPr>
            <w:delText>which</w:delText>
          </w:r>
        </w:del>
      </w:ins>
      <w:ins w:id="188" w:author="Albi Celaj" w:date="2019-02-20T13:44:00Z">
        <w:r w:rsidR="00A44EB4">
          <w:rPr>
            <w:rFonts w:eastAsia="Times New Roman"/>
          </w:rPr>
          <w:t>XGA-based modeling</w:t>
        </w:r>
      </w:ins>
      <w:ins w:id="189" w:author="Albi Celaj [2]" w:date="2019-02-19T14:23:00Z">
        <w:del w:id="190" w:author="Albi Celaj [3]" w:date="2019-02-20T10:24:00Z">
          <w:r w:rsidR="009C1203" w:rsidDel="003C1C4D">
            <w:rPr>
              <w:rFonts w:eastAsia="Times New Roman"/>
            </w:rPr>
            <w:delText>.</w:delText>
          </w:r>
        </w:del>
      </w:ins>
      <w:ins w:id="191" w:author="Albi Celaj [2]" w:date="2019-02-19T14:25:00Z">
        <w:del w:id="192" w:author="Albi Celaj" w:date="2019-02-19T15:00:00Z">
          <w:r w:rsidR="009C1203" w:rsidDel="00894E68">
            <w:rPr>
              <w:rFonts w:eastAsia="Times New Roman"/>
            </w:rPr>
            <w:delText xml:space="preserve"> </w:delText>
          </w:r>
        </w:del>
        <w:del w:id="193" w:author="Albi Celaj [3]" w:date="2019-02-20T10:24:00Z">
          <w:r w:rsidR="009C1203" w:rsidDel="003C1C4D">
            <w:rPr>
              <w:rFonts w:eastAsia="Times New Roman"/>
            </w:rPr>
            <w:delText xml:space="preserve"> </w:delText>
          </w:r>
        </w:del>
      </w:ins>
      <w:ins w:id="194" w:author="Albi Celaj [3]" w:date="2019-02-20T10:24:00Z">
        <w:r w:rsidR="003C1C4D">
          <w:rPr>
            <w:rFonts w:eastAsia="Times New Roman"/>
          </w:rPr>
          <w:t xml:space="preserve"> guided</w:t>
        </w:r>
      </w:ins>
      <w:ins w:id="195" w:author="Albi Celaj [2]" w:date="2019-02-19T13:51:00Z">
        <w:del w:id="196" w:author="Albi Celaj [3]" w:date="2019-02-20T10:24:00Z">
          <w:r w:rsidR="008D7177" w:rsidDel="003C1C4D">
            <w:rPr>
              <w:rFonts w:eastAsia="Times New Roman"/>
            </w:rPr>
            <w:delText xml:space="preserve">Applying </w:delText>
          </w:r>
        </w:del>
      </w:ins>
      <w:ins w:id="197" w:author="Albi Celaj [2]" w:date="2019-02-19T11:01:00Z">
        <w:del w:id="198" w:author="Albi Celaj [3]" w:date="2019-02-20T10:24:00Z">
          <w:r w:rsidR="008855C7" w:rsidDel="003C1C4D">
            <w:rPr>
              <w:rFonts w:eastAsia="Times New Roman"/>
            </w:rPr>
            <w:delText xml:space="preserve">XGA-based </w:delText>
          </w:r>
        </w:del>
      </w:ins>
      <w:del w:id="199" w:author="Albi Celaj [3]" w:date="2019-02-20T10:24:00Z">
        <w:r w:rsidR="0092633C" w:rsidRPr="00EC2F5D" w:rsidDel="003C1C4D">
          <w:rPr>
            <w:rFonts w:eastAsia="Times New Roman"/>
          </w:rPr>
          <w:delText>.</w:delText>
        </w:r>
        <w:r w:rsidR="00D61751" w:rsidRPr="00EC2F5D" w:rsidDel="003C1C4D">
          <w:rPr>
            <w:rFonts w:eastAsia="Times New Roman"/>
          </w:rPr>
          <w:delText xml:space="preserve"> </w:delText>
        </w:r>
        <w:r w:rsidR="00C17185" w:rsidRPr="00EC2F5D" w:rsidDel="003C1C4D">
          <w:rPr>
            <w:rFonts w:eastAsia="Times New Roman"/>
          </w:rPr>
          <w:delText>We develop</w:delText>
        </w:r>
        <w:r w:rsidR="00E36C9D" w:rsidRPr="00EC2F5D" w:rsidDel="003C1C4D">
          <w:rPr>
            <w:rFonts w:eastAsia="Times New Roman"/>
          </w:rPr>
          <w:delText>ed</w:delText>
        </w:r>
        <w:r w:rsidR="004C4223" w:rsidRPr="00EC2F5D" w:rsidDel="003C1C4D">
          <w:rPr>
            <w:rFonts w:eastAsia="Times New Roman"/>
          </w:rPr>
          <w:delText xml:space="preserve"> a</w:delText>
        </w:r>
        <w:r w:rsidR="00376F16" w:rsidRPr="00EC2F5D" w:rsidDel="003C1C4D">
          <w:rPr>
            <w:rFonts w:eastAsia="Times New Roman"/>
          </w:rPr>
          <w:delText xml:space="preserve"> neural network</w:delText>
        </w:r>
        <w:r w:rsidR="004C4223" w:rsidRPr="00EC2F5D" w:rsidDel="003C1C4D">
          <w:rPr>
            <w:rFonts w:eastAsia="Times New Roman"/>
          </w:rPr>
          <w:delText xml:space="preserve"> to</w:delText>
        </w:r>
        <w:r w:rsidR="00376F16" w:rsidRPr="00EC2F5D" w:rsidDel="003C1C4D">
          <w:rPr>
            <w:rFonts w:eastAsia="Times New Roman"/>
          </w:rPr>
          <w:delText xml:space="preserve"> </w:delText>
        </w:r>
        <w:r w:rsidR="00547F87" w:rsidRPr="00EC2F5D" w:rsidDel="003C1C4D">
          <w:rPr>
            <w:rFonts w:eastAsia="Times New Roman"/>
          </w:rPr>
          <w:delText>derive</w:delText>
        </w:r>
        <w:r w:rsidR="000D56F9" w:rsidRPr="00EC2F5D" w:rsidDel="003C1C4D">
          <w:rPr>
            <w:rFonts w:eastAsia="Times New Roman"/>
          </w:rPr>
          <w:delText xml:space="preserve"> intuitive system model</w:delText>
        </w:r>
        <w:r w:rsidR="005030F1" w:rsidRPr="00EC2F5D" w:rsidDel="003C1C4D">
          <w:rPr>
            <w:rFonts w:eastAsia="Times New Roman"/>
          </w:rPr>
          <w:delText>s</w:delText>
        </w:r>
        <w:r w:rsidR="000D56F9" w:rsidRPr="00EC2F5D" w:rsidDel="003C1C4D">
          <w:rPr>
            <w:rFonts w:eastAsia="Times New Roman"/>
          </w:rPr>
          <w:delText xml:space="preserve"> </w:delText>
        </w:r>
        <w:r w:rsidR="004E3329" w:rsidRPr="00EC2F5D" w:rsidDel="003C1C4D">
          <w:rPr>
            <w:bCs/>
            <w:iCs/>
            <w:color w:val="000000" w:themeColor="text1"/>
          </w:rPr>
          <w:delText>from the</w:delText>
        </w:r>
        <w:r w:rsidR="00314DE5" w:rsidRPr="00EC2F5D" w:rsidDel="003C1C4D">
          <w:rPr>
            <w:bCs/>
            <w:iCs/>
            <w:color w:val="000000" w:themeColor="text1"/>
          </w:rPr>
          <w:delText>se</w:delText>
        </w:r>
        <w:r w:rsidR="009B1502" w:rsidRPr="00EC2F5D" w:rsidDel="003C1C4D">
          <w:rPr>
            <w:bCs/>
            <w:iCs/>
            <w:color w:val="000000" w:themeColor="text1"/>
          </w:rPr>
          <w:delText xml:space="preserve"> </w:delText>
        </w:r>
        <w:r w:rsidR="00EF6B49" w:rsidRPr="00EC2F5D" w:rsidDel="003C1C4D">
          <w:rPr>
            <w:bCs/>
            <w:iCs/>
            <w:color w:val="000000" w:themeColor="text1"/>
          </w:rPr>
          <w:delText xml:space="preserve">complex </w:delText>
        </w:r>
        <w:r w:rsidR="00574814" w:rsidRPr="00EC2F5D" w:rsidDel="003C1C4D">
          <w:rPr>
            <w:bCs/>
            <w:iCs/>
            <w:color w:val="000000" w:themeColor="text1"/>
          </w:rPr>
          <w:delText>genetic relationships</w:delText>
        </w:r>
        <w:r w:rsidR="00376F16" w:rsidRPr="00EC2F5D" w:rsidDel="003C1C4D">
          <w:rPr>
            <w:bCs/>
            <w:iCs/>
            <w:color w:val="000000" w:themeColor="text1"/>
          </w:rPr>
          <w:delText>.</w:delText>
        </w:r>
        <w:r w:rsidR="00376F16" w:rsidRPr="00EC2F5D" w:rsidDel="003C1C4D">
          <w:rPr>
            <w:rFonts w:eastAsia="Times New Roman"/>
          </w:rPr>
          <w:delText xml:space="preserve"> </w:delText>
        </w:r>
        <w:r w:rsidR="00D93A03" w:rsidRPr="00EC2F5D" w:rsidDel="003C1C4D">
          <w:rPr>
            <w:rFonts w:eastAsia="Times New Roman"/>
          </w:rPr>
          <w:delText>Guided by m</w:delText>
        </w:r>
        <w:r w:rsidR="00D61751" w:rsidRPr="00EC2F5D" w:rsidDel="003C1C4D">
          <w:rPr>
            <w:rFonts w:eastAsia="Times New Roman"/>
          </w:rPr>
          <w:delText>odeling</w:delText>
        </w:r>
        <w:r w:rsidR="0044538E" w:rsidDel="003C1C4D">
          <w:rPr>
            <w:rFonts w:eastAsia="Times New Roman"/>
          </w:rPr>
          <w:delText>, w</w:delText>
        </w:r>
      </w:del>
      <w:ins w:id="200" w:author="Albi Celaj [2]" w:date="2019-02-19T11:01:00Z">
        <w:del w:id="201" w:author="Albi Celaj [3]" w:date="2019-02-20T10:24:00Z">
          <w:r w:rsidR="008855C7" w:rsidDel="003C1C4D">
            <w:rPr>
              <w:rFonts w:eastAsia="Times New Roman"/>
            </w:rPr>
            <w:delText>m</w:delText>
          </w:r>
        </w:del>
      </w:ins>
      <w:ins w:id="202" w:author="Albi Celaj [2]" w:date="2019-02-19T11:00:00Z">
        <w:del w:id="203" w:author="Albi Celaj [3]" w:date="2019-02-20T10:24:00Z">
          <w:r w:rsidR="008855C7" w:rsidDel="003C1C4D">
            <w:rPr>
              <w:rFonts w:eastAsia="Times New Roman"/>
            </w:rPr>
            <w:delText>odeling</w:delText>
          </w:r>
        </w:del>
      </w:ins>
      <w:ins w:id="204" w:author="Albi Celaj [2]" w:date="2019-02-15T13:24:00Z">
        <w:del w:id="205" w:author="Albi Celaj [3]" w:date="2019-02-20T10:24:00Z">
          <w:r w:rsidR="00D40965" w:rsidDel="003C1C4D">
            <w:rPr>
              <w:rFonts w:eastAsia="Times New Roman"/>
            </w:rPr>
            <w:delText xml:space="preserve"> </w:delText>
          </w:r>
        </w:del>
      </w:ins>
      <w:ins w:id="206" w:author="Albi Celaj [2]" w:date="2019-02-19T14:20:00Z">
        <w:del w:id="207" w:author="Albi Celaj [3]" w:date="2019-02-20T10:24:00Z">
          <w:r w:rsidR="00E33B4B" w:rsidDel="003C1C4D">
            <w:rPr>
              <w:rFonts w:eastAsia="Times New Roman"/>
            </w:rPr>
            <w:delText>guided</w:delText>
          </w:r>
        </w:del>
      </w:ins>
      <w:del w:id="208" w:author="Albi Celaj [2]" w:date="2019-02-15T13:24:00Z">
        <w:r w:rsidR="0044538E" w:rsidDel="00D40965">
          <w:rPr>
            <w:rFonts w:eastAsia="Times New Roman"/>
          </w:rPr>
          <w:delText>e</w:delText>
        </w:r>
      </w:del>
      <w:r w:rsidR="004862F7" w:rsidRPr="00EC2F5D">
        <w:rPr>
          <w:rFonts w:eastAsia="Times New Roman"/>
        </w:rPr>
        <w:t xml:space="preserve"> furthe</w:t>
      </w:r>
      <w:r w:rsidR="00CC12F5" w:rsidRPr="00EC2F5D">
        <w:rPr>
          <w:rFonts w:eastAsia="Times New Roman"/>
        </w:rPr>
        <w:t>r characteriz</w:t>
      </w:r>
      <w:ins w:id="209" w:author="Albi Celaj [2]" w:date="2019-02-19T14:20:00Z">
        <w:r w:rsidR="00E33B4B">
          <w:rPr>
            <w:rFonts w:eastAsia="Times New Roman"/>
          </w:rPr>
          <w:t>ation</w:t>
        </w:r>
      </w:ins>
      <w:ins w:id="210" w:author="Albi Celaj" w:date="2019-02-20T13:49:00Z">
        <w:r w:rsidR="00B640BC">
          <w:rPr>
            <w:rFonts w:eastAsia="Times New Roman"/>
          </w:rPr>
          <w:t xml:space="preserve"> of </w:t>
        </w:r>
      </w:ins>
      <w:ins w:id="211" w:author="Albi Celaj" w:date="2019-02-20T13:51:00Z">
        <w:r w:rsidR="00074A68">
          <w:rPr>
            <w:rFonts w:eastAsia="Times New Roman"/>
          </w:rPr>
          <w:t xml:space="preserve">a </w:t>
        </w:r>
      </w:ins>
      <w:ins w:id="212" w:author="Albi Celaj" w:date="2019-02-20T13:50:00Z">
        <w:r w:rsidR="00074A68">
          <w:rPr>
            <w:rFonts w:eastAsia="Times New Roman"/>
          </w:rPr>
          <w:t>fluconazole resistance</w:t>
        </w:r>
      </w:ins>
      <w:ins w:id="213" w:author="Albi Celaj" w:date="2019-02-20T13:51:00Z">
        <w:r w:rsidR="00074A68">
          <w:rPr>
            <w:rFonts w:eastAsia="Times New Roman"/>
          </w:rPr>
          <w:t xml:space="preserve"> trait involving five genes</w:t>
        </w:r>
      </w:ins>
      <w:ins w:id="214" w:author="Albi Celaj [2]" w:date="2019-02-19T14:20:00Z">
        <w:del w:id="215" w:author="Albi Celaj" w:date="2019-02-20T13:50:00Z">
          <w:r w:rsidR="00E33B4B" w:rsidDel="00074A68">
            <w:rPr>
              <w:rFonts w:eastAsia="Times New Roman"/>
            </w:rPr>
            <w:delText xml:space="preserve"> </w:delText>
          </w:r>
        </w:del>
        <w:del w:id="216" w:author="Albi Celaj" w:date="2019-02-20T13:48:00Z">
          <w:r w:rsidR="00E33B4B" w:rsidDel="005823B1">
            <w:rPr>
              <w:rFonts w:eastAsia="Times New Roman"/>
            </w:rPr>
            <w:delText>of</w:delText>
          </w:r>
        </w:del>
      </w:ins>
      <w:ins w:id="217" w:author="Albi Celaj [3]" w:date="2019-02-19T21:45:00Z">
        <w:del w:id="218" w:author="Albi Celaj" w:date="2019-02-20T13:48:00Z">
          <w:r w:rsidR="00D7530E" w:rsidDel="005823B1">
            <w:rPr>
              <w:rFonts w:eastAsia="Times New Roman"/>
            </w:rPr>
            <w:delText xml:space="preserve"> a</w:delText>
          </w:r>
        </w:del>
      </w:ins>
      <w:del w:id="219" w:author="Albi Celaj" w:date="2019-02-20T13:48:00Z">
        <w:r w:rsidR="00D93A03" w:rsidRPr="00EC2F5D" w:rsidDel="005823B1">
          <w:rPr>
            <w:rFonts w:eastAsia="Times New Roman"/>
          </w:rPr>
          <w:delText>e</w:delText>
        </w:r>
      </w:del>
      <w:ins w:id="220" w:author="Albi Celaj [2]" w:date="2019-02-15T13:20:00Z">
        <w:del w:id="221" w:author="Albi Celaj" w:date="2019-02-20T13:48:00Z">
          <w:r w:rsidR="00D40965" w:rsidDel="005823B1">
            <w:rPr>
              <w:rFonts w:eastAsia="Times New Roman"/>
            </w:rPr>
            <w:delText xml:space="preserve"> a complex </w:delText>
          </w:r>
        </w:del>
      </w:ins>
      <w:ins w:id="222" w:author="Albi Celaj [3]" w:date="2019-02-20T09:31:00Z">
        <w:del w:id="223" w:author="Albi Celaj" w:date="2019-02-20T11:30:00Z">
          <w:r w:rsidR="00774256" w:rsidDel="008B28E1">
            <w:rPr>
              <w:rFonts w:eastAsia="Times New Roman"/>
            </w:rPr>
            <w:delText xml:space="preserve">complex </w:delText>
          </w:r>
        </w:del>
      </w:ins>
      <w:ins w:id="224" w:author="Albi Celaj [2]" w:date="2019-02-19T12:33:00Z">
        <w:del w:id="225" w:author="Albi Celaj" w:date="2019-02-19T15:01:00Z">
          <w:r w:rsidR="0093732F" w:rsidDel="00894E68">
            <w:rPr>
              <w:rFonts w:eastAsia="Times New Roman"/>
            </w:rPr>
            <w:delText xml:space="preserve">five-transporter </w:delText>
          </w:r>
        </w:del>
      </w:ins>
      <w:ins w:id="226" w:author="Albi Celaj [2]" w:date="2019-02-15T13:20:00Z">
        <w:del w:id="227" w:author="Albi Celaj" w:date="2019-02-19T15:01:00Z">
          <w:r w:rsidR="00D40965" w:rsidDel="00894E68">
            <w:rPr>
              <w:rFonts w:eastAsia="Times New Roman"/>
            </w:rPr>
            <w:delText>fluconazole resistance trait</w:delText>
          </w:r>
        </w:del>
        <w:r w:rsidR="00D40965">
          <w:rPr>
            <w:rFonts w:eastAsia="Times New Roman"/>
          </w:rPr>
          <w:t>.</w:t>
        </w:r>
      </w:ins>
      <w:ins w:id="228" w:author="Albi Celaj" w:date="2019-02-21T10:26:00Z">
        <w:r w:rsidR="00CB7D97">
          <w:rPr>
            <w:rFonts w:eastAsia="Times New Roman"/>
          </w:rPr>
          <w:t xml:space="preserve"> </w:t>
        </w:r>
      </w:ins>
      <w:ins w:id="229" w:author="Albi Celaj [2]" w:date="2019-02-19T14:18:00Z">
        <w:del w:id="230" w:author="Albi Celaj" w:date="2019-02-20T16:35:00Z">
          <w:r w:rsidR="00B51CDE" w:rsidDel="002262AD">
            <w:rPr>
              <w:rFonts w:eastAsia="Times New Roman"/>
            </w:rPr>
            <w:delText xml:space="preserve"> </w:delText>
          </w:r>
        </w:del>
      </w:ins>
      <w:ins w:id="231" w:author="Albi Celaj [2]" w:date="2019-02-19T12:33:00Z">
        <w:r w:rsidR="0093732F">
          <w:rPr>
            <w:rFonts w:eastAsia="Times New Roman"/>
          </w:rPr>
          <w:t>T</w:t>
        </w:r>
      </w:ins>
      <w:ins w:id="232" w:author="Albi Celaj [3]" w:date="2019-02-19T17:42:00Z">
        <w:del w:id="233" w:author="Albi Celaj" w:date="2019-02-20T14:04:00Z">
          <w:r w:rsidR="00F9656F" w:rsidDel="00AA25D1">
            <w:rPr>
              <w:rFonts w:eastAsia="Times New Roman"/>
            </w:rPr>
            <w:delText>aken t</w:delText>
          </w:r>
        </w:del>
      </w:ins>
      <w:ins w:id="234" w:author="Albi Celaj [2]" w:date="2019-02-19T12:33:00Z">
        <w:r w:rsidR="0093732F">
          <w:rPr>
            <w:rFonts w:eastAsia="Times New Roman"/>
          </w:rPr>
          <w:t xml:space="preserve">ogether, </w:t>
        </w:r>
        <w:del w:id="235" w:author="Albi Celaj" w:date="2019-02-20T14:04:00Z">
          <w:r w:rsidR="0093732F" w:rsidDel="00AA25D1">
            <w:rPr>
              <w:rFonts w:eastAsia="Times New Roman"/>
            </w:rPr>
            <w:delText>o</w:delText>
          </w:r>
        </w:del>
      </w:ins>
      <w:ins w:id="236" w:author="Albi Celaj [2]" w:date="2019-02-19T11:51:00Z">
        <w:del w:id="237" w:author="Albi Celaj" w:date="2019-02-20T14:04:00Z">
          <w:r w:rsidR="0054344C" w:rsidDel="00AA25D1">
            <w:rPr>
              <w:rFonts w:eastAsia="Times New Roman"/>
            </w:rPr>
            <w:delText xml:space="preserve">ur </w:delText>
          </w:r>
        </w:del>
      </w:ins>
      <w:del w:id="238" w:author="Albi Celaj [2]" w:date="2019-02-15T13:21:00Z">
        <w:r w:rsidR="00D93A03" w:rsidRPr="00EC2F5D" w:rsidDel="00D40965">
          <w:rPr>
            <w:rFonts w:eastAsia="Times New Roman"/>
          </w:rPr>
          <w:delText>d</w:delText>
        </w:r>
        <w:r w:rsidR="00CC12F5" w:rsidRPr="00EC2F5D" w:rsidDel="00D40965">
          <w:rPr>
            <w:rFonts w:eastAsia="Times New Roman"/>
          </w:rPr>
          <w:delText xml:space="preserve"> </w:delText>
        </w:r>
        <w:r w:rsidR="00D93A03" w:rsidRPr="00EC2F5D" w:rsidDel="00D40965">
          <w:rPr>
            <w:rFonts w:eastAsia="Times New Roman"/>
          </w:rPr>
          <w:delText xml:space="preserve">a </w:delText>
        </w:r>
        <w:r w:rsidR="006E1CF7" w:rsidRPr="00EC2F5D" w:rsidDel="00D40965">
          <w:rPr>
            <w:rFonts w:eastAsia="Times New Roman"/>
          </w:rPr>
          <w:delText xml:space="preserve">quadruple knockout </w:delText>
        </w:r>
        <w:r w:rsidR="00D93A03" w:rsidRPr="00EC2F5D" w:rsidDel="00D40965">
          <w:rPr>
            <w:rFonts w:eastAsia="Times New Roman"/>
          </w:rPr>
          <w:delText xml:space="preserve">strain </w:delText>
        </w:r>
        <w:r w:rsidR="006E1CF7" w:rsidRPr="00EC2F5D" w:rsidDel="00D40965">
          <w:rPr>
            <w:rFonts w:eastAsia="Times New Roman"/>
          </w:rPr>
          <w:delText>(</w:delText>
        </w:r>
        <w:r w:rsidR="006E1CF7" w:rsidRPr="00EC2F5D" w:rsidDel="00D40965">
          <w:rPr>
            <w:rFonts w:eastAsia="Times New Roman"/>
            <w:i/>
          </w:rPr>
          <w:delText>snq2</w:delText>
        </w:r>
        <w:r w:rsidR="006E1CF7" w:rsidRPr="00EC2F5D" w:rsidDel="00D40965">
          <w:rPr>
            <w:rFonts w:eastAsia="Times New Roman"/>
          </w:rPr>
          <w:delText xml:space="preserve">∆ </w:delText>
        </w:r>
        <w:r w:rsidR="006E1CF7" w:rsidRPr="00EC2F5D" w:rsidDel="00D40965">
          <w:rPr>
            <w:rFonts w:eastAsia="Times New Roman"/>
            <w:i/>
          </w:rPr>
          <w:delText>yor1</w:delText>
        </w:r>
        <w:r w:rsidR="006E1CF7" w:rsidRPr="00EC2F5D" w:rsidDel="00D40965">
          <w:rPr>
            <w:rFonts w:eastAsia="Times New Roman"/>
          </w:rPr>
          <w:delText xml:space="preserve">∆ </w:delText>
        </w:r>
        <w:r w:rsidR="006E1CF7" w:rsidRPr="00EC2F5D" w:rsidDel="00D40965">
          <w:rPr>
            <w:rFonts w:eastAsia="Times New Roman"/>
            <w:i/>
          </w:rPr>
          <w:delText>ybt1</w:delText>
        </w:r>
        <w:r w:rsidR="006E1CF7" w:rsidRPr="00EC2F5D" w:rsidDel="00D40965">
          <w:rPr>
            <w:rFonts w:eastAsia="Times New Roman"/>
          </w:rPr>
          <w:delText xml:space="preserve">∆ </w:delText>
        </w:r>
        <w:r w:rsidR="006E1CF7" w:rsidRPr="00EC2F5D" w:rsidDel="00D40965">
          <w:rPr>
            <w:rFonts w:eastAsia="Times New Roman"/>
            <w:i/>
          </w:rPr>
          <w:delText>ycf1</w:delText>
        </w:r>
        <w:r w:rsidR="006E1CF7" w:rsidRPr="00EC2F5D" w:rsidDel="00D40965">
          <w:rPr>
            <w:rFonts w:eastAsia="Times New Roman"/>
          </w:rPr>
          <w:delText xml:space="preserve">∆) </w:delText>
        </w:r>
        <w:r w:rsidR="00D93A03" w:rsidRPr="00EC2F5D" w:rsidDel="00D40965">
          <w:rPr>
            <w:rFonts w:eastAsia="Times New Roman"/>
          </w:rPr>
          <w:delText xml:space="preserve">which unexpectedly </w:delText>
        </w:r>
        <w:r w:rsidR="006E1CF7" w:rsidRPr="00EC2F5D" w:rsidDel="00D40965">
          <w:rPr>
            <w:rFonts w:eastAsia="Times New Roman"/>
          </w:rPr>
          <w:delText xml:space="preserve">showed </w:delText>
        </w:r>
        <w:r w:rsidR="00D93A03" w:rsidRPr="00EC2F5D" w:rsidDel="00D40965">
          <w:rPr>
            <w:rFonts w:eastAsia="Times New Roman"/>
          </w:rPr>
          <w:delText xml:space="preserve">high </w:delText>
        </w:r>
        <w:r w:rsidR="00D93A03" w:rsidRPr="003B24A9" w:rsidDel="00D40965">
          <w:rPr>
            <w:rFonts w:eastAsia="Times New Roman"/>
            <w:i/>
          </w:rPr>
          <w:delText>PDR5</w:delText>
        </w:r>
        <w:r w:rsidR="00D93A03" w:rsidRPr="00EC2F5D" w:rsidDel="00D40965">
          <w:rPr>
            <w:rFonts w:eastAsia="Times New Roman"/>
          </w:rPr>
          <w:delText xml:space="preserve">-dependent </w:delText>
        </w:r>
        <w:r w:rsidR="006E1CF7" w:rsidRPr="00EC2F5D" w:rsidDel="00D40965">
          <w:rPr>
            <w:rFonts w:eastAsia="Times New Roman"/>
          </w:rPr>
          <w:delText xml:space="preserve">resistance </w:delText>
        </w:r>
        <w:r w:rsidR="00D93A03" w:rsidRPr="00EC2F5D" w:rsidDel="00D40965">
          <w:rPr>
            <w:rFonts w:eastAsia="Times New Roman"/>
          </w:rPr>
          <w:delText>to fluconazole</w:delText>
        </w:r>
        <w:r w:rsidR="006E1CF7" w:rsidRPr="00EC2F5D" w:rsidDel="00D40965">
          <w:rPr>
            <w:rFonts w:eastAsia="Times New Roman"/>
          </w:rPr>
          <w:delText>.</w:delText>
        </w:r>
      </w:del>
      <w:del w:id="239" w:author="Albi Celaj [2]" w:date="2019-02-19T11:50:00Z">
        <w:r w:rsidR="008B2CEA" w:rsidRPr="00EC2F5D" w:rsidDel="0054344C">
          <w:rPr>
            <w:rFonts w:eastAsia="Times New Roman"/>
          </w:rPr>
          <w:delText xml:space="preserve"> </w:delText>
        </w:r>
      </w:del>
      <w:ins w:id="240" w:author="Albi Celaj [2]" w:date="2019-02-19T11:51:00Z">
        <w:r w:rsidR="0054344C">
          <w:rPr>
            <w:rFonts w:eastAsia="Times New Roman"/>
          </w:rPr>
          <w:t>r</w:t>
        </w:r>
      </w:ins>
      <w:ins w:id="241" w:author="Albi Celaj [2]" w:date="2019-02-19T11:04:00Z">
        <w:r w:rsidR="0054344C">
          <w:rPr>
            <w:rFonts w:eastAsia="Times New Roman"/>
          </w:rPr>
          <w:t xml:space="preserve">esults </w:t>
        </w:r>
      </w:ins>
      <w:ins w:id="242" w:author="Albi Celaj [2]" w:date="2019-02-19T12:24:00Z">
        <w:r w:rsidR="005F5042">
          <w:rPr>
            <w:rFonts w:eastAsia="Times New Roman"/>
          </w:rPr>
          <w:t>demonstrate</w:t>
        </w:r>
      </w:ins>
      <w:ins w:id="243" w:author="Albi Celaj" w:date="2019-02-20T14:32:00Z">
        <w:r w:rsidR="00663F83">
          <w:rPr>
            <w:rFonts w:eastAsia="Times New Roman"/>
          </w:rPr>
          <w:t>d</w:t>
        </w:r>
      </w:ins>
      <w:ins w:id="244" w:author="Albi Celaj [2]" w:date="2019-02-19T11:04:00Z">
        <w:r w:rsidR="00011F2F">
          <w:rPr>
            <w:rFonts w:eastAsia="Times New Roman"/>
          </w:rPr>
          <w:t xml:space="preserve"> that </w:t>
        </w:r>
        <w:del w:id="245" w:author="Albi Celaj" w:date="2019-02-20T14:04:00Z">
          <w:r w:rsidR="00011F2F" w:rsidDel="00AA25D1">
            <w:rPr>
              <w:rFonts w:eastAsia="Times New Roman"/>
            </w:rPr>
            <w:delText xml:space="preserve">using XGA to </w:delText>
          </w:r>
        </w:del>
      </w:ins>
      <w:ins w:id="246" w:author="Albi Celaj [2]" w:date="2019-02-19T14:26:00Z">
        <w:r w:rsidR="004A04E1">
          <w:rPr>
            <w:rFonts w:eastAsia="Times New Roman"/>
          </w:rPr>
          <w:t>profil</w:t>
        </w:r>
      </w:ins>
      <w:ins w:id="247" w:author="Albi Celaj" w:date="2019-02-20T14:04:00Z">
        <w:r w:rsidR="00AA25D1">
          <w:rPr>
            <w:rFonts w:eastAsia="Times New Roman"/>
          </w:rPr>
          <w:t>ing</w:t>
        </w:r>
      </w:ins>
      <w:ins w:id="248" w:author="Albi Celaj [2]" w:date="2019-02-19T14:26:00Z">
        <w:del w:id="249" w:author="Albi Celaj" w:date="2019-02-20T14:04:00Z">
          <w:r w:rsidR="004A04E1" w:rsidDel="00AA25D1">
            <w:rPr>
              <w:rFonts w:eastAsia="Times New Roman"/>
            </w:rPr>
            <w:delText>e</w:delText>
          </w:r>
        </w:del>
      </w:ins>
      <w:ins w:id="250" w:author="Albi Celaj [2]" w:date="2019-02-19T11:04:00Z">
        <w:r w:rsidR="00011F2F">
          <w:rPr>
            <w:rFonts w:eastAsia="Times New Roman"/>
          </w:rPr>
          <w:t xml:space="preserve"> </w:t>
        </w:r>
        <w:r w:rsidR="00011F2F" w:rsidRPr="00EC2F5D">
          <w:rPr>
            <w:rFonts w:eastAsia="Times New Roman"/>
          </w:rPr>
          <w:t>high-order genotype-to-trait relationships</w:t>
        </w:r>
      </w:ins>
      <w:ins w:id="251" w:author="Albi Celaj [2]" w:date="2019-02-19T11:05:00Z">
        <w:r w:rsidR="00011F2F">
          <w:rPr>
            <w:rFonts w:eastAsia="Times New Roman"/>
          </w:rPr>
          <w:t xml:space="preserve"> </w:t>
        </w:r>
      </w:ins>
      <w:ins w:id="252" w:author="Albi Celaj" w:date="2019-02-20T14:04:00Z">
        <w:r w:rsidR="00AA25D1">
          <w:rPr>
            <w:rFonts w:eastAsia="Times New Roman"/>
          </w:rPr>
          <w:t xml:space="preserve">with XGA </w:t>
        </w:r>
      </w:ins>
      <w:del w:id="253" w:author="Albi Celaj [2]" w:date="2019-02-19T11:05:00Z">
        <w:r w:rsidR="00D93A03" w:rsidRPr="00EC2F5D" w:rsidDel="00011F2F">
          <w:rPr>
            <w:rFonts w:eastAsia="Times New Roman"/>
          </w:rPr>
          <w:delText xml:space="preserve">Results showed that </w:delText>
        </w:r>
      </w:del>
      <w:del w:id="254" w:author="Albi Celaj [2]" w:date="2019-02-19T11:04:00Z">
        <w:r w:rsidR="00815669" w:rsidRPr="00EC2F5D" w:rsidDel="00011F2F">
          <w:rPr>
            <w:rFonts w:eastAsia="Times New Roman"/>
          </w:rPr>
          <w:delText xml:space="preserve">high-order genotype-to-trait relationships </w:delText>
        </w:r>
      </w:del>
      <w:del w:id="255" w:author="Albi Celaj [2]" w:date="2019-02-19T11:05:00Z">
        <w:r w:rsidR="00D93A03" w:rsidRPr="00EC2F5D" w:rsidDel="00011F2F">
          <w:rPr>
            <w:rFonts w:eastAsia="Times New Roman"/>
          </w:rPr>
          <w:delText xml:space="preserve">discovered by </w:delText>
        </w:r>
        <w:r w:rsidR="008D6812" w:rsidDel="00011F2F">
          <w:rPr>
            <w:rFonts w:eastAsia="Times New Roman"/>
          </w:rPr>
          <w:delText>XGA</w:delText>
        </w:r>
        <w:r w:rsidR="00D93A03" w:rsidRPr="00EC2F5D" w:rsidDel="00011F2F">
          <w:rPr>
            <w:rFonts w:eastAsia="Times New Roman"/>
          </w:rPr>
          <w:delText xml:space="preserve"> </w:delText>
        </w:r>
      </w:del>
      <w:r w:rsidR="00D93A03" w:rsidRPr="00EC2F5D">
        <w:rPr>
          <w:rFonts w:eastAsia="Times New Roman"/>
        </w:rPr>
        <w:t xml:space="preserve">can help </w:t>
      </w:r>
      <w:del w:id="256" w:author="Albi Celaj [2]" w:date="2019-02-19T11:08:00Z">
        <w:r w:rsidR="00815669" w:rsidRPr="00EC2F5D" w:rsidDel="003F3852">
          <w:rPr>
            <w:rFonts w:eastAsia="Times New Roman"/>
          </w:rPr>
          <w:delText xml:space="preserve">dissect </w:delText>
        </w:r>
      </w:del>
      <w:ins w:id="257" w:author="Albi Celaj [2]" w:date="2019-02-19T11:08:00Z">
        <w:r w:rsidR="003F3852">
          <w:rPr>
            <w:rFonts w:eastAsia="Times New Roman"/>
          </w:rPr>
          <w:t>functionally d</w:t>
        </w:r>
      </w:ins>
      <w:ins w:id="258" w:author="Albi Celaj [2]" w:date="2019-02-19T11:17:00Z">
        <w:r w:rsidR="003B3D0C">
          <w:rPr>
            <w:rFonts w:eastAsia="Times New Roman"/>
          </w:rPr>
          <w:t>issect</w:t>
        </w:r>
      </w:ins>
      <w:ins w:id="259" w:author="Albi Celaj [2]" w:date="2019-02-19T11:08:00Z">
        <w:r w:rsidR="003F3852" w:rsidRPr="00EC2F5D">
          <w:rPr>
            <w:rFonts w:eastAsia="Times New Roman"/>
          </w:rPr>
          <w:t xml:space="preserve"> </w:t>
        </w:r>
      </w:ins>
      <w:ins w:id="260" w:author="Albi Celaj [2]" w:date="2019-02-19T12:38:00Z">
        <w:r w:rsidR="00C33ABD">
          <w:rPr>
            <w:rFonts w:eastAsia="Times New Roman"/>
          </w:rPr>
          <w:t xml:space="preserve">genetically </w:t>
        </w:r>
      </w:ins>
      <w:r w:rsidR="00815669" w:rsidRPr="00EC2F5D">
        <w:rPr>
          <w:rFonts w:eastAsia="Times New Roman"/>
        </w:rPr>
        <w:t xml:space="preserve">complex </w:t>
      </w:r>
      <w:del w:id="261" w:author="Albi Celaj [2]" w:date="2019-02-19T12:38:00Z">
        <w:r w:rsidR="00292140" w:rsidDel="00C33ABD">
          <w:rPr>
            <w:rFonts w:eastAsia="Times New Roman"/>
          </w:rPr>
          <w:delText>multi-gene</w:delText>
        </w:r>
        <w:r w:rsidR="00815669" w:rsidRPr="00EC2F5D" w:rsidDel="00C33ABD">
          <w:rPr>
            <w:rFonts w:eastAsia="Times New Roman"/>
          </w:rPr>
          <w:delText xml:space="preserve"> </w:delText>
        </w:r>
      </w:del>
      <w:r w:rsidR="00815669" w:rsidRPr="00EC2F5D">
        <w:rPr>
          <w:rFonts w:eastAsia="Times New Roman"/>
        </w:rPr>
        <w:t>systems.</w:t>
      </w:r>
    </w:p>
    <w:p w14:paraId="1228BE8C" w14:textId="77777777" w:rsidR="0098786A" w:rsidRDefault="0098786A">
      <w:pPr>
        <w:jc w:val="both"/>
        <w:rPr>
          <w:rFonts w:eastAsia="Times New Roman"/>
        </w:rPr>
        <w:pPrChange w:id="262" w:author="Albi Celaj" w:date="2019-02-20T13:48:00Z">
          <w:pPr/>
        </w:pPrChange>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E71974" w14:textId="77777777" w:rsidR="00793030" w:rsidRDefault="00793030" w:rsidP="00326455">
      <w:pPr>
        <w:jc w:val="both"/>
      </w:pPr>
    </w:p>
    <w:p w14:paraId="14A53AEC" w14:textId="24103D45"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ins w:id="263" w:author="Al B" w:date="2019-02-17T17:20:00Z">
        <w:r w:rsidR="005579A3">
          <w:t>varia</w:t>
        </w:r>
      </w:ins>
      <w:del w:id="264" w:author="Al B" w:date="2019-02-17T17:20:00Z">
        <w:r w:rsidR="001F4D0C" w:rsidDel="005579A3">
          <w:delText>perturbatio</w:delText>
        </w:r>
      </w:del>
      <w:r w:rsidR="001F4D0C">
        <w:t>n</w:t>
      </w:r>
      <w:ins w:id="265" w:author="Albi Celaj [2]" w:date="2019-02-19T11:55:00Z">
        <w:r w:rsidR="00F03BDD">
          <w:t>t</w:t>
        </w:r>
      </w:ins>
      <w:r w:rsidR="001F4D0C">
        <w:t xml:space="preserve">s </w:t>
      </w:r>
      <w:ins w:id="266" w:author="Al B" w:date="2019-02-17T17:25:00Z">
        <w:r w:rsidR="009D6E3A">
          <w:t>can yield</w:t>
        </w:r>
      </w:ins>
      <w:del w:id="267" w:author="Al B" w:date="2019-02-17T17:25:00Z">
        <w:r w:rsidR="001F4D0C" w:rsidDel="009D6E3A">
          <w:delText>yield</w:delText>
        </w:r>
      </w:del>
      <w:r w:rsidR="001F4D0C">
        <w:t xml:space="preserve"> surprising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ins w:id="268" w:author="Al B" w:date="2019-02-17T17:24:00Z">
        <w:del w:id="269" w:author="Albi Celaj [2]" w:date="2019-02-19T11:33:00Z">
          <w:r w:rsidR="00CC2D2F" w:rsidDel="00096207">
            <w:rPr>
              <w:lang w:val="en-CA"/>
            </w:rPr>
            <w:delText>d</w:delText>
          </w:r>
        </w:del>
        <w:r w:rsidR="00CC2D2F">
          <w:rPr>
            <w:lang w:val="en-CA"/>
          </w:rPr>
          <w:t>Ob</w:t>
        </w:r>
      </w:ins>
      <w:ins w:id="270" w:author="Albi Celaj [2]" w:date="2019-02-19T11:33:00Z">
        <w:r w:rsidR="00F71A00">
          <w:rPr>
            <w:lang w:val="en-CA"/>
          </w:rPr>
          <w:t>s</w:t>
        </w:r>
      </w:ins>
      <w:ins w:id="271" w:author="Al B" w:date="2019-02-17T17:24:00Z">
        <w:r w:rsidR="00CC2D2F">
          <w:rPr>
            <w:lang w:val="en-CA"/>
          </w:rPr>
          <w:t>er</w:t>
        </w:r>
        <w:del w:id="272" w:author="Albi Celaj [2]" w:date="2019-02-19T11:33:00Z">
          <w:r w:rsidR="00CC2D2F" w:rsidDel="00096207">
            <w:rPr>
              <w:lang w:val="en-CA"/>
            </w:rPr>
            <w:delText>sr</w:delText>
          </w:r>
        </w:del>
      </w:ins>
      <w:ins w:id="273" w:author="Albi Celaj [2]" w:date="2019-02-19T11:33:00Z">
        <w:r w:rsidR="00096207">
          <w:rPr>
            <w:lang w:val="en-CA"/>
          </w:rPr>
          <w:t>v</w:t>
        </w:r>
      </w:ins>
      <w:ins w:id="274" w:author="Al B" w:date="2019-02-17T17:24:00Z">
        <w:del w:id="275" w:author="Albi Celaj [2]" w:date="2019-02-19T11:33:00Z">
          <w:r w:rsidR="00CC2D2F" w:rsidDel="00096207">
            <w:rPr>
              <w:lang w:val="en-CA"/>
            </w:rPr>
            <w:delText>b</w:delText>
          </w:r>
        </w:del>
        <w:r w:rsidR="00CC2D2F">
          <w:rPr>
            <w:lang w:val="en-CA"/>
          </w:rPr>
          <w:t xml:space="preserve">ing </w:t>
        </w:r>
      </w:ins>
      <w:ins w:id="276" w:author="Albi Celaj [2]" w:date="2019-02-19T11:33:00Z">
        <w:r w:rsidR="00F71A00">
          <w:rPr>
            <w:lang w:val="en-CA"/>
          </w:rPr>
          <w:t xml:space="preserve">an </w:t>
        </w:r>
      </w:ins>
      <w:ins w:id="277" w:author="Al B" w:date="2019-02-17T17:24:00Z">
        <w:r w:rsidR="00CC2D2F">
          <w:rPr>
            <w:lang w:val="en-CA"/>
          </w:rPr>
          <w:t>interaction</w:t>
        </w:r>
        <w:del w:id="278" w:author="Albi Celaj [2]" w:date="2019-02-19T11:33:00Z">
          <w:r w:rsidR="00CC2D2F" w:rsidDel="00F71A00">
            <w:rPr>
              <w:lang w:val="en-CA"/>
            </w:rPr>
            <w:delText>s</w:delText>
          </w:r>
        </w:del>
        <w:r w:rsidR="00CC2D2F">
          <w:rPr>
            <w:lang w:val="en-CA"/>
          </w:rPr>
          <w:t xml:space="preserve"> when </w:t>
        </w:r>
      </w:ins>
      <w:del w:id="279" w:author="Al B" w:date="2019-02-17T17:23:00Z">
        <w:r w:rsidR="009833C3" w:rsidDel="000F6064">
          <w:rPr>
            <w:lang w:val="en-CA"/>
          </w:rPr>
          <w:delText>D</w:delText>
        </w:r>
      </w:del>
      <w:del w:id="280" w:author="Albi Celaj [2]" w:date="2019-02-19T11:33:00Z">
        <w:r w:rsidR="009833C3" w:rsidDel="00096207">
          <w:rPr>
            <w:lang w:val="en-CA"/>
          </w:rPr>
          <w:delText xml:space="preserve">isrupting </w:delText>
        </w:r>
      </w:del>
      <w:ins w:id="281" w:author="Al B" w:date="2019-02-17T19:01:00Z">
        <w:r w:rsidR="0052030A">
          <w:rPr>
            <w:lang w:val="en-CA"/>
          </w:rPr>
          <w:t>knocking genes</w:t>
        </w:r>
      </w:ins>
      <w:ins w:id="282" w:author="Albi Celaj [2]" w:date="2019-02-19T11:33:00Z">
        <w:r w:rsidR="00096207">
          <w:rPr>
            <w:lang w:val="en-CA"/>
          </w:rPr>
          <w:t xml:space="preserve"> out</w:t>
        </w:r>
      </w:ins>
      <w:del w:id="283" w:author="Al B" w:date="2019-02-17T19:01:00Z">
        <w:r w:rsidDel="0052030A">
          <w:rPr>
            <w:lang w:val="en-CA"/>
          </w:rPr>
          <w:delText>gene</w:delText>
        </w:r>
        <w:r w:rsidR="001F4D0C" w:rsidDel="0052030A">
          <w:rPr>
            <w:lang w:val="en-CA"/>
          </w:rPr>
          <w:delText>s</w:delText>
        </w:r>
      </w:del>
      <w:r w:rsidR="009833C3">
        <w:rPr>
          <w:lang w:val="en-CA"/>
        </w:rPr>
        <w:t xml:space="preserve"> </w:t>
      </w:r>
      <w:r w:rsidR="001F4D0C">
        <w:rPr>
          <w:lang w:val="en-CA"/>
        </w:rPr>
        <w:t xml:space="preserve">in </w:t>
      </w:r>
      <w:r w:rsidR="009833C3">
        <w:rPr>
          <w:lang w:val="en-CA"/>
        </w:rPr>
        <w:t>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sidR="0032472C">
        <w:rPr>
          <w:lang w:val="en-CA"/>
        </w:rPr>
        <w:t xml:space="preserve">relationships </w:t>
      </w:r>
      <w:r>
        <w:rPr>
          <w:lang w:val="en-CA"/>
        </w:rPr>
        <w:t xml:space="preserve">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sidR="00382CE4">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00BA33BB" w:rsidRPr="00BA33BB">
        <w:rPr>
          <w:noProof/>
          <w:lang w:val="en-CA"/>
        </w:rPr>
        <w:t>(Costanzo et al.,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3380B7A3" w14:textId="0822430E" w:rsidR="00FE76E1" w:rsidRDefault="00B67341" w:rsidP="00586A6D">
      <w:pPr>
        <w:jc w:val="both"/>
        <w:rPr>
          <w:ins w:id="284" w:author="Albi Celaj [3]" w:date="2019-02-21T21:12:00Z"/>
          <w:lang w:val="en-CA"/>
        </w:rPr>
      </w:pPr>
      <w:r>
        <w:rPr>
          <w:lang w:val="en-CA"/>
        </w:rPr>
        <w:t>T</w:t>
      </w:r>
      <w:r w:rsidR="00E7460B" w:rsidRPr="00831765">
        <w:rPr>
          <w:lang w:val="en-CA"/>
        </w:rPr>
        <w:t>hree-gene interactions</w:t>
      </w:r>
      <w:ins w:id="285" w:author="Albi Celaj [3]" w:date="2019-02-19T17:31:00Z">
        <w:r w:rsidR="00147D3B">
          <w:rPr>
            <w:lang w:val="en-CA"/>
          </w:rPr>
          <w:t xml:space="preserve">, </w:t>
        </w:r>
      </w:ins>
      <w:del w:id="286" w:author="Albi Celaj [3]" w:date="2019-02-19T17:31:00Z">
        <w:r w:rsidR="00E7460B" w:rsidRPr="00831765" w:rsidDel="00147D3B">
          <w:rPr>
            <w:lang w:val="en-CA"/>
          </w:rPr>
          <w:delText xml:space="preserve"> </w:delText>
        </w:r>
      </w:del>
      <w:ins w:id="287" w:author="Albi Celaj [2]" w:date="2019-02-19T14:30:00Z">
        <w:del w:id="288" w:author="Albi Celaj [3]" w:date="2019-02-19T17:31:00Z">
          <w:r w:rsidR="00D41039" w:rsidDel="00147D3B">
            <w:rPr>
              <w:lang w:val="en-CA"/>
            </w:rPr>
            <w:delText xml:space="preserve"> </w:delText>
          </w:r>
          <w:r w:rsidR="00D41039" w:rsidRPr="00D41039" w:rsidDel="00147D3B">
            <w:rPr>
              <w:lang w:val="en-CA"/>
            </w:rPr>
            <w:delText xml:space="preserve">– </w:delText>
          </w:r>
        </w:del>
        <w:r w:rsidR="00D41039" w:rsidRPr="00D41039">
          <w:rPr>
            <w:lang w:val="en-CA"/>
          </w:rPr>
          <w:t xml:space="preserve">e.g. surprising phenotypes arising </w:t>
        </w:r>
        <w:del w:id="289" w:author="Albi Celaj" w:date="2019-02-19T15:53:00Z">
          <w:r w:rsidR="00D41039" w:rsidRPr="00D41039" w:rsidDel="00984AE6">
            <w:rPr>
              <w:lang w:val="en-CA"/>
            </w:rPr>
            <w:delText>from</w:delText>
          </w:r>
        </w:del>
      </w:ins>
      <w:ins w:id="290" w:author="Albi Celaj" w:date="2019-02-19T16:19:00Z">
        <w:r w:rsidR="003D7FC1">
          <w:rPr>
            <w:lang w:val="en-CA"/>
          </w:rPr>
          <w:t>from</w:t>
        </w:r>
      </w:ins>
      <w:ins w:id="291" w:author="Albi Celaj [2]" w:date="2019-02-19T14:30:00Z">
        <w:r w:rsidR="00D41039" w:rsidRPr="00D41039">
          <w:rPr>
            <w:lang w:val="en-CA"/>
          </w:rPr>
          <w:t xml:space="preserve"> kno</w:t>
        </w:r>
        <w:r w:rsidR="00D41039">
          <w:rPr>
            <w:lang w:val="en-CA"/>
          </w:rPr>
          <w:t>cking out</w:t>
        </w:r>
        <w:del w:id="292" w:author="Albi Celaj [3]" w:date="2019-02-19T18:10:00Z">
          <w:r w:rsidR="00D41039" w:rsidDel="004143E8">
            <w:rPr>
              <w:lang w:val="en-CA"/>
            </w:rPr>
            <w:delText xml:space="preserve"> at least</w:delText>
          </w:r>
        </w:del>
        <w:r w:rsidR="00D41039">
          <w:rPr>
            <w:lang w:val="en-CA"/>
          </w:rPr>
          <w:t xml:space="preserve"> three genes</w:t>
        </w:r>
      </w:ins>
      <w:ins w:id="293" w:author="Albi Celaj [3]" w:date="2019-02-19T17:32:00Z">
        <w:r w:rsidR="00181736">
          <w:rPr>
            <w:lang w:val="en-CA"/>
          </w:rPr>
          <w:t xml:space="preserve">, </w:t>
        </w:r>
      </w:ins>
      <w:ins w:id="294" w:author="Albi Celaj [2]" w:date="2019-02-19T14:30:00Z">
        <w:del w:id="295" w:author="Albi Celaj [3]" w:date="2019-02-19T17:31:00Z">
          <w:r w:rsidR="00D41039" w:rsidDel="00147D3B">
            <w:rPr>
              <w:lang w:val="en-CA"/>
            </w:rPr>
            <w:delText xml:space="preserve"> </w:delText>
          </w:r>
          <w:r w:rsidR="00D41039" w:rsidRPr="00D41039" w:rsidDel="00147D3B">
            <w:rPr>
              <w:lang w:val="en-CA"/>
            </w:rPr>
            <w:delText xml:space="preserve">– </w:delText>
          </w:r>
        </w:del>
      </w:ins>
      <w:del w:id="296" w:author="Albi Celaj [2]" w:date="2019-02-19T14:30:00Z">
        <w:r w:rsidR="00BE5F24" w:rsidDel="00D41039">
          <w:rPr>
            <w:lang w:val="en-CA"/>
          </w:rPr>
          <w:delText>(</w:delText>
        </w:r>
        <w:r w:rsidR="00E7460B" w:rsidRPr="00B42701" w:rsidDel="00D41039">
          <w:rPr>
            <w:lang w:val="en-CA"/>
          </w:rPr>
          <w:delText>for which a triple mutant phenotype c</w:delText>
        </w:r>
        <w:r w:rsidR="00E7460B" w:rsidDel="00D41039">
          <w:rPr>
            <w:lang w:val="en-CA"/>
          </w:rPr>
          <w:delText>annot be simply explained by the underlying</w:delText>
        </w:r>
        <w:r w:rsidR="00E7460B" w:rsidRPr="00B42701" w:rsidDel="00D41039">
          <w:rPr>
            <w:lang w:val="en-CA"/>
          </w:rPr>
          <w:delText xml:space="preserve"> single and double mutant </w:delText>
        </w:r>
        <w:r w:rsidR="00173DA0" w:rsidDel="00D41039">
          <w:rPr>
            <w:lang w:val="en-CA"/>
          </w:rPr>
          <w:delText>phenotype</w:delText>
        </w:r>
        <w:r w:rsidR="00856CAC" w:rsidDel="00D41039">
          <w:rPr>
            <w:lang w:val="en-CA"/>
          </w:rPr>
          <w:delText>s</w:delText>
        </w:r>
        <w:r w:rsidR="00BE5F24" w:rsidDel="00D41039">
          <w:rPr>
            <w:lang w:val="en-CA"/>
          </w:rPr>
          <w:delText>)</w:delText>
        </w:r>
        <w:r w:rsidR="00E7460B" w:rsidDel="00D41039">
          <w:rPr>
            <w:lang w:val="en-CA"/>
          </w:rPr>
          <w:delText xml:space="preserve"> </w:delText>
        </w:r>
      </w:del>
      <w:r w:rsidR="0032472C">
        <w:rPr>
          <w:lang w:val="en-CA"/>
        </w:rPr>
        <w:t xml:space="preserve">can </w:t>
      </w:r>
      <w:r>
        <w:rPr>
          <w:lang w:val="en-CA"/>
        </w:rPr>
        <w:t xml:space="preserve">reveal </w:t>
      </w:r>
      <w:r w:rsidR="0032472C">
        <w:rPr>
          <w:lang w:val="en-CA"/>
        </w:rPr>
        <w:t xml:space="preserve">additional </w:t>
      </w:r>
      <w:r>
        <w:rPr>
          <w:lang w:val="en-CA"/>
        </w:rPr>
        <w:t xml:space="preserve">important </w:t>
      </w:r>
      <w:del w:id="297" w:author="Albi Celaj" w:date="2019-02-19T16:18:00Z">
        <w:r w:rsidDel="00123469">
          <w:rPr>
            <w:lang w:val="en-CA"/>
          </w:rPr>
          <w:delText>gen</w:delText>
        </w:r>
      </w:del>
      <w:del w:id="298" w:author="Albi Celaj" w:date="2019-02-19T16:17:00Z">
        <w:r w:rsidDel="00123469">
          <w:rPr>
            <w:lang w:val="en-CA"/>
          </w:rPr>
          <w:delText xml:space="preserve">e </w:delText>
        </w:r>
      </w:del>
      <w:r>
        <w:rPr>
          <w:lang w:val="en-CA"/>
        </w:rPr>
        <w:t>functions</w:t>
      </w:r>
      <w:r w:rsidR="005C5B28">
        <w:rPr>
          <w:lang w:val="en-CA"/>
        </w:rPr>
        <w:t xml:space="preserve"> </w:t>
      </w:r>
      <w:r w:rsidR="006440D4">
        <w:rPr>
          <w:lang w:val="en-CA"/>
        </w:rPr>
        <w:fldChar w:fldCharType="begin" w:fldLock="1"/>
      </w:r>
      <w:r w:rsidR="00586A6D">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rPr>
          <w:lang w:val="en-CA"/>
        </w:rPr>
        <w:fldChar w:fldCharType="separate"/>
      </w:r>
      <w:r w:rsidR="005C5B28" w:rsidRPr="005C5B28">
        <w:rPr>
          <w:noProof/>
          <w:lang w:val="en-CA"/>
        </w:rPr>
        <w:t>(Haber et al., 2013; Kuzmin et al., 2018)</w:t>
      </w:r>
      <w:r w:rsidR="006440D4">
        <w:rPr>
          <w:lang w:val="en-CA"/>
        </w:rPr>
        <w:fldChar w:fldCharType="end"/>
      </w:r>
      <w:r w:rsidR="00126196">
        <w:rPr>
          <w:lang w:val="en-CA"/>
        </w:rPr>
        <w:t xml:space="preserve">. </w:t>
      </w:r>
      <w:r w:rsidR="00F1172F">
        <w:rPr>
          <w:lang w:val="en-CA"/>
        </w:rPr>
        <w:t>Indeed, three-gene interactions</w:t>
      </w:r>
      <w:r w:rsidR="00F1172F">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DF1428">
        <w:rPr>
          <w:rFonts w:eastAsia="Times New Roman"/>
          <w:color w:val="222222"/>
          <w:shd w:val="clear" w:color="auto" w:fill="FFFFFF"/>
          <w:lang w:val="en-CA"/>
        </w:rPr>
        <w:t>.</w:t>
      </w:r>
      <w:r>
        <w:rPr>
          <w:rFonts w:eastAsia="Times New Roman"/>
          <w:color w:val="222222"/>
          <w:shd w:val="clear" w:color="auto" w:fill="FFFFFF"/>
          <w:lang w:val="en-CA"/>
        </w:rPr>
        <w:t xml:space="preserve"> </w:t>
      </w:r>
      <w:del w:id="299" w:author="Albi Celaj" w:date="2019-02-19T14:41:00Z">
        <w:r w:rsidR="005E494A" w:rsidDel="005C5B28">
          <w:rPr>
            <w:rFonts w:eastAsia="Times New Roman"/>
            <w:color w:val="222222"/>
            <w:shd w:val="clear" w:color="auto" w:fill="FFFFFF"/>
            <w:lang w:val="en-CA"/>
          </w:rPr>
          <w:delText xml:space="preserve">Higher-order genetic interactions do not only occur amongst null alleles: one study found </w:delText>
        </w:r>
        <w:r w:rsidR="00B2177C" w:rsidDel="005C5B28">
          <w:rPr>
            <w:rFonts w:eastAsia="Times New Roman"/>
            <w:color w:val="222222"/>
            <w:shd w:val="clear" w:color="auto" w:fill="FFFFFF"/>
            <w:lang w:val="en-CA"/>
          </w:rPr>
          <w:delText xml:space="preserve">that </w:delText>
        </w:r>
        <w:r w:rsidR="005E494A" w:rsidDel="005C5B28">
          <w:delText>single</w:delText>
        </w:r>
        <w:r w:rsidR="00B2177C" w:rsidDel="005C5B28">
          <w:delText>-</w:delText>
        </w:r>
        <w:r w:rsidR="00E659AD" w:rsidDel="005C5B28">
          <w:rPr>
            <w:lang w:val="en-CA"/>
          </w:rPr>
          <w:delText>knockout</w:delText>
        </w:r>
        <w:r w:rsidR="005E494A" w:rsidDel="005C5B28">
          <w:rPr>
            <w:lang w:val="en-CA"/>
          </w:rPr>
          <w:delText xml:space="preserve"> effect</w:delText>
        </w:r>
        <w:r w:rsidR="00B2177C" w:rsidDel="005C5B28">
          <w:rPr>
            <w:lang w:val="en-CA"/>
          </w:rPr>
          <w:delText>s were typically modified by natural variation</w:delText>
        </w:r>
        <w:r w:rsidR="005E494A" w:rsidDel="005C5B28">
          <w:rPr>
            <w:lang w:val="en-CA"/>
          </w:rPr>
          <w:delText xml:space="preserve"> at three or more loci </w:delText>
        </w:r>
        <w:r w:rsidR="005E494A" w:rsidDel="005C5B28">
          <w:rPr>
            <w:lang w:val="en-CA"/>
          </w:rPr>
          <w:fldChar w:fldCharType="begin" w:fldLock="1"/>
        </w:r>
        <w:r w:rsidR="005E494A" w:rsidRPr="005C5B28" w:rsidDel="005C5B28">
          <w:rPr>
            <w:lang w:val="en-CA"/>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delInstrText>
        </w:r>
        <w:r w:rsidR="005E494A" w:rsidDel="005C5B28">
          <w:rPr>
            <w:lang w:val="en-CA"/>
          </w:rPr>
          <w:fldChar w:fldCharType="separate"/>
        </w:r>
        <w:r w:rsidR="005E494A" w:rsidRPr="005C5B28" w:rsidDel="005C5B28">
          <w:rPr>
            <w:noProof/>
            <w:lang w:val="en-CA"/>
          </w:rPr>
          <w:delText>(Mullis et al., 2018)</w:delText>
        </w:r>
        <w:r w:rsidR="005E494A" w:rsidDel="005C5B28">
          <w:rPr>
            <w:lang w:val="en-CA"/>
          </w:rPr>
          <w:fldChar w:fldCharType="end"/>
        </w:r>
        <w:r w:rsidR="00B2177C" w:rsidDel="005C5B28">
          <w:rPr>
            <w:lang w:val="en-CA"/>
          </w:rPr>
          <w:delText>.</w:delText>
        </w:r>
        <w:r w:rsidR="00F1172F" w:rsidDel="005C5B28">
          <w:delText xml:space="preserve"> </w:delText>
        </w:r>
        <w:r w:rsidR="00B2177C" w:rsidDel="005C5B28">
          <w:delText xml:space="preserve"> </w:delText>
        </w:r>
      </w:del>
      <w:r w:rsidR="00B2177C">
        <w:t>E</w:t>
      </w:r>
      <w:r w:rsidR="00F1172F">
        <w:t xml:space="preserve">ven </w:t>
      </w:r>
      <w:r w:rsidR="00F1172F">
        <w:rPr>
          <w:lang w:val="en-CA"/>
        </w:rPr>
        <w:t xml:space="preserve">higher-order gene </w:t>
      </w:r>
      <w:r w:rsidR="00B2177C">
        <w:rPr>
          <w:lang w:val="en-CA"/>
        </w:rPr>
        <w:t xml:space="preserve">variant </w:t>
      </w:r>
      <w:r w:rsidR="00F1172F">
        <w:rPr>
          <w:lang w:val="en-CA"/>
        </w:rPr>
        <w:t xml:space="preserve">combinations </w:t>
      </w:r>
      <w:r w:rsidR="00B2177C">
        <w:rPr>
          <w:rFonts w:eastAsia="Times New Roman"/>
          <w:color w:val="222222"/>
          <w:shd w:val="clear" w:color="auto" w:fill="FFFFFF"/>
          <w:lang w:val="en-CA"/>
        </w:rPr>
        <w:t>have yielded interesting effects</w:t>
      </w:r>
      <w:ins w:id="300" w:author="Albi Celaj [2]" w:date="2019-02-19T14:30:00Z">
        <w:r w:rsidR="00D41039">
          <w:rPr>
            <w:rFonts w:eastAsia="Times New Roman"/>
            <w:color w:val="222222"/>
            <w:shd w:val="clear" w:color="auto" w:fill="FFFFFF"/>
            <w:lang w:val="en-CA"/>
          </w:rPr>
          <w:t xml:space="preserve"> </w:t>
        </w:r>
        <w:r w:rsidR="00D41039" w:rsidRPr="00D41039">
          <w:rPr>
            <w:rFonts w:eastAsia="Times New Roman"/>
            <w:color w:val="222222"/>
            <w:shd w:val="clear" w:color="auto" w:fill="FFFFFF"/>
            <w:lang w:val="en-CA"/>
          </w:rPr>
          <w:t>–</w:t>
        </w:r>
        <w:r w:rsidR="00D41039">
          <w:rPr>
            <w:rFonts w:eastAsia="Times New Roman"/>
            <w:color w:val="222222"/>
            <w:shd w:val="clear" w:color="auto" w:fill="FFFFFF"/>
            <w:lang w:val="en-CA"/>
          </w:rPr>
          <w:t xml:space="preserve"> </w:t>
        </w:r>
      </w:ins>
      <w:del w:id="301" w:author="Albi Celaj [2]" w:date="2019-02-19T14:30:00Z">
        <w:r w:rsidR="001A3B9F" w:rsidDel="00D41039">
          <w:rPr>
            <w:lang w:val="en-CA"/>
          </w:rPr>
          <w:delText>—</w:delText>
        </w:r>
      </w:del>
      <w:r w:rsidR="00DB4C74">
        <w:rPr>
          <w:lang w:val="en-CA"/>
        </w:rPr>
        <w:t>e</w:t>
      </w:r>
      <w:r w:rsidR="00DB4C74">
        <w:rPr>
          <w:rFonts w:eastAsia="Times New Roman"/>
          <w:color w:val="222222"/>
          <w:shd w:val="clear" w:color="auto" w:fill="FFFFFF"/>
          <w:lang w:val="en-CA"/>
        </w:rPr>
        <w:t xml:space="preserve">.g., </w:t>
      </w:r>
      <w:ins w:id="302" w:author="Albi Celaj [3]" w:date="2019-02-19T17:32:00Z">
        <w:r w:rsidR="000C70DE">
          <w:rPr>
            <w:rFonts w:eastAsia="Times New Roman"/>
            <w:color w:val="222222"/>
            <w:shd w:val="clear" w:color="auto" w:fill="FFFFFF"/>
            <w:lang w:val="en-CA"/>
          </w:rPr>
          <w:t xml:space="preserve">those </w:t>
        </w:r>
      </w:ins>
      <w:r w:rsidR="00DB4C74">
        <w:rPr>
          <w:rFonts w:eastAsia="Times New Roman"/>
          <w:color w:val="222222"/>
          <w:shd w:val="clear" w:color="auto" w:fill="FFFFFF"/>
          <w:lang w:val="en-CA"/>
        </w:rPr>
        <w:t>involving</w:t>
      </w:r>
      <w:r w:rsidR="00DB4C74">
        <w:rPr>
          <w:lang w:val="en-CA"/>
        </w:rPr>
        <w:t xml:space="preserve"> five </w:t>
      </w:r>
      <w:r w:rsidR="00DB4C74">
        <w:rPr>
          <w:lang w:val="en-CA"/>
        </w:rPr>
        <w:fldChar w:fldCharType="begin" w:fldLock="1"/>
      </w:r>
      <w:r w:rsidR="00DB4C74">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rPr>
          <w:lang w:val="en-CA"/>
        </w:rPr>
        <w:fldChar w:fldCharType="separate"/>
      </w:r>
      <w:r w:rsidR="00DB4C74" w:rsidRPr="00D659A1">
        <w:rPr>
          <w:noProof/>
          <w:lang w:val="en-CA"/>
        </w:rPr>
        <w:t>(Taylor et al., 2014)</w:t>
      </w:r>
      <w:r w:rsidR="00DB4C74">
        <w:rPr>
          <w:lang w:val="en-CA"/>
        </w:rPr>
        <w:fldChar w:fldCharType="end"/>
      </w:r>
      <w:r w:rsidR="00DB4C74">
        <w:rPr>
          <w:lang w:val="en-CA"/>
        </w:rPr>
        <w:t xml:space="preserve">, seven </w:t>
      </w:r>
      <w:r w:rsidR="00DB4C74">
        <w:rPr>
          <w:lang w:val="en-CA"/>
        </w:rPr>
        <w:fldChar w:fldCharType="begin" w:fldLock="1"/>
      </w:r>
      <w:r w:rsidR="00DB4C74">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rPr>
          <w:lang w:val="en-CA"/>
        </w:rPr>
        <w:fldChar w:fldCharType="separate"/>
      </w:r>
      <w:r w:rsidR="00DB4C74" w:rsidRPr="00D659A1">
        <w:rPr>
          <w:noProof/>
          <w:lang w:val="en-CA"/>
        </w:rPr>
        <w:t>(Beh et al., 2001)</w:t>
      </w:r>
      <w:r w:rsidR="00DB4C74">
        <w:rPr>
          <w:lang w:val="en-CA"/>
        </w:rPr>
        <w:fldChar w:fldCharType="end"/>
      </w:r>
      <w:r w:rsidR="00DB4C74">
        <w:rPr>
          <w:lang w:val="en-CA"/>
        </w:rPr>
        <w:t xml:space="preserve">, and over twenty genes </w:t>
      </w:r>
      <w:r w:rsidR="00DB4C74">
        <w:rPr>
          <w:lang w:val="en-CA"/>
        </w:rPr>
        <w:fldChar w:fldCharType="begin" w:fldLock="1"/>
      </w:r>
      <w:r w:rsidR="00DB4C74">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rPr>
          <w:lang w:val="en-CA"/>
        </w:rPr>
        <w:fldChar w:fldCharType="separate"/>
      </w:r>
      <w:r w:rsidR="00DB4C74" w:rsidRPr="00D659A1">
        <w:rPr>
          <w:noProof/>
          <w:lang w:val="en-CA"/>
        </w:rPr>
        <w:t>(Wieczorke et al., 1999)</w:t>
      </w:r>
      <w:r w:rsidR="00DB4C74">
        <w:rPr>
          <w:lang w:val="en-CA"/>
        </w:rPr>
        <w:fldChar w:fldCharType="end"/>
      </w:r>
      <w:r w:rsidR="00F1172F">
        <w:rPr>
          <w:lang w:val="en-CA"/>
        </w:rPr>
        <w:t>.</w:t>
      </w:r>
      <w:ins w:id="303" w:author="Albi Celaj" w:date="2019-02-20T10:57:00Z">
        <w:r w:rsidR="00961F9D">
          <w:rPr>
            <w:lang w:val="en-CA"/>
          </w:rPr>
          <w:t xml:space="preserve">  While</w:t>
        </w:r>
      </w:ins>
      <w:ins w:id="304" w:author="Albi Celaj" w:date="2019-02-20T11:02:00Z">
        <w:r w:rsidR="00751810">
          <w:rPr>
            <w:lang w:val="en-CA"/>
          </w:rPr>
          <w:t xml:space="preserve"> </w:t>
        </w:r>
      </w:ins>
      <w:ins w:id="305" w:author="Albi Celaj" w:date="2019-02-20T11:28:00Z">
        <w:r w:rsidR="002D00BC">
          <w:rPr>
            <w:lang w:val="en-CA"/>
          </w:rPr>
          <w:t>profiling</w:t>
        </w:r>
      </w:ins>
      <w:ins w:id="306" w:author="Albi Celaj" w:date="2019-02-20T11:02:00Z">
        <w:r w:rsidR="00751810">
          <w:rPr>
            <w:lang w:val="en-CA"/>
          </w:rPr>
          <w:t xml:space="preserve"> </w:t>
        </w:r>
      </w:ins>
      <w:ins w:id="307" w:author="Albi Celaj" w:date="2019-02-20T11:27:00Z">
        <w:r w:rsidR="003860A8">
          <w:rPr>
            <w:lang w:val="en-CA"/>
          </w:rPr>
          <w:t xml:space="preserve">of </w:t>
        </w:r>
      </w:ins>
      <w:ins w:id="308" w:author="Albi Celaj" w:date="2019-02-20T11:26:00Z">
        <w:r w:rsidR="003860A8">
          <w:rPr>
            <w:lang w:val="en-CA"/>
          </w:rPr>
          <w:t>higher-order interaction</w:t>
        </w:r>
      </w:ins>
      <w:ins w:id="309" w:author="Albi Celaj" w:date="2019-02-21T15:26:00Z">
        <w:r w:rsidR="005A1882">
          <w:rPr>
            <w:lang w:val="en-CA"/>
          </w:rPr>
          <w:t>s between</w:t>
        </w:r>
      </w:ins>
      <w:r w:rsidR="00AE1DA6">
        <w:rPr>
          <w:lang w:val="en-CA"/>
        </w:rPr>
        <w:t xml:space="preserve"> </w:t>
      </w:r>
      <w:ins w:id="310" w:author="Albi Celaj" w:date="2019-02-20T11:27:00Z">
        <w:r w:rsidR="003860A8">
          <w:rPr>
            <w:lang w:val="en-CA"/>
          </w:rPr>
          <w:t xml:space="preserve">variants </w:t>
        </w:r>
      </w:ins>
      <w:ins w:id="311" w:author="Albi Celaj" w:date="2019-02-20T11:17:00Z">
        <w:r w:rsidR="003860A8">
          <w:rPr>
            <w:lang w:val="en-CA"/>
          </w:rPr>
          <w:t>at</w:t>
        </w:r>
      </w:ins>
      <w:ins w:id="312" w:author="Albi Celaj" w:date="2019-02-20T11:05:00Z">
        <w:r w:rsidR="003860A8">
          <w:rPr>
            <w:lang w:val="en-CA"/>
          </w:rPr>
          <w:t xml:space="preserve"> one locus</w:t>
        </w:r>
      </w:ins>
      <w:r w:rsidR="003860A8">
        <w:rPr>
          <w:lang w:val="en-CA"/>
        </w:rPr>
        <w:t xml:space="preserve"> </w:t>
      </w:r>
      <w:ins w:id="313" w:author="Albi Celaj" w:date="2019-02-20T11:02:00Z">
        <w:r w:rsidR="00751810">
          <w:rPr>
            <w:lang w:val="en-CA"/>
          </w:rPr>
          <w:t>ha</w:t>
        </w:r>
      </w:ins>
      <w:ins w:id="314" w:author="Albi Celaj" w:date="2019-02-20T11:26:00Z">
        <w:r w:rsidR="00586A6D">
          <w:rPr>
            <w:lang w:val="en-CA"/>
          </w:rPr>
          <w:t>s been useful in understanding</w:t>
        </w:r>
      </w:ins>
      <w:ins w:id="315" w:author="Albi Celaj" w:date="2019-02-21T15:22:00Z">
        <w:r w:rsidR="00564739">
          <w:rPr>
            <w:lang w:val="en-CA"/>
          </w:rPr>
          <w:t xml:space="preserve"> splicing </w:t>
        </w:r>
      </w:ins>
      <w:r w:rsidR="00564739">
        <w:rPr>
          <w:lang w:val="en-CA"/>
        </w:rPr>
        <w:fldChar w:fldCharType="begin" w:fldLock="1"/>
      </w:r>
      <w:r w:rsidR="003860A8">
        <w:rPr>
          <w:lang w:val="en-CA"/>
        </w:rPr>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mendeley":{"formattedCitation":"(Baeza-Centurion et al., 2019)","plainTextFormattedCitation":"(Baeza-Centurion et al., 2019)","previouslyFormattedCitation":"(Baeza-Centurion et al., 2019)"},"properties":{"noteIndex":0},"schema":"https://github.com/citation-style-language/schema/raw/master/csl-citation.json"}</w:instrText>
      </w:r>
      <w:r w:rsidR="00564739">
        <w:rPr>
          <w:lang w:val="en-CA"/>
        </w:rPr>
        <w:fldChar w:fldCharType="separate"/>
      </w:r>
      <w:r w:rsidR="00564739" w:rsidRPr="00564739">
        <w:rPr>
          <w:noProof/>
          <w:lang w:val="en-CA"/>
        </w:rPr>
        <w:t>(Baeza-Centurion et al., 2019)</w:t>
      </w:r>
      <w:r w:rsidR="00564739">
        <w:rPr>
          <w:lang w:val="en-CA"/>
        </w:rPr>
        <w:fldChar w:fldCharType="end"/>
      </w:r>
      <w:r w:rsidR="003860A8">
        <w:rPr>
          <w:lang w:val="en-CA"/>
        </w:rPr>
        <w:t xml:space="preserve"> </w:t>
      </w:r>
      <w:ins w:id="316" w:author="Albi Celaj" w:date="2019-02-21T15:25:00Z">
        <w:r w:rsidR="003860A8">
          <w:rPr>
            <w:lang w:val="en-CA"/>
          </w:rPr>
          <w:t xml:space="preserve">and protein function </w:t>
        </w:r>
      </w:ins>
      <w:r w:rsidR="003860A8">
        <w:rPr>
          <w:lang w:val="en-CA"/>
        </w:rPr>
        <w:fldChar w:fldCharType="begin" w:fldLock="1"/>
      </w:r>
      <w:r w:rsidR="003860A8">
        <w:rPr>
          <w:lang w:val="en-CA"/>
        </w:rPr>
        <w:instrText>ADDIN CSL_CITATION {"citationItems":[{"id":"ITEM-1","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1","issue":"7603","issued":{"date-parts":[["2016","5","11"]]},"page":"397-401","publisher":"Nature Publishing Group","title":"Local fitness landscape of the green fluorescent protein","type":"article-journal","volume":"533"},"uris":["http://www.mendeley.com/documents/?uuid=55aab484-cbf9-3077-a200-9a46f55b29b7"]}],"mendeley":{"formattedCitation":"(Sarkisyan et al., 2016)","plainTextFormattedCitation":"(Sarkisyan et al., 2016)"},"properties":{"noteIndex":0},"schema":"https://github.com/citation-style-language/schema/raw/master/csl-citation.json"}</w:instrText>
      </w:r>
      <w:r w:rsidR="003860A8">
        <w:rPr>
          <w:lang w:val="en-CA"/>
        </w:rPr>
        <w:fldChar w:fldCharType="separate"/>
      </w:r>
      <w:r w:rsidR="003860A8" w:rsidRPr="003860A8">
        <w:rPr>
          <w:noProof/>
          <w:lang w:val="en-CA"/>
        </w:rPr>
        <w:t>(Sarkisyan et al., 2016)</w:t>
      </w:r>
      <w:r w:rsidR="003860A8">
        <w:rPr>
          <w:lang w:val="en-CA"/>
        </w:rPr>
        <w:fldChar w:fldCharType="end"/>
      </w:r>
      <w:ins w:id="317" w:author="Albi Celaj" w:date="2019-02-20T11:05:00Z">
        <w:r w:rsidR="00961F9D">
          <w:rPr>
            <w:lang w:val="en-CA"/>
          </w:rPr>
          <w:t>,</w:t>
        </w:r>
      </w:ins>
      <w:ins w:id="318" w:author="Albi Celaj" w:date="2019-02-20T11:24:00Z">
        <w:r w:rsidR="00586A6D">
          <w:rPr>
            <w:lang w:val="en-CA"/>
          </w:rPr>
          <w:t xml:space="preserve"> </w:t>
        </w:r>
      </w:ins>
      <w:ins w:id="319" w:author="Albi Celaj" w:date="2019-02-20T11:28:00Z">
        <w:r w:rsidR="00586A6D">
          <w:rPr>
            <w:lang w:val="en-CA"/>
          </w:rPr>
          <w:t>higher-order</w:t>
        </w:r>
      </w:ins>
      <w:ins w:id="320" w:author="Albi Celaj" w:date="2019-02-20T11:23:00Z">
        <w:r w:rsidR="000D15B7">
          <w:rPr>
            <w:lang w:val="en-CA"/>
          </w:rPr>
          <w:t xml:space="preserve"> multi-gene interactions </w:t>
        </w:r>
      </w:ins>
      <w:del w:id="321" w:author="Albi Celaj" w:date="2019-02-20T11:07:00Z">
        <w:r w:rsidR="00F1172F" w:rsidDel="00961F9D">
          <w:rPr>
            <w:lang w:val="en-CA"/>
          </w:rPr>
          <w:delText xml:space="preserve">  </w:delText>
        </w:r>
      </w:del>
      <w:ins w:id="322" w:author="Albi Celaj [3]" w:date="2019-02-19T17:32:00Z">
        <w:del w:id="323" w:author="Albi Celaj" w:date="2019-02-20T11:07:00Z">
          <w:r w:rsidR="00B07A91" w:rsidDel="00961F9D">
            <w:rPr>
              <w:lang w:val="en-CA"/>
            </w:rPr>
            <w:delText>While some</w:delText>
          </w:r>
        </w:del>
      </w:ins>
      <w:ins w:id="324" w:author="Albi Celaj [3]" w:date="2019-02-19T17:33:00Z">
        <w:del w:id="325" w:author="Albi Celaj" w:date="2019-02-20T11:07:00Z">
          <w:r w:rsidR="00B07A91" w:rsidDel="00961F9D">
            <w:rPr>
              <w:lang w:val="en-CA"/>
            </w:rPr>
            <w:delText xml:space="preserve"> </w:delText>
          </w:r>
        </w:del>
      </w:ins>
      <w:ins w:id="326" w:author="Albi Celaj [3]" w:date="2019-02-19T17:34:00Z">
        <w:del w:id="327" w:author="Albi Celaj" w:date="2019-02-20T11:07:00Z">
          <w:r w:rsidR="00B07A91" w:rsidDel="00961F9D">
            <w:rPr>
              <w:lang w:val="en-CA"/>
            </w:rPr>
            <w:delText>high</w:delText>
          </w:r>
        </w:del>
      </w:ins>
      <w:ins w:id="328" w:author="Albi Celaj [3]" w:date="2019-02-19T17:41:00Z">
        <w:del w:id="329" w:author="Albi Celaj" w:date="2019-02-20T11:07:00Z">
          <w:r w:rsidR="00D9332C" w:rsidDel="00961F9D">
            <w:rPr>
              <w:lang w:val="en-CA"/>
            </w:rPr>
            <w:delText>er</w:delText>
          </w:r>
        </w:del>
      </w:ins>
      <w:ins w:id="330" w:author="Albi Celaj [3]" w:date="2019-02-19T17:34:00Z">
        <w:del w:id="331" w:author="Albi Celaj" w:date="2019-02-20T11:07:00Z">
          <w:r w:rsidR="00B07A91" w:rsidDel="00961F9D">
            <w:rPr>
              <w:lang w:val="en-CA"/>
            </w:rPr>
            <w:delText xml:space="preserve">-order interactions between </w:delText>
          </w:r>
        </w:del>
      </w:ins>
      <w:ins w:id="332" w:author="Albi Celaj [3]" w:date="2019-02-19T18:21:00Z">
        <w:del w:id="333" w:author="Albi Celaj" w:date="2019-02-20T11:07:00Z">
          <w:r w:rsidR="005E3EAE" w:rsidDel="00961F9D">
            <w:rPr>
              <w:lang w:val="en-CA"/>
            </w:rPr>
            <w:delText>variants</w:delText>
          </w:r>
        </w:del>
      </w:ins>
      <w:ins w:id="334" w:author="Albi Celaj [3]" w:date="2019-02-19T17:34:00Z">
        <w:del w:id="335" w:author="Albi Celaj" w:date="2019-02-20T11:07:00Z">
          <w:r w:rsidR="00B07A91" w:rsidDel="00961F9D">
            <w:rPr>
              <w:lang w:val="en-CA"/>
            </w:rPr>
            <w:delText xml:space="preserve"> in the same locus </w:delText>
          </w:r>
        </w:del>
      </w:ins>
      <w:ins w:id="336" w:author="Albi Celaj [3]" w:date="2019-02-19T17:33:00Z">
        <w:del w:id="337" w:author="Albi Celaj" w:date="2019-02-20T11:07:00Z">
          <w:r w:rsidR="00A12E78" w:rsidDel="00961F9D">
            <w:rPr>
              <w:lang w:val="en-CA"/>
            </w:rPr>
            <w:delText>have been mapped systematically</w:delText>
          </w:r>
        </w:del>
      </w:ins>
      <w:ins w:id="338" w:author="Albi Celaj [3]" w:date="2019-02-19T17:51:00Z">
        <w:del w:id="339" w:author="Albi Celaj" w:date="2019-02-20T11:07:00Z">
          <w:r w:rsidR="00137BE6" w:rsidDel="00961F9D">
            <w:rPr>
              <w:lang w:val="en-CA"/>
            </w:rPr>
            <w:delText xml:space="preserve"> </w:delText>
          </w:r>
        </w:del>
      </w:ins>
      <w:ins w:id="340" w:author="Albi Celaj [3]" w:date="2019-02-19T17:33:00Z">
        <w:del w:id="341" w:author="Albi Celaj" w:date="2019-02-20T11:07:00Z">
          <w:r w:rsidR="00B07A91" w:rsidDel="00961F9D">
            <w:rPr>
              <w:lang w:val="en-CA"/>
            </w:rPr>
            <w:delText>[[x]]</w:delText>
          </w:r>
        </w:del>
      </w:ins>
      <w:ins w:id="342" w:author="Albi Celaj [3]" w:date="2019-02-19T17:40:00Z">
        <w:del w:id="343" w:author="Albi Celaj" w:date="2019-02-20T11:07:00Z">
          <w:r w:rsidR="004273A6" w:rsidDel="00961F9D">
            <w:rPr>
              <w:lang w:val="en-CA"/>
            </w:rPr>
            <w:delText>,</w:delText>
          </w:r>
        </w:del>
      </w:ins>
      <w:ins w:id="344" w:author="Albi Celaj [3]" w:date="2019-02-19T17:35:00Z">
        <w:del w:id="345" w:author="Albi Celaj" w:date="2019-02-20T11:07:00Z">
          <w:r w:rsidR="00B07A91" w:rsidDel="00961F9D">
            <w:rPr>
              <w:lang w:val="en-CA"/>
            </w:rPr>
            <w:delText xml:space="preserve"> </w:delText>
          </w:r>
        </w:del>
      </w:ins>
      <w:del w:id="346" w:author="Albi Celaj" w:date="2019-02-20T11:07:00Z">
        <w:r w:rsidR="00F1172F" w:rsidDel="00961F9D">
          <w:rPr>
            <w:lang w:val="en-CA"/>
          </w:rPr>
          <w:delText>However,</w:delText>
        </w:r>
      </w:del>
      <w:ins w:id="347" w:author="Albi Celaj [3]" w:date="2019-02-19T17:40:00Z">
        <w:del w:id="348" w:author="Albi Celaj" w:date="2019-02-20T11:07:00Z">
          <w:r w:rsidR="004273A6" w:rsidDel="00961F9D">
            <w:rPr>
              <w:lang w:val="en-CA"/>
            </w:rPr>
            <w:delText>high</w:delText>
          </w:r>
        </w:del>
      </w:ins>
      <w:ins w:id="349" w:author="Albi Celaj [3]" w:date="2019-02-19T17:41:00Z">
        <w:del w:id="350" w:author="Albi Celaj" w:date="2019-02-20T11:07:00Z">
          <w:r w:rsidR="00D9332C" w:rsidDel="00961F9D">
            <w:rPr>
              <w:lang w:val="en-CA"/>
            </w:rPr>
            <w:delText>er</w:delText>
          </w:r>
        </w:del>
      </w:ins>
      <w:ins w:id="351" w:author="Albi Celaj [3]" w:date="2019-02-19T17:40:00Z">
        <w:del w:id="352" w:author="Albi Celaj" w:date="2019-02-20T11:07:00Z">
          <w:r w:rsidR="004273A6" w:rsidDel="00961F9D">
            <w:rPr>
              <w:lang w:val="en-CA"/>
            </w:rPr>
            <w:delText xml:space="preserve">-order interactions </w:delText>
          </w:r>
        </w:del>
      </w:ins>
      <w:ins w:id="353" w:author="Albi Celaj [3]" w:date="2019-02-19T17:41:00Z">
        <w:del w:id="354" w:author="Albi Celaj" w:date="2019-02-20T11:07:00Z">
          <w:r w:rsidR="00B81E39" w:rsidDel="00961F9D">
            <w:rPr>
              <w:lang w:val="en-CA"/>
            </w:rPr>
            <w:delText>between</w:delText>
          </w:r>
        </w:del>
      </w:ins>
      <w:ins w:id="355" w:author="Albi Celaj [3]" w:date="2019-02-19T17:40:00Z">
        <w:del w:id="356" w:author="Albi Celaj" w:date="2019-02-20T11:07:00Z">
          <w:r w:rsidR="004273A6" w:rsidDel="00961F9D">
            <w:rPr>
              <w:lang w:val="en-CA"/>
            </w:rPr>
            <w:delText xml:space="preserve"> </w:delText>
          </w:r>
        </w:del>
      </w:ins>
      <w:ins w:id="357" w:author="Albi Celaj [3]" w:date="2019-02-19T18:20:00Z">
        <w:del w:id="358" w:author="Albi Celaj" w:date="2019-02-20T11:07:00Z">
          <w:r w:rsidR="00E241EE" w:rsidDel="00961F9D">
            <w:rPr>
              <w:lang w:val="en-CA"/>
            </w:rPr>
            <w:delText xml:space="preserve">variants at </w:delText>
          </w:r>
        </w:del>
      </w:ins>
      <w:ins w:id="359" w:author="Albi Celaj [3]" w:date="2019-02-19T17:40:00Z">
        <w:del w:id="360" w:author="Albi Celaj" w:date="2019-02-20T11:07:00Z">
          <w:r w:rsidR="004273A6" w:rsidDel="00961F9D">
            <w:rPr>
              <w:lang w:val="en-CA"/>
            </w:rPr>
            <w:delText xml:space="preserve">multiple genes </w:delText>
          </w:r>
        </w:del>
        <w:r w:rsidR="004273A6">
          <w:rPr>
            <w:lang w:val="en-CA"/>
          </w:rPr>
          <w:t>remain poorly characterized,</w:t>
        </w:r>
      </w:ins>
      <w:ins w:id="361" w:author="Albi Celaj" w:date="2019-02-19T14:41:00Z">
        <w:del w:id="362" w:author="Albi Celaj [3]" w:date="2019-02-19T17:40:00Z">
          <w:r w:rsidR="005C5B28" w:rsidDel="004273A6">
            <w:rPr>
              <w:lang w:val="en-CA"/>
            </w:rPr>
            <w:delText xml:space="preserve">it </w:delText>
          </w:r>
        </w:del>
        <w:del w:id="363" w:author="Albi Celaj [3]" w:date="2019-02-19T17:36:00Z">
          <w:r w:rsidR="005C5B28" w:rsidDel="00B07A91">
            <w:rPr>
              <w:lang w:val="en-CA"/>
            </w:rPr>
            <w:delText>has been</w:delText>
          </w:r>
        </w:del>
        <w:del w:id="364" w:author="Albi Celaj [3]" w:date="2019-02-19T17:40:00Z">
          <w:r w:rsidR="005C5B28" w:rsidDel="004273A6">
            <w:rPr>
              <w:lang w:val="en-CA"/>
            </w:rPr>
            <w:delText xml:space="preserve"> </w:delText>
          </w:r>
        </w:del>
      </w:ins>
      <w:ins w:id="365" w:author="Albi Celaj" w:date="2019-02-19T14:42:00Z">
        <w:del w:id="366" w:author="Albi Celaj [3]" w:date="2019-02-19T17:40:00Z">
          <w:r w:rsidR="005C5B28" w:rsidDel="004273A6">
            <w:rPr>
              <w:lang w:val="en-CA"/>
            </w:rPr>
            <w:delText>challenging</w:delText>
          </w:r>
        </w:del>
      </w:ins>
      <w:ins w:id="367" w:author="Albi Celaj" w:date="2019-02-19T14:41:00Z">
        <w:del w:id="368" w:author="Albi Celaj [3]" w:date="2019-02-19T17:36:00Z">
          <w:r w:rsidR="005C5B28" w:rsidDel="00B07A91">
            <w:rPr>
              <w:lang w:val="en-CA"/>
            </w:rPr>
            <w:delText xml:space="preserve"> </w:delText>
          </w:r>
        </w:del>
      </w:ins>
      <w:ins w:id="369" w:author="Albi Celaj" w:date="2019-02-19T14:42:00Z">
        <w:del w:id="370" w:author="Albi Celaj [3]" w:date="2019-02-19T17:36:00Z">
          <w:r w:rsidR="005C5B28" w:rsidDel="00B07A91">
            <w:rPr>
              <w:lang w:val="en-CA"/>
            </w:rPr>
            <w:delText xml:space="preserve">to systematically engineer large numbers of multi-gene variants and </w:delText>
          </w:r>
        </w:del>
      </w:ins>
      <w:ins w:id="371" w:author="Albi Celaj" w:date="2019-02-19T14:43:00Z">
        <w:del w:id="372" w:author="Albi Celaj [3]" w:date="2019-02-19T17:36:00Z">
          <w:r w:rsidR="005C5B28" w:rsidDel="00B07A91">
            <w:rPr>
              <w:lang w:val="en-CA"/>
            </w:rPr>
            <w:delText>characterize</w:delText>
          </w:r>
        </w:del>
      </w:ins>
      <w:ins w:id="373" w:author="Albi Celaj" w:date="2019-02-19T14:42:00Z">
        <w:del w:id="374" w:author="Albi Celaj [3]" w:date="2019-02-19T17:36:00Z">
          <w:r w:rsidR="005C5B28" w:rsidDel="00B07A91">
            <w:rPr>
              <w:lang w:val="en-CA"/>
            </w:rPr>
            <w:delText xml:space="preserve"> their effects</w:delText>
          </w:r>
        </w:del>
        <w:del w:id="375" w:author="Albi Celaj [3]" w:date="2019-02-19T17:40:00Z">
          <w:r w:rsidR="005C5B28" w:rsidDel="004273A6">
            <w:rPr>
              <w:lang w:val="en-CA"/>
            </w:rPr>
            <w:delText>,</w:delText>
          </w:r>
        </w:del>
        <w:r w:rsidR="005C5B28">
          <w:rPr>
            <w:lang w:val="en-CA"/>
          </w:rPr>
          <w:t xml:space="preserve"> </w:t>
        </w:r>
      </w:ins>
      <w:ins w:id="376" w:author="Albi Celaj" w:date="2019-02-19T14:45:00Z">
        <w:r w:rsidR="005C5B28" w:rsidRPr="005C5B28">
          <w:rPr>
            <w:lang w:val="en-CA"/>
          </w:rPr>
          <w:t>limiting</w:t>
        </w:r>
      </w:ins>
      <w:ins w:id="377" w:author="Albi Celaj [3]" w:date="2019-02-21T21:12:00Z">
        <w:r w:rsidR="00FE76E1">
          <w:rPr>
            <w:lang w:val="en-CA"/>
          </w:rPr>
          <w:t xml:space="preserve"> </w:t>
        </w:r>
      </w:ins>
      <w:ins w:id="378" w:author="Albi Celaj [3]" w:date="2019-02-21T21:14:00Z">
        <w:r w:rsidR="00AE5561">
          <w:rPr>
            <w:lang w:val="en-CA"/>
          </w:rPr>
          <w:t xml:space="preserve">possible </w:t>
        </w:r>
      </w:ins>
      <w:ins w:id="379" w:author="Albi Celaj [3]" w:date="2019-02-21T21:13:00Z">
        <w:r w:rsidR="00AE5561">
          <w:rPr>
            <w:lang w:val="en-CA"/>
          </w:rPr>
          <w:t>genetic inference</w:t>
        </w:r>
        <w:bookmarkStart w:id="380" w:name="_GoBack"/>
        <w:bookmarkEnd w:id="380"/>
        <w:r w:rsidR="00AE5561">
          <w:rPr>
            <w:lang w:val="en-CA"/>
          </w:rPr>
          <w:t xml:space="preserve"> </w:t>
        </w:r>
      </w:ins>
      <w:ins w:id="381" w:author="Albi Celaj [3]" w:date="2019-02-21T21:12:00Z">
        <w:r w:rsidR="00FE76E1">
          <w:rPr>
            <w:lang w:val="en-CA"/>
          </w:rPr>
          <w:t>[[genetic inference methods]]</w:t>
        </w:r>
      </w:ins>
    </w:p>
    <w:p w14:paraId="7CB3AE45" w14:textId="77777777" w:rsidR="00FE76E1" w:rsidRDefault="00FE76E1" w:rsidP="00586A6D">
      <w:pPr>
        <w:jc w:val="both"/>
        <w:rPr>
          <w:ins w:id="382" w:author="Albi Celaj [3]" w:date="2019-02-21T21:12:00Z"/>
          <w:lang w:val="en-CA"/>
        </w:rPr>
      </w:pPr>
    </w:p>
    <w:p w14:paraId="1C318014" w14:textId="6C11AA00" w:rsidR="005C5B28" w:rsidRPr="003860A8" w:rsidRDefault="005C5B28" w:rsidP="00586A6D">
      <w:pPr>
        <w:jc w:val="both"/>
        <w:rPr>
          <w:ins w:id="383" w:author="Albi Celaj" w:date="2019-02-19T14:41:00Z"/>
          <w:lang w:val="en-CA"/>
        </w:rPr>
      </w:pPr>
      <w:ins w:id="384" w:author="Albi Celaj" w:date="2019-02-19T14:45:00Z">
        <w:del w:id="385" w:author="Albi Celaj [3]" w:date="2019-02-19T17:36:00Z">
          <w:r w:rsidRPr="005C5B28" w:rsidDel="00B07A91">
            <w:rPr>
              <w:lang w:val="en-CA"/>
            </w:rPr>
            <w:delText xml:space="preserve"> discovery and</w:delText>
          </w:r>
        </w:del>
        <w:del w:id="386" w:author="Albi Celaj [3]" w:date="2019-02-19T22:07:00Z">
          <w:r w:rsidRPr="005C5B28" w:rsidDel="00132679">
            <w:rPr>
              <w:lang w:val="en-CA"/>
            </w:rPr>
            <w:delText xml:space="preserve"> </w:delText>
          </w:r>
        </w:del>
      </w:ins>
      <w:ins w:id="387" w:author="Albi Celaj [3]" w:date="2019-02-19T17:42:00Z">
        <w:r w:rsidR="00400F3E">
          <w:rPr>
            <w:lang w:val="en-CA"/>
          </w:rPr>
          <w:t xml:space="preserve"> </w:t>
        </w:r>
      </w:ins>
      <w:ins w:id="388" w:author="Albi Celaj" w:date="2019-02-20T11:13:00Z">
        <w:r w:rsidR="00961F9D">
          <w:rPr>
            <w:lang w:val="en-CA"/>
          </w:rPr>
          <w:t xml:space="preserve">a systematic </w:t>
        </w:r>
      </w:ins>
      <w:ins w:id="389" w:author="Albi Celaj" w:date="2019-02-19T14:45:00Z">
        <w:del w:id="390" w:author="Albi Celaj [3]" w:date="2019-02-19T17:37:00Z">
          <w:r w:rsidRPr="005C5B28" w:rsidDel="00B07A91">
            <w:rPr>
              <w:lang w:val="en-CA"/>
            </w:rPr>
            <w:delText xml:space="preserve">functional </w:delText>
          </w:r>
        </w:del>
        <w:r w:rsidRPr="005C5B28">
          <w:rPr>
            <w:lang w:val="en-CA"/>
          </w:rPr>
          <w:t>understanding of complex genotype-to-phenotype relationships.</w:t>
        </w:r>
      </w:ins>
    </w:p>
    <w:p w14:paraId="5D5F267D" w14:textId="51C5F054" w:rsidR="00B67341" w:rsidDel="005C5B28" w:rsidRDefault="00F1172F">
      <w:pPr>
        <w:jc w:val="both"/>
        <w:rPr>
          <w:del w:id="391" w:author="Albi Celaj" w:date="2019-02-19T14:45:00Z"/>
          <w:lang w:val="en-CA"/>
        </w:rPr>
      </w:pPr>
      <w:del w:id="392" w:author="Albi Celaj" w:date="2019-02-19T14:45:00Z">
        <w:r w:rsidDel="005C5B28">
          <w:rPr>
            <w:lang w:val="en-CA"/>
          </w:rPr>
          <w:delText xml:space="preserve"> </w:delText>
        </w:r>
        <w:r w:rsidR="00DB4C74" w:rsidDel="005C5B28">
          <w:rPr>
            <w:lang w:val="en-CA"/>
          </w:rPr>
          <w:delText xml:space="preserve">experimental and </w:delText>
        </w:r>
        <w:r w:rsidR="00B2177C" w:rsidDel="005C5B28">
          <w:rPr>
            <w:lang w:val="en-CA"/>
          </w:rPr>
          <w:delText xml:space="preserve">interpretive </w:delText>
        </w:r>
        <w:r w:rsidR="00DB4C74" w:rsidDel="005C5B28">
          <w:rPr>
            <w:lang w:val="en-CA"/>
          </w:rPr>
          <w:delText xml:space="preserve">challenges have limited </w:delText>
        </w:r>
        <w:r w:rsidR="00B2177C" w:rsidDel="005C5B28">
          <w:rPr>
            <w:lang w:val="en-CA"/>
          </w:rPr>
          <w:delText xml:space="preserve">the systematic study of </w:delText>
        </w:r>
        <w:r w:rsidR="00DB4C74" w:rsidDel="005C5B28">
          <w:rPr>
            <w:lang w:val="en-CA"/>
          </w:rPr>
          <w:delText>high</w:delText>
        </w:r>
        <w:r w:rsidR="00B2177C" w:rsidDel="005C5B28">
          <w:rPr>
            <w:lang w:val="en-CA"/>
          </w:rPr>
          <w:delText xml:space="preserve">-order </w:delText>
        </w:r>
        <w:r w:rsidR="00DB4C74" w:rsidDel="005C5B28">
          <w:rPr>
            <w:lang w:val="en-CA"/>
          </w:rPr>
          <w:delText xml:space="preserve">genetic </w:delText>
        </w:r>
        <w:r w:rsidDel="005C5B28">
          <w:rPr>
            <w:lang w:val="en-CA"/>
          </w:rPr>
          <w:delText>analysis</w:delText>
        </w:r>
      </w:del>
      <w:ins w:id="393" w:author="Albi Celaj [2]" w:date="2019-02-14T15:53:00Z">
        <w:del w:id="394" w:author="Albi Celaj" w:date="2019-02-19T14:45:00Z">
          <w:r w:rsidR="00E86A37" w:rsidDel="005C5B28">
            <w:rPr>
              <w:lang w:val="en-CA"/>
            </w:rPr>
            <w:delText xml:space="preserve"> </w:delText>
          </w:r>
        </w:del>
      </w:ins>
      <w:ins w:id="395" w:author="Al B" w:date="2019-02-17T17:18:00Z">
        <w:del w:id="396" w:author="Albi Celaj" w:date="2019-02-19T14:45:00Z">
          <w:r w:rsidR="00395093" w:rsidDel="005C5B28">
            <w:rPr>
              <w:lang w:val="en-CA"/>
            </w:rPr>
            <w:delText>of high-order</w:delText>
          </w:r>
        </w:del>
      </w:ins>
      <w:ins w:id="397" w:author="Albi Celaj [2]" w:date="2019-02-14T15:53:00Z">
        <w:del w:id="398" w:author="Albi Celaj" w:date="2019-02-19T14:45:00Z">
          <w:r w:rsidR="00E86A37" w:rsidDel="005C5B28">
            <w:rPr>
              <w:lang w:val="en-CA"/>
            </w:rPr>
            <w:delText>using high-order interactions</w:delText>
          </w:r>
        </w:del>
      </w:ins>
      <w:del w:id="399" w:author="Albi Celaj" w:date="2019-02-19T14:45:00Z">
        <w:r w:rsidR="00DB4C74" w:rsidDel="005C5B28">
          <w:rPr>
            <w:lang w:val="en-CA"/>
          </w:rPr>
          <w:delText>.</w:delText>
        </w:r>
      </w:del>
    </w:p>
    <w:p w14:paraId="5A0A9B08" w14:textId="77777777" w:rsidR="00F07CF5" w:rsidRDefault="00F07CF5" w:rsidP="00CB2DD0">
      <w:pPr>
        <w:jc w:val="both"/>
        <w:rPr>
          <w:lang w:val="en-CA"/>
        </w:rPr>
      </w:pPr>
    </w:p>
    <w:p w14:paraId="2608932C" w14:textId="5F04C7F3" w:rsidR="00DB0ED8" w:rsidRPr="00F07CF5" w:rsidRDefault="00B2177C" w:rsidP="004D6845">
      <w:pPr>
        <w:jc w:val="both"/>
        <w:rPr>
          <w:rFonts w:eastAsia="Times New Roman"/>
        </w:rPr>
      </w:pPr>
      <w:r>
        <w:rPr>
          <w:rFonts w:eastAsia="Times New Roman"/>
        </w:rPr>
        <w:t xml:space="preserve">Here </w:t>
      </w:r>
      <w:r w:rsidR="00DB4C74">
        <w:rPr>
          <w:rFonts w:eastAsia="Times New Roman"/>
        </w:rPr>
        <w:t xml:space="preserve">we </w:t>
      </w:r>
      <w:del w:id="400" w:author="Albi Celaj" w:date="2019-02-19T14:46:00Z">
        <w:r w:rsidR="00DB4C74" w:rsidDel="005F424A">
          <w:rPr>
            <w:rFonts w:eastAsia="Times New Roman"/>
          </w:rPr>
          <w:delText xml:space="preserve">describe </w:delText>
        </w:r>
      </w:del>
      <w:ins w:id="401" w:author="Albi Celaj" w:date="2019-02-19T14:46:00Z">
        <w:r w:rsidR="005F424A">
          <w:rPr>
            <w:rFonts w:eastAsia="Times New Roman"/>
          </w:rPr>
          <w:t xml:space="preserve">present </w:t>
        </w:r>
      </w:ins>
      <w:r w:rsidR="00DB4C74">
        <w:rPr>
          <w:rFonts w:eastAsia="Times New Roman"/>
        </w:rPr>
        <w:t>a strategy</w:t>
      </w:r>
      <w:r w:rsidR="00B30AC6">
        <w:rPr>
          <w:rFonts w:eastAsia="Times New Roman"/>
        </w:rPr>
        <w:t xml:space="preserve"> t</w:t>
      </w:r>
      <w:ins w:id="402" w:author="Albi Celaj" w:date="2019-02-19T14:46:00Z">
        <w:r w:rsidR="005F424A">
          <w:rPr>
            <w:rFonts w:eastAsia="Times New Roman"/>
          </w:rPr>
          <w:t>o</w:t>
        </w:r>
      </w:ins>
      <w:del w:id="403" w:author="Albi Celaj" w:date="2019-02-19T14:46:00Z">
        <w:r w:rsidR="00B30AC6" w:rsidDel="005F424A">
          <w:rPr>
            <w:rFonts w:eastAsia="Times New Roman"/>
          </w:rPr>
          <w:delText>hat</w:delText>
        </w:r>
      </w:del>
      <w:r w:rsidR="00B30AC6">
        <w:rPr>
          <w:rFonts w:eastAsia="Times New Roman"/>
        </w:rPr>
        <w:t xml:space="preserve"> generalize</w:t>
      </w:r>
      <w:del w:id="404" w:author="Albi Celaj" w:date="2019-02-19T14:46:00Z">
        <w:r w:rsidR="00B30AC6" w:rsidDel="005F424A">
          <w:rPr>
            <w:rFonts w:eastAsia="Times New Roman"/>
          </w:rPr>
          <w:delText>s</w:delText>
        </w:r>
      </w:del>
      <w:r w:rsidR="00B30AC6">
        <w:rPr>
          <w:rFonts w:eastAsia="Times New Roman"/>
        </w:rPr>
        <w:t xml:space="preserve"> beyond</w:t>
      </w:r>
      <w:ins w:id="405" w:author="Al B" w:date="2019-02-17T17:40:00Z">
        <w:r w:rsidR="00DF51AF">
          <w:rPr>
            <w:rFonts w:eastAsia="Times New Roman"/>
          </w:rPr>
          <w:t xml:space="preserve"> </w:t>
        </w:r>
        <w:r w:rsidR="00F47311">
          <w:rPr>
            <w:rFonts w:eastAsia="Times New Roman"/>
          </w:rPr>
          <w:t xml:space="preserve">the </w:t>
        </w:r>
      </w:ins>
      <w:ins w:id="406" w:author="Albi Celaj" w:date="2019-02-21T17:48:00Z">
        <w:r w:rsidR="00152B4D">
          <w:rPr>
            <w:rFonts w:eastAsia="Times New Roman"/>
          </w:rPr>
          <w:t xml:space="preserve">genetic </w:t>
        </w:r>
      </w:ins>
      <w:ins w:id="407" w:author="Al B" w:date="2019-02-17T17:40:00Z">
        <w:r w:rsidR="00F47311">
          <w:rPr>
            <w:rFonts w:eastAsia="Times New Roman"/>
          </w:rPr>
          <w:t>analysis of</w:t>
        </w:r>
      </w:ins>
      <w:r w:rsidR="00B30AC6">
        <w:rPr>
          <w:rFonts w:eastAsia="Times New Roman"/>
        </w:rPr>
        <w:t xml:space="preserve"> one- and two-gene </w:t>
      </w:r>
      <w:del w:id="408" w:author="Al B" w:date="2019-02-17T17:40:00Z">
        <w:r w:rsidDel="00F47311">
          <w:rPr>
            <w:rFonts w:eastAsia="Times New Roman"/>
          </w:rPr>
          <w:delText>analysis</w:delText>
        </w:r>
      </w:del>
      <w:ins w:id="409" w:author="Al B" w:date="2019-02-17T17:41:00Z">
        <w:r w:rsidR="00F47311">
          <w:rPr>
            <w:rFonts w:eastAsia="Times New Roman"/>
          </w:rPr>
          <w:t>perturbation</w:t>
        </w:r>
        <w:del w:id="410" w:author="Albi Celaj" w:date="2019-02-19T14:46:00Z">
          <w:r w:rsidR="00F47311" w:rsidDel="005F424A">
            <w:rPr>
              <w:rFonts w:eastAsia="Times New Roman"/>
            </w:rPr>
            <w:delText xml:space="preserve"> effect</w:delText>
          </w:r>
        </w:del>
        <w:r w:rsidR="00F47311">
          <w:rPr>
            <w:rFonts w:eastAsia="Times New Roman"/>
          </w:rPr>
          <w:t>s</w:t>
        </w:r>
      </w:ins>
      <w:r>
        <w:rPr>
          <w:rFonts w:eastAsia="Times New Roman"/>
        </w:rPr>
        <w:t xml:space="preserve"> </w:t>
      </w:r>
      <w:r w:rsidR="00B30AC6">
        <w:rPr>
          <w:rFonts w:eastAsia="Times New Roman"/>
        </w:rPr>
        <w:t>(‘1GA’ and ‘2GA’)</w:t>
      </w:r>
      <w:r>
        <w:rPr>
          <w:rFonts w:eastAsia="Times New Roman"/>
        </w:rPr>
        <w:t xml:space="preserve">, </w:t>
      </w:r>
      <w:ins w:id="411" w:author="Albi Celaj" w:date="2019-02-19T14:47:00Z">
        <w:r w:rsidR="005F424A">
          <w:rPr>
            <w:rFonts w:eastAsia="Times New Roman"/>
          </w:rPr>
          <w:t>allowing for</w:t>
        </w:r>
      </w:ins>
      <w:del w:id="412" w:author="Albi Celaj" w:date="2019-02-19T14:47:00Z">
        <w:r w:rsidDel="005F424A">
          <w:rPr>
            <w:rFonts w:eastAsia="Times New Roman"/>
          </w:rPr>
          <w:delText>permitting</w:delText>
        </w:r>
      </w:del>
      <w:r>
        <w:rPr>
          <w:rFonts w:eastAsia="Times New Roman"/>
        </w:rPr>
        <w:t xml:space="preserve"> </w:t>
      </w:r>
      <w:r w:rsidRPr="00F07CF5">
        <w:rPr>
          <w:rFonts w:eastAsia="Times New Roman"/>
        </w:rPr>
        <w:t xml:space="preserve">high-order </w:t>
      </w:r>
      <w:r w:rsidRPr="0078338C">
        <w:rPr>
          <w:rFonts w:eastAsia="Times New Roman"/>
          <w:rPrChange w:id="413" w:author="Albi Celaj [3]" w:date="2019-02-21T21:06:00Z">
            <w:rPr>
              <w:rFonts w:eastAsia="Times New Roman"/>
              <w:i/>
            </w:rPr>
          </w:rPrChange>
        </w:rPr>
        <w:t>‘</w:t>
      </w:r>
      <w:ins w:id="414" w:author="Albi Celaj [2]" w:date="2019-02-14T15:47:00Z">
        <w:r w:rsidR="00E659AD">
          <w:rPr>
            <w:rFonts w:eastAsia="Times New Roman"/>
            <w:i/>
          </w:rPr>
          <w:t>X</w:t>
        </w:r>
      </w:ins>
      <w:del w:id="415" w:author="Albi Celaj [2]" w:date="2019-02-14T15:47:00Z">
        <w:r w:rsidDel="00E659AD">
          <w:rPr>
            <w:rFonts w:eastAsia="Times New Roman"/>
            <w:i/>
          </w:rPr>
          <w:delText>x</w:delText>
        </w:r>
      </w:del>
      <w:r w:rsidRPr="001040CE">
        <w:rPr>
          <w:rFonts w:eastAsia="Times New Roman"/>
          <w:i/>
        </w:rPr>
        <w:t>-</w:t>
      </w:r>
      <w:r>
        <w:rPr>
          <w:rFonts w:eastAsia="Times New Roman"/>
        </w:rPr>
        <w:t>gene’ genetic analysis (XGA).</w:t>
      </w:r>
      <w:r w:rsidR="00F07CF5">
        <w:rPr>
          <w:rFonts w:eastAsia="Times New Roman"/>
        </w:rPr>
        <w:t xml:space="preserve"> </w:t>
      </w:r>
      <w:r w:rsidR="00B30AC6">
        <w:rPr>
          <w:rFonts w:eastAsia="Times New Roman"/>
        </w:rPr>
        <w:t xml:space="preserve"> </w:t>
      </w:r>
      <w:r>
        <w:rPr>
          <w:rFonts w:eastAsia="Times New Roman"/>
        </w:rPr>
        <w:t>W</w:t>
      </w:r>
      <w:r w:rsidR="00F07CF5" w:rsidRPr="00F07CF5">
        <w:rPr>
          <w:rFonts w:eastAsia="Times New Roman"/>
        </w:rPr>
        <w:t xml:space="preserve">e </w:t>
      </w:r>
      <w:del w:id="416" w:author="Albi Celaj [2]" w:date="2019-02-19T14:31:00Z">
        <w:r w:rsidR="00B30AC6" w:rsidDel="00B435B9">
          <w:rPr>
            <w:rFonts w:eastAsia="Times New Roman"/>
          </w:rPr>
          <w:delText>apply</w:delText>
        </w:r>
        <w:r w:rsidR="00F07CF5" w:rsidRPr="00F07CF5" w:rsidDel="00B435B9">
          <w:rPr>
            <w:rFonts w:eastAsia="Times New Roman"/>
          </w:rPr>
          <w:delText xml:space="preserve"> </w:delText>
        </w:r>
      </w:del>
      <w:ins w:id="417" w:author="Albi Celaj [2]" w:date="2019-02-19T14:31:00Z">
        <w:r w:rsidR="00B435B9">
          <w:rPr>
            <w:rFonts w:eastAsia="Times New Roman"/>
          </w:rPr>
          <w:t>demonstrate an</w:t>
        </w:r>
        <w:r w:rsidR="00B435B9" w:rsidRPr="00F07CF5">
          <w:rPr>
            <w:rFonts w:eastAsia="Times New Roman"/>
          </w:rPr>
          <w:t xml:space="preserve"> </w:t>
        </w:r>
      </w:ins>
      <w:r w:rsidR="00F07CF5" w:rsidRPr="00F07CF5">
        <w:rPr>
          <w:rFonts w:eastAsia="Times New Roman"/>
        </w:rPr>
        <w:t>XGA</w:t>
      </w:r>
      <w:r w:rsidR="00B30AC6">
        <w:rPr>
          <w:rFonts w:eastAsia="Times New Roman"/>
        </w:rPr>
        <w:t xml:space="preserve"> </w:t>
      </w:r>
      <w:ins w:id="418" w:author="Albi Celaj [2]" w:date="2019-02-19T14:31:00Z">
        <w:r w:rsidR="00B435B9">
          <w:rPr>
            <w:rFonts w:eastAsia="Times New Roman"/>
          </w:rPr>
          <w:t>o</w:t>
        </w:r>
      </w:ins>
      <w:ins w:id="419" w:author="Albi Celaj" w:date="2019-02-21T15:18:00Z">
        <w:r w:rsidR="007A3EF6">
          <w:rPr>
            <w:rFonts w:eastAsia="Times New Roman"/>
          </w:rPr>
          <w:t>n</w:t>
        </w:r>
      </w:ins>
      <w:ins w:id="420" w:author="Albi Celaj [2]" w:date="2019-02-19T14:31:00Z">
        <w:del w:id="421" w:author="Albi Celaj" w:date="2019-02-21T13:37:00Z">
          <w:r w:rsidR="00B435B9" w:rsidDel="00E04374">
            <w:rPr>
              <w:rFonts w:eastAsia="Times New Roman"/>
            </w:rPr>
            <w:delText>n</w:delText>
          </w:r>
        </w:del>
      </w:ins>
      <w:del w:id="422" w:author="Albi Celaj [2]" w:date="2019-02-19T14:31:00Z">
        <w:r w:rsidR="00F07CF5" w:rsidDel="00B435B9">
          <w:rPr>
            <w:rFonts w:eastAsia="Times New Roman"/>
          </w:rPr>
          <w:delText xml:space="preserve">to </w:delText>
        </w:r>
      </w:del>
      <w:ins w:id="423" w:author="Al B" w:date="2019-02-17T17:42:00Z">
        <w:del w:id="424" w:author="Albi Celaj [2]" w:date="2019-02-19T14:31:00Z">
          <w:r w:rsidR="00EC0B98" w:rsidDel="00B435B9">
            <w:rPr>
              <w:rFonts w:eastAsia="Times New Roman"/>
            </w:rPr>
            <w:delText>16</w:delText>
          </w:r>
        </w:del>
        <w:r w:rsidR="00EF1053">
          <w:t xml:space="preserve"> yeast ABC</w:t>
        </w:r>
      </w:ins>
      <w:del w:id="425" w:author="Al B" w:date="2019-02-17T17:42:00Z">
        <w:r w:rsidR="00F1172F" w:rsidDel="00EF1053">
          <w:delText>ABC</w:delText>
        </w:r>
      </w:del>
      <w:r w:rsidR="00F1172F">
        <w:t xml:space="preserve"> transporters</w:t>
      </w:r>
      <w:r>
        <w:t xml:space="preserve">, </w:t>
      </w:r>
      <w:r w:rsidR="00F1172F">
        <w:t xml:space="preserve">involved in cellular efflux of small molecules, for which </w:t>
      </w:r>
      <w:r>
        <w:t xml:space="preserve">several </w:t>
      </w:r>
      <w:r w:rsidR="00175CD1">
        <w:t xml:space="preserve">informative </w:t>
      </w:r>
      <w:r>
        <w:t>higher-order genetic interactions</w:t>
      </w:r>
      <w:r w:rsidR="00175CD1">
        <w:t xml:space="preserve"> 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t xml:space="preserve">to </w:t>
      </w:r>
      <w:r w:rsidR="00F07CF5" w:rsidRPr="00F07CF5">
        <w:rPr>
          <w:rFonts w:eastAsia="Times New Roman"/>
        </w:rPr>
        <w:t xml:space="preserve">the entire set of 16 ABC transporters that have been implicated in multi-drug resistance.  </w:t>
      </w:r>
      <w:r>
        <w:rPr>
          <w:rFonts w:eastAsia="Times New Roman"/>
        </w:rPr>
        <w:t xml:space="preserve">By revealing </w:t>
      </w:r>
      <w:r w:rsidR="003E7C3E">
        <w:rPr>
          <w:rFonts w:eastAsia="Times New Roman"/>
        </w:rPr>
        <w:t>a</w:t>
      </w:r>
      <w:r w:rsidR="00515333">
        <w:rPr>
          <w:rFonts w:eastAsia="Times New Roman"/>
        </w:rPr>
        <w:t xml:space="preserve"> </w:t>
      </w:r>
      <w:ins w:id="426" w:author="Al B" w:date="2019-02-17T17:43:00Z">
        <w:r w:rsidR="00EF1053">
          <w:rPr>
            <w:rFonts w:eastAsia="Times New Roman"/>
          </w:rPr>
          <w:t>multi-knockout genetic</w:t>
        </w:r>
      </w:ins>
      <w:del w:id="427" w:author="Al B" w:date="2019-02-17T17:43:00Z">
        <w:r w:rsidR="003E7C3E" w:rsidDel="00EF1053">
          <w:rPr>
            <w:rFonts w:eastAsia="Times New Roman"/>
          </w:rPr>
          <w:delText>genetic</w:delText>
        </w:r>
      </w:del>
      <w:r w:rsidR="003E7C3E">
        <w:rPr>
          <w:rFonts w:eastAsia="Times New Roman"/>
        </w:rPr>
        <w:t xml:space="preserve"> landscape</w:t>
      </w:r>
      <w:r w:rsidR="00B75FBB">
        <w:rPr>
          <w:rFonts w:eastAsia="Times New Roman"/>
        </w:rPr>
        <w:t xml:space="preserve"> </w:t>
      </w:r>
      <w:r>
        <w:rPr>
          <w:rFonts w:eastAsia="Times New Roman"/>
        </w:rPr>
        <w:t xml:space="preserve">for </w:t>
      </w:r>
      <w:r w:rsidR="00B75FBB">
        <w:rPr>
          <w:rFonts w:eastAsia="Times New Roman"/>
        </w:rPr>
        <w:t>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Pr>
          <w:rFonts w:eastAsia="Times New Roman"/>
        </w:rPr>
        <w:t xml:space="preserve">XGA </w:t>
      </w:r>
      <w:del w:id="428" w:author="Al B" w:date="2019-02-17T17:43:00Z">
        <w:r w:rsidDel="00E96950">
          <w:rPr>
            <w:rFonts w:eastAsia="Times New Roman"/>
          </w:rPr>
          <w:delText>y</w:delText>
        </w:r>
      </w:del>
      <w:ins w:id="429" w:author="Al B" w:date="2019-02-17T17:44:00Z">
        <w:r w:rsidR="00E96950">
          <w:rPr>
            <w:rFonts w:eastAsia="Times New Roman"/>
          </w:rPr>
          <w:t>uncovered</w:t>
        </w:r>
      </w:ins>
      <w:del w:id="430" w:author="Al B" w:date="2019-02-17T17:43:00Z">
        <w:r w:rsidDel="00E96950">
          <w:rPr>
            <w:rFonts w:eastAsia="Times New Roman"/>
          </w:rPr>
          <w:delText>ielded</w:delText>
        </w:r>
      </w:del>
      <w:ins w:id="431" w:author="Al B" w:date="2019-02-17T17:43:00Z">
        <w:del w:id="432" w:author="Albi Celaj [2]" w:date="2019-02-19T14:31:00Z">
          <w:r w:rsidR="00E96950" w:rsidDel="00B435B9">
            <w:rPr>
              <w:rFonts w:eastAsia="Times New Roman"/>
            </w:rPr>
            <w:delText>u</w:delText>
          </w:r>
        </w:del>
      </w:ins>
      <w:ins w:id="433" w:author="Al B" w:date="2019-02-17T17:44:00Z">
        <w:r w:rsidR="00E96950">
          <w:rPr>
            <w:rFonts w:eastAsia="Times New Roman"/>
          </w:rPr>
          <w:t xml:space="preserve"> many</w:t>
        </w:r>
      </w:ins>
      <w:r>
        <w:rPr>
          <w:rFonts w:eastAsia="Times New Roman"/>
        </w:rPr>
        <w:t xml:space="preserve"> </w:t>
      </w:r>
      <w:r w:rsidR="009759F3">
        <w:rPr>
          <w:rFonts w:eastAsia="Times New Roman"/>
        </w:rPr>
        <w:t xml:space="preserve">condition-dependent </w:t>
      </w:r>
      <w:r w:rsidR="00515333">
        <w:rPr>
          <w:rFonts w:eastAsia="Times New Roman"/>
        </w:rPr>
        <w:t xml:space="preserve">complex </w:t>
      </w:r>
      <w:r w:rsidR="005A7CE1">
        <w:rPr>
          <w:rFonts w:eastAsia="Times New Roman"/>
        </w:rPr>
        <w:t xml:space="preserve">genetic interactions </w:t>
      </w:r>
      <w:r w:rsidR="000F1183">
        <w:rPr>
          <w:rFonts w:eastAsia="Times New Roman"/>
        </w:rPr>
        <w:t>involving as many as five genes</w:t>
      </w:r>
      <w:r w:rsidR="005A7CE1">
        <w:rPr>
          <w:rFonts w:eastAsia="Times New Roman"/>
        </w:rPr>
        <w:t>.</w:t>
      </w:r>
      <w:r w:rsidR="004D6845">
        <w:rPr>
          <w:rFonts w:eastAsia="Times New Roman"/>
        </w:rPr>
        <w:t xml:space="preserve">  </w:t>
      </w:r>
      <w:r w:rsidR="00175CD1">
        <w:rPr>
          <w:rFonts w:eastAsia="Times New Roman"/>
        </w:rPr>
        <w:t>A neural network trained</w:t>
      </w:r>
      <w:del w:id="434" w:author="Albi Celaj [3]" w:date="2019-02-19T17:51:00Z">
        <w:r w:rsidR="00175CD1" w:rsidDel="00137BE6">
          <w:rPr>
            <w:rFonts w:eastAsia="Times New Roman"/>
          </w:rPr>
          <w:delText xml:space="preserve"> only</w:delText>
        </w:r>
      </w:del>
      <w:r w:rsidR="00175CD1">
        <w:rPr>
          <w:rFonts w:eastAsia="Times New Roman"/>
        </w:rPr>
        <w:t xml:space="preserve"> on XGA data provided an intuitive </w:t>
      </w:r>
      <w:r w:rsidR="00042912">
        <w:rPr>
          <w:rFonts w:eastAsia="Times New Roman"/>
        </w:rPr>
        <w:t>genotype-to-phenotype</w:t>
      </w:r>
      <w:r w:rsidR="004D6845">
        <w:rPr>
          <w:rFonts w:eastAsia="Times New Roman"/>
        </w:rPr>
        <w:t xml:space="preserve"> model</w:t>
      </w:r>
      <w:r w:rsidR="00175CD1">
        <w:rPr>
          <w:rFonts w:eastAsia="Times New Roman"/>
        </w:rPr>
        <w:t xml:space="preserve"> and functional insights into this system of ABC transporters</w:t>
      </w:r>
      <w:r w:rsidR="003444FB">
        <w:rPr>
          <w:rFonts w:eastAsia="Times New Roman"/>
        </w:rPr>
        <w:t>.</w:t>
      </w:r>
      <w:r w:rsidR="00682E18">
        <w:rPr>
          <w:rFonts w:eastAsia="Times New Roman"/>
        </w:rPr>
        <w:t xml:space="preserve">  </w:t>
      </w:r>
      <w:r w:rsidR="00C37DDF">
        <w:rPr>
          <w:rFonts w:eastAsia="Times New Roman"/>
        </w:rPr>
        <w:t xml:space="preserve">Taken together, </w:t>
      </w:r>
      <w:r w:rsidR="00175CD1">
        <w:rPr>
          <w:rFonts w:eastAsia="Times New Roman"/>
        </w:rPr>
        <w:t xml:space="preserve">our results highlight the ability of XGA to systematically </w:t>
      </w:r>
      <w:r w:rsidR="00687512">
        <w:rPr>
          <w:rFonts w:eastAsia="Times New Roman"/>
        </w:rPr>
        <w:t xml:space="preserve">uncover </w:t>
      </w:r>
      <w:r w:rsidR="00CE6E57">
        <w:rPr>
          <w:rFonts w:eastAsia="Times New Roman"/>
        </w:rPr>
        <w:t>high-order</w:t>
      </w:r>
      <w:r w:rsidR="00687512">
        <w:rPr>
          <w:rFonts w:eastAsia="Times New Roman"/>
        </w:rPr>
        <w:t xml:space="preserve"> genetic relationships</w:t>
      </w:r>
      <w:r w:rsidR="00820612">
        <w:rPr>
          <w:rFonts w:eastAsia="Times New Roman"/>
        </w:rPr>
        <w:t xml:space="preserve">, and </w:t>
      </w:r>
      <w:ins w:id="435" w:author="Al B" w:date="2019-02-17T17:45:00Z">
        <w:r w:rsidR="00E96950">
          <w:rPr>
            <w:rFonts w:eastAsia="Times New Roman"/>
          </w:rPr>
          <w:t>use them shed</w:t>
        </w:r>
      </w:ins>
      <w:del w:id="436" w:author="Al B" w:date="2019-02-17T17:45:00Z">
        <w:r w:rsidR="00687512" w:rsidDel="00E96950">
          <w:rPr>
            <w:rFonts w:eastAsia="Times New Roman"/>
          </w:rPr>
          <w:delText>shed</w:delText>
        </w:r>
      </w:del>
      <w:r w:rsidR="00687512">
        <w:rPr>
          <w:rFonts w:eastAsia="Times New Roman"/>
        </w:rPr>
        <w:t xml:space="preserve"> light on complex molecular systems.</w:t>
      </w:r>
      <w:ins w:id="437" w:author="Albi Celaj [3]" w:date="2019-02-19T22:33:00Z">
        <w:r w:rsidR="006A5CC0">
          <w:rPr>
            <w:rFonts w:eastAsia="Times New Roman"/>
          </w:rPr>
          <w:t xml:space="preserve"> </w:t>
        </w:r>
      </w:ins>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13E904FD" w:rsidR="00C66E5A" w:rsidRPr="00FF3025" w:rsidRDefault="00C66E5A">
      <w:pPr>
        <w:jc w:val="both"/>
        <w:outlineLvl w:val="0"/>
        <w:rPr>
          <w:bCs/>
          <w:iCs/>
          <w:color w:val="000000" w:themeColor="text1"/>
        </w:rPr>
        <w:pPrChange w:id="438" w:author="Albi Celaj [2]" w:date="2019-02-14T16:03:00Z">
          <w:pPr>
            <w:outlineLvl w:val="0"/>
          </w:pPr>
        </w:pPrChange>
      </w:pPr>
      <w:r w:rsidRPr="00FF3025">
        <w:rPr>
          <w:bCs/>
          <w:iCs/>
          <w:color w:val="000000" w:themeColor="text1"/>
        </w:rPr>
        <w:t xml:space="preserve">Here </w:t>
      </w:r>
      <w:r>
        <w:rPr>
          <w:bCs/>
          <w:iCs/>
          <w:color w:val="000000" w:themeColor="text1"/>
        </w:rPr>
        <w:t xml:space="preserve">we briefly describe </w:t>
      </w:r>
      <w:ins w:id="439" w:author="Albi Celaj" w:date="2019-02-21T15:21:00Z">
        <w:r w:rsidR="00E02C81">
          <w:rPr>
            <w:bCs/>
            <w:iCs/>
            <w:color w:val="000000" w:themeColor="text1"/>
          </w:rPr>
          <w:t>our</w:t>
        </w:r>
      </w:ins>
      <w:del w:id="440" w:author="Albi Celaj" w:date="2019-02-21T15:21:00Z">
        <w:r w:rsidDel="00E02C81">
          <w:rPr>
            <w:bCs/>
            <w:iCs/>
            <w:color w:val="000000" w:themeColor="text1"/>
          </w:rPr>
          <w:delText>the</w:delText>
        </w:r>
      </w:del>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results of </w:t>
      </w:r>
      <w:r w:rsidR="00D32BE0">
        <w:rPr>
          <w:bCs/>
          <w:iCs/>
          <w:color w:val="000000" w:themeColor="text1"/>
        </w:rPr>
        <w:t xml:space="preserve">applying XGA </w:t>
      </w:r>
      <w:r>
        <w:rPr>
          <w:bCs/>
          <w:iCs/>
          <w:color w:val="000000" w:themeColor="text1"/>
        </w:rPr>
        <w:t xml:space="preserve">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4BAF8208"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Progeny (‘segregants’) will inherit a random subset of parental variants and each segregant can then be genotyped and profiled for traits such as gene expression or drug resistance</w:t>
      </w:r>
      <w:r w:rsidR="000A0594">
        <w:rPr>
          <w:lang w:val="en-CA"/>
        </w:rPr>
        <w:t xml:space="preserve"> </w:t>
      </w:r>
      <w:r w:rsidR="000A0594" w:rsidRPr="002456C5">
        <w:rPr>
          <w:lang w:val="en-CA"/>
        </w:rPr>
        <w:fldChar w:fldCharType="begin" w:fldLock="1"/>
      </w:r>
      <w:r w:rsidR="000A0594">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rPr>
          <w:lang w:val="en-CA"/>
        </w:rPr>
        <w:fldChar w:fldCharType="separate"/>
      </w:r>
      <w:r w:rsidR="000A0594" w:rsidRPr="00D659A1">
        <w:rPr>
          <w:noProof/>
          <w:lang w:val="en-CA"/>
        </w:rPr>
        <w:t>(Bloom et al., 2013)</w:t>
      </w:r>
      <w:r w:rsidR="000A0594" w:rsidRPr="002456C5">
        <w:rPr>
          <w:lang w:val="en-CA"/>
        </w:rPr>
        <w:fldChar w:fldCharType="end"/>
      </w:r>
      <w:r>
        <w:rPr>
          <w:bCs/>
          <w:iCs/>
          <w:color w:val="000000" w:themeColor="text1"/>
        </w:rPr>
        <w:t>.  Although applied extensively to pairs of outbred parents</w:t>
      </w:r>
      <w:r>
        <w:rPr>
          <w:lang w:val="en-CA"/>
        </w:rPr>
        <w:t xml:space="preserve">, </w:t>
      </w:r>
      <w:r w:rsidR="00D32BE0">
        <w:rPr>
          <w:lang w:val="en-CA"/>
        </w:rPr>
        <w:t xml:space="preserve">this approach </w:t>
      </w:r>
      <w:r>
        <w:rPr>
          <w:lang w:val="en-CA"/>
        </w:rPr>
        <w:t>has limitations</w:t>
      </w:r>
      <w:r>
        <w:rPr>
          <w:bCs/>
          <w:iCs/>
          <w:color w:val="000000" w:themeColor="text1"/>
        </w:rPr>
        <w:t xml:space="preserve">. First, </w:t>
      </w:r>
      <w:r>
        <w:rPr>
          <w:lang w:val="en-CA"/>
        </w:rPr>
        <w:t xml:space="preserve">many genes involved in a process </w:t>
      </w:r>
      <w:r w:rsidR="00825573">
        <w:rPr>
          <w:lang w:val="en-CA"/>
        </w:rPr>
        <w:t xml:space="preserve">will </w:t>
      </w:r>
      <w:r w:rsidR="00D32BE0">
        <w:rPr>
          <w:lang w:val="en-CA"/>
        </w:rPr>
        <w:t>be missed</w:t>
      </w:r>
      <w:del w:id="441" w:author="Albi Celaj [2]" w:date="2019-02-14T16:07:00Z">
        <w:r w:rsidR="00D32BE0" w:rsidDel="00301CD5">
          <w:rPr>
            <w:lang w:val="en-CA"/>
          </w:rPr>
          <w:delText xml:space="preserve"> </w:delText>
        </w:r>
        <w:r w:rsidR="00301CD5" w:rsidDel="00301CD5">
          <w:rPr>
            <w:lang w:val="en-CA"/>
          </w:rPr>
          <w:delText>due</w:delText>
        </w:r>
      </w:del>
      <w:r w:rsidR="00301CD5">
        <w:rPr>
          <w:lang w:val="en-CA"/>
        </w:rPr>
        <w:t xml:space="preserve"> </w:t>
      </w:r>
      <w:r w:rsidR="00D32BE0">
        <w:rPr>
          <w:lang w:val="en-CA"/>
        </w:rPr>
        <w:t xml:space="preserve">for lack of </w:t>
      </w:r>
      <w:r>
        <w:rPr>
          <w:lang w:val="en-CA"/>
        </w:rPr>
        <w:t xml:space="preserve">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w:t>
      </w:r>
      <w:r w:rsidR="00D32BE0">
        <w:rPr>
          <w:lang w:val="en-CA"/>
        </w:rPr>
        <w:t xml:space="preserve">complicate identification of the </w:t>
      </w:r>
      <w:r>
        <w:rPr>
          <w:lang w:val="en-CA"/>
        </w:rPr>
        <w:t xml:space="preserve">causal variants at each associated locus. </w:t>
      </w:r>
    </w:p>
    <w:p w14:paraId="3D73F60C" w14:textId="77777777" w:rsidR="008C7F53" w:rsidRDefault="008C7F53" w:rsidP="00DB0ED8">
      <w:pPr>
        <w:jc w:val="both"/>
        <w:rPr>
          <w:lang w:val="en-CA"/>
        </w:rPr>
      </w:pPr>
    </w:p>
    <w:p w14:paraId="641D5059" w14:textId="0A5B4297" w:rsidR="00DB0ED8" w:rsidRPr="00A50821" w:rsidRDefault="00DB0ED8" w:rsidP="00DB0ED8">
      <w:pPr>
        <w:jc w:val="both"/>
        <w:rPr>
          <w:bCs/>
          <w:iCs/>
          <w:color w:val="000000" w:themeColor="text1"/>
        </w:rPr>
      </w:pPr>
      <w:r>
        <w:rPr>
          <w:lang w:val="en-CA"/>
        </w:rPr>
        <w:t xml:space="preserve">To </w:t>
      </w:r>
      <w:r w:rsidR="00D32BE0">
        <w:rPr>
          <w:lang w:val="en-CA"/>
        </w:rPr>
        <w:t xml:space="preserve">exploit the power of </w:t>
      </w:r>
      <w:r>
        <w:rPr>
          <w:lang w:val="en-CA"/>
        </w:rPr>
        <w:t xml:space="preserve">cross-based approaches </w:t>
      </w:r>
      <w:r w:rsidR="00D32BE0">
        <w:rPr>
          <w:lang w:val="en-CA"/>
        </w:rPr>
        <w:t xml:space="preserve">while avoiding limits of </w:t>
      </w:r>
      <w:del w:id="442" w:author="Albi Celaj [2]" w:date="2019-02-14T16:12:00Z">
        <w:r w:rsidR="00D32BE0" w:rsidDel="00301CD5">
          <w:rPr>
            <w:lang w:val="en-CA"/>
          </w:rPr>
          <w:delText>approaches based on</w:delText>
        </w:r>
      </w:del>
      <w:ins w:id="443" w:author="Albi Celaj [2]" w:date="2019-02-14T16:12:00Z">
        <w:r w:rsidR="00301CD5">
          <w:rPr>
            <w:lang w:val="en-CA"/>
          </w:rPr>
          <w:t>using</w:t>
        </w:r>
      </w:ins>
      <w:r w:rsidR="00D32BE0">
        <w:rPr>
          <w:lang w:val="en-CA"/>
        </w:rPr>
        <w:t xml:space="preserve"> </w:t>
      </w:r>
      <w:r>
        <w:rPr>
          <w:lang w:val="en-CA"/>
        </w:rPr>
        <w:t>natural variation, we designed a population engineering strategy</w:t>
      </w:r>
      <w:r w:rsidR="00D32BE0">
        <w:rPr>
          <w:lang w:val="en-CA"/>
        </w:rPr>
        <w:t xml:space="preserve"> in which </w:t>
      </w:r>
      <w:r>
        <w:rPr>
          <w:lang w:val="en-CA"/>
        </w:rPr>
        <w:t xml:space="preserve">targeted </w:t>
      </w:r>
      <w:ins w:id="444" w:author="Albi Celaj [2]" w:date="2019-02-14T16:17:00Z">
        <w:r w:rsidR="001A2A8F">
          <w:rPr>
            <w:lang w:val="en-CA"/>
          </w:rPr>
          <w:t xml:space="preserve">polygenic </w:t>
        </w:r>
      </w:ins>
      <w:r>
        <w:rPr>
          <w:lang w:val="en-CA"/>
        </w:rPr>
        <w:t xml:space="preserve">variation is engineered into individual parental </w:t>
      </w:r>
      <w:r w:rsidR="00D32BE0">
        <w:rPr>
          <w:lang w:val="en-CA"/>
        </w:rPr>
        <w:t xml:space="preserve">strains. Parental strains </w:t>
      </w:r>
      <w:r>
        <w:rPr>
          <w:lang w:val="en-CA"/>
        </w:rPr>
        <w:t xml:space="preserve">are </w:t>
      </w:r>
      <w:r w:rsidR="00825573">
        <w:rPr>
          <w:lang w:val="en-CA"/>
        </w:rPr>
        <w:t xml:space="preserve">then </w:t>
      </w:r>
      <w:r>
        <w:rPr>
          <w:lang w:val="en-CA"/>
        </w:rPr>
        <w:t>crossed to yield an ‘engineered population’</w:t>
      </w:r>
      <w:r w:rsidR="00D32BE0">
        <w:rPr>
          <w:lang w:val="en-CA"/>
        </w:rPr>
        <w:t xml:space="preserve">. </w:t>
      </w:r>
      <w:r w:rsidR="00301CD5">
        <w:rPr>
          <w:lang w:val="en-CA"/>
        </w:rPr>
        <w:t>Thus</w:t>
      </w:r>
      <w:ins w:id="445" w:author="Albi Celaj [2]" w:date="2019-02-14T16:06:00Z">
        <w:r w:rsidR="00301CD5">
          <w:rPr>
            <w:lang w:val="en-CA"/>
          </w:rPr>
          <w:t>,</w:t>
        </w:r>
      </w:ins>
      <w:r w:rsidR="00D32BE0">
        <w:rPr>
          <w:lang w:val="en-CA"/>
        </w:rPr>
        <w:t xml:space="preserve"> a genetic cross yields random segregation only for engineered variants</w:t>
      </w:r>
      <w:r>
        <w:rPr>
          <w:lang w:val="en-CA"/>
        </w:rPr>
        <w:t>.</w:t>
      </w:r>
    </w:p>
    <w:p w14:paraId="5CD52AAD" w14:textId="77777777" w:rsidR="00C66E5A" w:rsidRDefault="00C66E5A" w:rsidP="00DB0ED8">
      <w:pPr>
        <w:jc w:val="both"/>
        <w:outlineLvl w:val="0"/>
        <w:rPr>
          <w:b/>
          <w:bCs/>
          <w:iCs/>
          <w:color w:val="000000" w:themeColor="text1"/>
        </w:rPr>
      </w:pPr>
    </w:p>
    <w:p w14:paraId="2AD99B9E" w14:textId="3430D662" w:rsidR="00DB0ED8" w:rsidRPr="00FF3025" w:rsidRDefault="00DB0ED8" w:rsidP="00301CD5">
      <w:pPr>
        <w:jc w:val="both"/>
        <w:outlineLvl w:val="0"/>
        <w:rPr>
          <w:bCs/>
          <w:iCs/>
          <w:color w:val="000000" w:themeColor="text1"/>
          <w:lang w:val="en-CA"/>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del w:id="446" w:author="Albi Celaj [2]" w:date="2019-02-14T16:07:00Z">
        <w:r w:rsidR="007479CA" w:rsidDel="00301CD5">
          <w:rPr>
            <w:bCs/>
            <w:iCs/>
            <w:color w:val="000000" w:themeColor="text1"/>
          </w:rPr>
          <w:delText xml:space="preserve">at </w:delText>
        </w:r>
      </w:del>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r w:rsidR="001565A9">
        <w:t xml:space="preserve">SGA </w:t>
      </w:r>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5D10DCB9" w:rsidR="008278B1" w:rsidRDefault="00DB0ED8" w:rsidP="00025615">
      <w:pPr>
        <w:jc w:val="both"/>
        <w:rPr>
          <w:bCs/>
          <w:iCs/>
          <w:color w:val="000000" w:themeColor="text1"/>
          <w:lang w:val="en-CA"/>
        </w:rPr>
      </w:pPr>
      <w:r>
        <w:rPr>
          <w:bCs/>
          <w:iCs/>
          <w:color w:val="000000" w:themeColor="text1"/>
          <w:lang w:val="en-CA"/>
        </w:rPr>
        <w:t xml:space="preserve">For each strain in </w:t>
      </w:r>
      <w:r w:rsidR="007479CA">
        <w:rPr>
          <w:bCs/>
          <w:iCs/>
          <w:color w:val="000000" w:themeColor="text1"/>
          <w:lang w:val="en-CA"/>
        </w:rPr>
        <w:t>this arrayed population</w:t>
      </w:r>
      <w:r>
        <w:rPr>
          <w:bCs/>
          <w:iCs/>
          <w:color w:val="000000" w:themeColor="text1"/>
          <w:lang w:val="en-CA"/>
        </w:rPr>
        <w:t xml:space="preserve">, we </w:t>
      </w:r>
      <w:r w:rsidR="007479CA">
        <w:rPr>
          <w:bCs/>
          <w:iCs/>
          <w:color w:val="000000" w:themeColor="text1"/>
          <w:lang w:val="en-CA"/>
        </w:rPr>
        <w:t xml:space="preserve">determined </w:t>
      </w:r>
      <w:r>
        <w:rPr>
          <w:bCs/>
          <w:iCs/>
          <w:color w:val="000000" w:themeColor="text1"/>
          <w:lang w:val="en-CA"/>
        </w:rPr>
        <w:t xml:space="preserve">the genotype at all sixteen knockout loci and </w:t>
      </w:r>
      <w:r w:rsidR="007479CA">
        <w:rPr>
          <w:bCs/>
          <w:iCs/>
          <w:color w:val="000000" w:themeColor="text1"/>
          <w:lang w:val="en-CA"/>
        </w:rPr>
        <w:t xml:space="preserve">identified the </w:t>
      </w:r>
      <w:r>
        <w:rPr>
          <w:bCs/>
          <w:iCs/>
          <w:color w:val="000000" w:themeColor="text1"/>
          <w:lang w:val="en-CA"/>
        </w:rPr>
        <w:t xml:space="preserve">barcode.  </w:t>
      </w:r>
      <w:r w:rsidR="007479CA">
        <w:rPr>
          <w:bCs/>
          <w:iCs/>
          <w:color w:val="000000" w:themeColor="text1"/>
          <w:lang w:val="en-CA"/>
        </w:rPr>
        <w:t>To g</w:t>
      </w:r>
      <w:r>
        <w:rPr>
          <w:bCs/>
          <w:iCs/>
          <w:color w:val="000000" w:themeColor="text1"/>
          <w:lang w:val="en-CA"/>
        </w:rPr>
        <w:t>enotyp</w:t>
      </w:r>
      <w:r w:rsidR="007479CA">
        <w:rPr>
          <w:bCs/>
          <w:iCs/>
          <w:color w:val="000000" w:themeColor="text1"/>
          <w:lang w:val="en-CA"/>
        </w:rPr>
        <w:t xml:space="preserve">e, we </w:t>
      </w:r>
      <w:r>
        <w:rPr>
          <w:bCs/>
          <w:iCs/>
          <w:color w:val="000000" w:themeColor="text1"/>
          <w:lang w:val="en-CA"/>
        </w:rPr>
        <w:t xml:space="preserve">exploited the fact that each knockout locus in the ABC-16 strain </w:t>
      </w:r>
      <w:r w:rsidR="007479CA">
        <w:rPr>
          <w:bCs/>
          <w:iCs/>
          <w:color w:val="000000" w:themeColor="text1"/>
          <w:lang w:val="en-CA"/>
        </w:rPr>
        <w:t xml:space="preserve">was derived from the </w:t>
      </w:r>
      <w:r>
        <w:rPr>
          <w:bCs/>
          <w:iCs/>
          <w:color w:val="000000" w:themeColor="text1"/>
          <w:lang w:val="en-CA"/>
        </w:rPr>
        <w:t xml:space="preserve">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sidR="007479CA">
        <w:rPr>
          <w:bCs/>
          <w:iCs/>
          <w:color w:val="000000" w:themeColor="text1"/>
          <w:lang w:val="en-CA"/>
        </w:rPr>
        <w:t xml:space="preserve"> and is therefore flanked by a deletion-identifying barcode</w:t>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t xml:space="preserve">index tags that identify </w:t>
      </w:r>
      <w:r w:rsidRPr="00233F15">
        <w:rPr>
          <w:bCs/>
          <w:iCs/>
          <w:color w:val="000000" w:themeColor="text1"/>
          <w:lang w:val="en-CA"/>
        </w:rPr>
        <w:t>the plate</w:t>
      </w:r>
      <w:r>
        <w:rPr>
          <w:bCs/>
          <w:iCs/>
          <w:color w:val="000000" w:themeColor="text1"/>
          <w:lang w:val="en-CA"/>
        </w:rPr>
        <w:t>, row, and column of origin for each amplification product (Methods; Figure 1).  Thus, a single sequencing experiment reveal</w:t>
      </w:r>
      <w:r w:rsidR="007479CA">
        <w:rPr>
          <w:bCs/>
          <w:iCs/>
          <w:color w:val="000000" w:themeColor="text1"/>
          <w:lang w:val="en-CA"/>
        </w:rPr>
        <w:t>ed</w:t>
      </w:r>
      <w:r>
        <w:rPr>
          <w:bCs/>
          <w:iCs/>
          <w:color w:val="000000" w:themeColor="text1"/>
          <w:lang w:val="en-CA"/>
        </w:rPr>
        <w:t xml:space="preserve">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p>
    <w:p w14:paraId="5B5B08AA" w14:textId="77777777" w:rsidR="008278B1" w:rsidRDefault="008278B1" w:rsidP="00025615">
      <w:pPr>
        <w:jc w:val="both"/>
        <w:rPr>
          <w:bCs/>
          <w:iCs/>
          <w:color w:val="000000" w:themeColor="text1"/>
          <w:lang w:val="en-CA"/>
        </w:rPr>
      </w:pPr>
    </w:p>
    <w:p w14:paraId="324DECFF" w14:textId="18052E6C" w:rsidR="00025615" w:rsidRDefault="007479CA" w:rsidP="00025615">
      <w:pPr>
        <w:jc w:val="both"/>
      </w:pPr>
      <w:r>
        <w:rPr>
          <w:lang w:val="en-CA"/>
        </w:rPr>
        <w:lastRenderedPageBreak/>
        <w:t xml:space="preserve">Two independent methods </w:t>
      </w:r>
      <w:r w:rsidR="00025615">
        <w:rPr>
          <w:lang w:val="en-CA"/>
        </w:rPr>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Considering only those strains with both high-quality genotyping data and at least one unique tracking barcode</w:t>
      </w:r>
      <w:r w:rsidR="00025615">
        <w:rPr>
          <w:lang w:val="en-CA"/>
        </w:rPr>
        <w:t xml:space="preserve">, </w:t>
      </w:r>
      <w:r w:rsidR="003D619B">
        <w:rPr>
          <w:lang w:val="en-CA"/>
        </w:rPr>
        <w:t xml:space="preserve">our engineered strain population inclu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p>
    <w:p w14:paraId="3558D532" w14:textId="77777777" w:rsidR="00B55490" w:rsidRDefault="00B55490" w:rsidP="00DB0ED8">
      <w:pPr>
        <w:jc w:val="both"/>
        <w:rPr>
          <w:ins w:id="447" w:author="Albi Celaj [2]" w:date="2019-02-14T16:21:00Z"/>
          <w:bCs/>
          <w:iCs/>
          <w:color w:val="000000" w:themeColor="text1"/>
          <w:lang w:val="en-CA"/>
        </w:rPr>
      </w:pPr>
    </w:p>
    <w:p w14:paraId="3755FDDD" w14:textId="6EDAB771" w:rsidR="001C5AE9" w:rsidRDefault="001C5AE9" w:rsidP="00DB0ED8">
      <w:pPr>
        <w:jc w:val="both"/>
        <w:rPr>
          <w:ins w:id="448" w:author="Albi Celaj [2]" w:date="2019-02-14T16:21:00Z"/>
          <w:bCs/>
          <w:iCs/>
          <w:color w:val="000000" w:themeColor="text1"/>
          <w:lang w:val="en-CA"/>
        </w:rPr>
      </w:pPr>
      <w:ins w:id="449" w:author="Albi Celaj [2]" w:date="2019-02-14T16:21:00Z">
        <w:r w:rsidRPr="001C5AE9">
          <w:rPr>
            <w:bCs/>
            <w:iCs/>
            <w:color w:val="000000" w:themeColor="text1"/>
            <w:highlight w:val="yellow"/>
            <w:lang w:val="en-CA"/>
            <w:rPrChange w:id="450" w:author="Albi Celaj [2]" w:date="2019-02-14T16:22:00Z">
              <w:rPr>
                <w:bCs/>
                <w:iCs/>
                <w:color w:val="000000" w:themeColor="text1"/>
                <w:lang w:val="en-CA"/>
              </w:rPr>
            </w:rPrChange>
          </w:rPr>
          <w:t>[Fritz Stopped Here]</w:t>
        </w:r>
      </w:ins>
    </w:p>
    <w:p w14:paraId="78F8E28B" w14:textId="77777777" w:rsidR="001C5AE9" w:rsidRPr="00982721" w:rsidRDefault="001C5AE9" w:rsidP="00DB0ED8">
      <w:pPr>
        <w:jc w:val="both"/>
        <w:rPr>
          <w:bCs/>
          <w:iCs/>
          <w:color w:val="000000" w:themeColor="text1"/>
          <w:lang w:val="en-CA"/>
        </w:rPr>
      </w:pPr>
    </w:p>
    <w:p w14:paraId="153834FE" w14:textId="2E0BA8B7" w:rsidR="00964AF7" w:rsidRDefault="00025615" w:rsidP="00D9226C">
      <w:pPr>
        <w:jc w:val="both"/>
        <w:outlineLvl w:val="0"/>
        <w:rPr>
          <w:ins w:id="451" w:author="Albi Celaj [2]"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452"/>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452"/>
      <w:r w:rsidR="001F0493">
        <w:rPr>
          <w:rStyle w:val="CommentReference"/>
          <w:rFonts w:asciiTheme="minorHAnsi" w:hAnsiTheme="minorHAnsi" w:cstheme="minorBidi"/>
        </w:rPr>
        <w:commentReference w:id="452"/>
      </w:r>
      <w:ins w:id="453" w:author="Albi Celaj [2]"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454" w:author="Albi Celaj [2]" w:date="2019-01-30T18:23:00Z"/>
          <w:color w:val="000000"/>
        </w:rPr>
      </w:pPr>
    </w:p>
    <w:p w14:paraId="3E62D42F" w14:textId="77777777" w:rsidR="006A4E7C" w:rsidRDefault="006A4E7C" w:rsidP="00982721">
      <w:pPr>
        <w:jc w:val="both"/>
        <w:outlineLvl w:val="0"/>
        <w:rPr>
          <w:ins w:id="455" w:author="Albi Celaj [2]"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2BE96F5A" w14:textId="599F8AB7" w:rsidR="00D242D8" w:rsidRDefault="00C0459F" w:rsidP="009563EA">
      <w:pPr>
        <w:widowControl w:val="0"/>
        <w:autoSpaceDE w:val="0"/>
        <w:autoSpaceDN w:val="0"/>
        <w:adjustRightInd w:val="0"/>
        <w:jc w:val="both"/>
        <w:rPr>
          <w:ins w:id="456" w:author="Albi Celaj" w:date="2019-02-21T15:34:00Z"/>
          <w:color w:val="000000"/>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ins w:id="457" w:author="Albi Celaj" w:date="2019-02-21T15:36:00Z">
        <w:r w:rsidR="00173382">
          <w:rPr>
            <w:color w:val="000000"/>
          </w:rPr>
          <w:t xml:space="preserve">We found 62 resistance-knockout associations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w:t>
        </w:r>
      </w:ins>
      <w:ins w:id="458" w:author="Albi Celaj" w:date="2019-02-21T15:37:00Z">
        <w:r w:rsidR="00173382">
          <w:rPr>
            <w:color w:val="000000"/>
          </w:rPr>
          <w:t>A</w:t>
        </w:r>
      </w:ins>
      <w:ins w:id="459" w:author="Albi Celaj" w:date="2019-02-21T15:36:00Z">
        <w:r w:rsidR="00173382">
          <w:rPr>
            <w:color w:val="000000"/>
          </w:rPr>
          <w:t>)</w:t>
        </w:r>
      </w:ins>
      <w:ins w:id="460" w:author="Albi Celaj" w:date="2019-02-21T15:39:00Z">
        <w:r w:rsidR="00173382">
          <w:rPr>
            <w:color w:val="000000"/>
          </w:rPr>
          <w:t>.  Most (58/62) of</w:t>
        </w:r>
      </w:ins>
      <w:ins w:id="461" w:author="Albi Celaj" w:date="2019-02-21T15:40:00Z">
        <w:r w:rsidR="00173382">
          <w:rPr>
            <w:color w:val="000000"/>
          </w:rPr>
          <w:t xml:space="preserve"> these associations involved </w:t>
        </w:r>
      </w:ins>
      <w:ins w:id="462" w:author="Albi Celaj" w:date="2019-02-21T15:39:00Z">
        <w:r w:rsidR="00173382">
          <w:rPr>
            <w:color w:val="000000"/>
          </w:rPr>
          <w:t xml:space="preserve"> </w:t>
        </w:r>
      </w:ins>
      <w:ins w:id="463" w:author="Albi Celaj" w:date="2019-02-21T15:40:00Z">
        <w:r w:rsidR="00173382" w:rsidRPr="00FB55DF">
          <w:rPr>
            <w:color w:val="000000"/>
          </w:rPr>
          <w:t xml:space="preserve">five </w:t>
        </w:r>
      </w:ins>
      <w:ins w:id="464" w:author="Albi Celaj" w:date="2019-02-21T15:42:00Z">
        <w:r w:rsidR="00173382">
          <w:rPr>
            <w:color w:val="000000"/>
          </w:rPr>
          <w:t xml:space="preserve">‘frequently-associated’ </w:t>
        </w:r>
      </w:ins>
      <w:ins w:id="465" w:author="Albi Celaj" w:date="2019-02-21T15:40:00Z">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r w:rsidR="00173382">
          <w:rPr>
            <w:color w:val="000000"/>
          </w:rPr>
          <w:t xml:space="preserve">.  </w:t>
        </w:r>
      </w:ins>
      <w:ins w:id="466" w:author="Albi Celaj" w:date="2019-02-21T15:43:00Z">
        <w:r w:rsidR="00173382">
          <w:rPr>
            <w:color w:val="000000"/>
          </w:rPr>
          <w:t>For these five frequently-associated</w:t>
        </w:r>
        <w:r w:rsidR="00173382" w:rsidRPr="00FB55DF">
          <w:rPr>
            <w:color w:val="000000"/>
          </w:rPr>
          <w:t xml:space="preserve"> transporters, we </w:t>
        </w:r>
        <w:r w:rsidR="00173382">
          <w:rPr>
            <w:color w:val="000000"/>
          </w:rPr>
          <w:t>detected</w:t>
        </w:r>
        <w:r w:rsidR="00173382" w:rsidRPr="00137983">
          <w:rPr>
            <w:color w:val="000000"/>
          </w:rPr>
          <w:t xml:space="preserve"> </w:t>
        </w:r>
        <w:r w:rsidR="00173382">
          <w:rPr>
            <w:color w:val="000000"/>
          </w:rPr>
          <w:t>89%</w:t>
        </w:r>
        <w:r w:rsidR="00173382" w:rsidRPr="00137983">
          <w:rPr>
            <w:color w:val="000000"/>
          </w:rPr>
          <w:t xml:space="preserve"> of</w:t>
        </w:r>
        <w:r w:rsidR="00173382">
          <w:rPr>
            <w:color w:val="000000"/>
          </w:rPr>
          <w:t xml:space="preserve"> 18 </w:t>
        </w:r>
        <w:r w:rsidR="00173382" w:rsidRPr="00137983">
          <w:rPr>
            <w:color w:val="000000"/>
          </w:rPr>
          <w:t xml:space="preserve">previous associations </w:t>
        </w:r>
        <w:r w:rsidR="00173382">
          <w:rPr>
            <w:color w:val="000000"/>
          </w:rPr>
          <w:t xml:space="preserve">between drug resistance and individual knockouts, </w:t>
        </w:r>
        <w:r w:rsidR="00173382" w:rsidRPr="00137983">
          <w:rPr>
            <w:color w:val="000000"/>
          </w:rPr>
          <w:t xml:space="preserve">while revealing </w:t>
        </w:r>
        <w:r w:rsidR="00173382">
          <w:rPr>
            <w:color w:val="000000"/>
          </w:rPr>
          <w:t>40</w:t>
        </w:r>
        <w:r w:rsidR="00173382" w:rsidRPr="00137983">
          <w:rPr>
            <w:color w:val="000000"/>
          </w:rPr>
          <w:t xml:space="preserve"> new associations</w:t>
        </w:r>
        <w:r w:rsidR="00173382">
          <w:rPr>
            <w:color w:val="000000"/>
          </w:rPr>
          <w:t xml:space="preserve"> (Figure </w:t>
        </w:r>
        <w:r w:rsidR="00173382" w:rsidRPr="00FB55DF">
          <w:rPr>
            <w:color w:val="000000"/>
          </w:rPr>
          <w:t>S</w:t>
        </w:r>
        <w:r w:rsidR="00173382">
          <w:rPr>
            <w:color w:val="000000"/>
          </w:rPr>
          <w:t>3A</w:t>
        </w:r>
        <w:r w:rsidR="00173382" w:rsidRPr="00FB55DF">
          <w:rPr>
            <w:color w:val="000000"/>
          </w:rPr>
          <w:t xml:space="preserve">; </w:t>
        </w:r>
        <w:commentRangeStart w:id="467"/>
        <w:r w:rsidR="00173382" w:rsidRPr="00FB55DF">
          <w:rPr>
            <w:color w:val="000000"/>
          </w:rPr>
          <w:t>Data S7</w:t>
        </w:r>
        <w:commentRangeEnd w:id="467"/>
        <w:r w:rsidR="00173382">
          <w:rPr>
            <w:color w:val="000000"/>
          </w:rPr>
          <w:t>)</w:t>
        </w:r>
        <w:r w:rsidR="00173382">
          <w:rPr>
            <w:rStyle w:val="CommentReference"/>
            <w:rFonts w:asciiTheme="minorHAnsi" w:hAnsiTheme="minorHAnsi" w:cstheme="minorBidi"/>
          </w:rPr>
          <w:commentReference w:id="467"/>
        </w:r>
        <w:r w:rsidR="00173382" w:rsidRPr="00FB55DF">
          <w:rPr>
            <w:color w:val="000000"/>
          </w:rPr>
          <w:t xml:space="preserve">.  </w:t>
        </w:r>
      </w:ins>
      <w:moveToRangeStart w:id="468" w:author="Albi Celaj" w:date="2019-02-21T15:42:00Z" w:name="move1656157"/>
      <w:moveTo w:id="469" w:author="Albi Celaj" w:date="2019-02-21T15:42:00Z">
        <w:del w:id="470" w:author="Albi Celaj" w:date="2019-02-21T15:46:00Z">
          <w:r w:rsidR="00173382" w:rsidDel="00993256">
            <w:rPr>
              <w:color w:val="000000"/>
            </w:rPr>
            <w:delText>Among these were</w:delText>
          </w:r>
        </w:del>
      </w:moveTo>
      <w:ins w:id="471" w:author="Albi Celaj" w:date="2019-02-21T17:04:00Z">
        <w:r w:rsidR="00680293">
          <w:rPr>
            <w:color w:val="000000"/>
          </w:rPr>
          <w:t>For example, w</w:t>
        </w:r>
      </w:ins>
      <w:ins w:id="472" w:author="Albi Celaj" w:date="2019-02-21T15:46:00Z">
        <w:r w:rsidR="00993256">
          <w:rPr>
            <w:color w:val="000000"/>
          </w:rPr>
          <w:t>e detected</w:t>
        </w:r>
      </w:ins>
      <w:moveTo w:id="473" w:author="Albi Celaj" w:date="2019-02-21T15:42:00Z">
        <w:r w:rsidR="00173382">
          <w:rPr>
            <w:color w:val="000000"/>
          </w:rPr>
          <w:t xml:space="preserve"> </w:t>
        </w:r>
        <w:r w:rsidR="00173382" w:rsidRPr="00FB55DF">
          <w:rPr>
            <w:color w:val="000000"/>
          </w:rPr>
          <w:t xml:space="preserve">18 drug-knockout associations </w:t>
        </w:r>
        <w:r w:rsidR="00173382">
          <w:rPr>
            <w:color w:val="000000"/>
          </w:rPr>
          <w:t xml:space="preserve">involving </w:t>
        </w:r>
        <w:r w:rsidR="00173382" w:rsidRPr="00FB55DF">
          <w:rPr>
            <w:color w:val="000000"/>
          </w:rPr>
          <w:t xml:space="preserve">the vacuolar ABC transporters </w:t>
        </w:r>
        <w:r w:rsidR="00173382" w:rsidRPr="00FB55DF">
          <w:rPr>
            <w:i/>
            <w:color w:val="000000"/>
          </w:rPr>
          <w:t>YCF1</w:t>
        </w:r>
        <w:r w:rsidR="00173382" w:rsidRPr="00FB55DF">
          <w:rPr>
            <w:color w:val="000000"/>
          </w:rPr>
          <w:t xml:space="preserve"> and </w:t>
        </w:r>
        <w:r w:rsidR="00173382" w:rsidRPr="00FB55DF">
          <w:rPr>
            <w:i/>
            <w:color w:val="000000"/>
          </w:rPr>
          <w:t>YBT1</w:t>
        </w:r>
        <w:r w:rsidR="00173382" w:rsidRPr="00FB55DF">
          <w:rPr>
            <w:color w:val="000000"/>
          </w:rPr>
          <w:t>, all of which were novel (</w:t>
        </w:r>
        <w:r w:rsidR="00173382">
          <w:rPr>
            <w:color w:val="000000"/>
          </w:rPr>
          <w:t xml:space="preserve">Figure </w:t>
        </w:r>
        <w:r w:rsidR="00173382" w:rsidRPr="00FB55DF">
          <w:rPr>
            <w:color w:val="000000"/>
          </w:rPr>
          <w:t>S</w:t>
        </w:r>
        <w:r w:rsidR="00173382">
          <w:rPr>
            <w:color w:val="000000"/>
          </w:rPr>
          <w:t>3A</w:t>
        </w:r>
        <w:r w:rsidR="00173382" w:rsidRPr="00FB55DF">
          <w:rPr>
            <w:color w:val="000000"/>
          </w:rPr>
          <w:t xml:space="preserve">, Data S6).  </w:t>
        </w:r>
      </w:moveTo>
      <w:moveToRangeEnd w:id="468"/>
      <w:ins w:id="474" w:author="Albi Celaj" w:date="2019-02-21T15:43:00Z">
        <w:r w:rsidR="00173382">
          <w:rPr>
            <w:color w:val="000000"/>
          </w:rPr>
          <w:t xml:space="preserve">When identifying associations between each knockout and growth rate in the DMSO control condition, </w:t>
        </w:r>
      </w:ins>
      <w:ins w:id="475" w:author="Albi Celaj" w:date="2019-02-21T15:44:00Z">
        <w:r w:rsidR="00173382" w:rsidRPr="00300B33">
          <w:rPr>
            <w:i/>
            <w:lang w:val="en-CA"/>
          </w:rPr>
          <w:t>yor1∆</w:t>
        </w:r>
        <w:r w:rsidR="00173382">
          <w:rPr>
            <w:i/>
            <w:lang w:val="en-CA"/>
          </w:rPr>
          <w:t xml:space="preserve"> </w:t>
        </w:r>
        <w:r w:rsidR="00173382">
          <w:rPr>
            <w:lang w:val="en-CA"/>
          </w:rPr>
          <w:t xml:space="preserve">had a modest effect </w:t>
        </w:r>
      </w:ins>
      <w:ins w:id="476" w:author="Albi Celaj" w:date="2019-02-21T15:47:00Z">
        <w:r w:rsidR="008C3475">
          <w:rPr>
            <w:lang w:val="en-CA"/>
          </w:rPr>
          <w:t>(</w:t>
        </w:r>
      </w:ins>
      <w:ins w:id="477" w:author="Albi Celaj" w:date="2019-02-21T15:44:00Z">
        <w:r w:rsidR="00173382">
          <w:rPr>
            <w:lang w:val="en-CA"/>
          </w:rPr>
          <w:t>7-15% decrease)</w:t>
        </w:r>
      </w:ins>
      <w:ins w:id="478" w:author="Albi Celaj" w:date="2019-02-21T15:45:00Z">
        <w:r w:rsidR="00993256">
          <w:rPr>
            <w:lang w:val="en-CA"/>
          </w:rPr>
          <w:t xml:space="preserve">, but </w:t>
        </w:r>
      </w:ins>
      <w:ins w:id="479" w:author="Albi Celaj" w:date="2019-02-21T15:47:00Z">
        <w:r w:rsidR="008C3475">
          <w:rPr>
            <w:lang w:val="en-CA"/>
          </w:rPr>
          <w:t xml:space="preserve">all </w:t>
        </w:r>
      </w:ins>
      <w:ins w:id="480" w:author="Albi Celaj" w:date="2019-02-21T15:45:00Z">
        <w:r w:rsidR="00346D99">
          <w:rPr>
            <w:color w:val="000000"/>
          </w:rPr>
          <w:t>other</w:t>
        </w:r>
        <w:r w:rsidR="00993256">
          <w:rPr>
            <w:color w:val="000000"/>
          </w:rPr>
          <w:t xml:space="preserve"> </w:t>
        </w:r>
      </w:ins>
      <w:ins w:id="481" w:author="Albi Celaj" w:date="2019-02-21T15:47:00Z">
        <w:r w:rsidR="00346D99">
          <w:rPr>
            <w:color w:val="000000"/>
          </w:rPr>
          <w:t>associations</w:t>
        </w:r>
      </w:ins>
      <w:ins w:id="482" w:author="Albi Celaj" w:date="2019-02-21T15:43:00Z">
        <w:r w:rsidR="00173382">
          <w:rPr>
            <w:color w:val="000000"/>
          </w:rPr>
          <w:t xml:space="preserve"> were</w:t>
        </w:r>
      </w:ins>
      <w:ins w:id="483" w:author="Albi Celaj" w:date="2019-02-21T15:44:00Z">
        <w:r w:rsidR="00173382">
          <w:rPr>
            <w:color w:val="000000"/>
          </w:rPr>
          <w:t xml:space="preserve"> </w:t>
        </w:r>
      </w:ins>
      <w:ins w:id="484" w:author="Albi Celaj" w:date="2019-02-21T15:43:00Z">
        <w:r w:rsidR="00173382">
          <w:rPr>
            <w:color w:val="000000"/>
          </w:rPr>
          <w:t xml:space="preserve">weak </w:t>
        </w:r>
      </w:ins>
      <w:ins w:id="485" w:author="Albi Celaj" w:date="2019-02-21T15:44:00Z">
        <w:r w:rsidR="00173382">
          <w:rPr>
            <w:lang w:val="en-CA"/>
          </w:rPr>
          <w:t>(&lt;2% decrease</w:t>
        </w:r>
      </w:ins>
      <w:ins w:id="486" w:author="Albi Celaj" w:date="2019-02-21T15:45:00Z">
        <w:r w:rsidR="00993256">
          <w:rPr>
            <w:lang w:val="en-CA"/>
          </w:rPr>
          <w:t>, Figure S3B, Data S6</w:t>
        </w:r>
      </w:ins>
      <w:ins w:id="487" w:author="Albi Celaj" w:date="2019-02-21T15:44:00Z">
        <w:r w:rsidR="00173382">
          <w:rPr>
            <w:lang w:val="en-CA"/>
          </w:rPr>
          <w:t>)</w:t>
        </w:r>
      </w:ins>
      <w:ins w:id="488" w:author="Albi Celaj" w:date="2019-02-21T15:45:00Z">
        <w:r w:rsidR="00993256">
          <w:rPr>
            <w:lang w:val="en-CA"/>
          </w:rPr>
          <w:t>.</w:t>
        </w:r>
      </w:ins>
    </w:p>
    <w:p w14:paraId="6FF072E0" w14:textId="60178153" w:rsidR="00031519" w:rsidRPr="009563EA" w:rsidDel="006B3F3C" w:rsidRDefault="001F0493" w:rsidP="009563EA">
      <w:pPr>
        <w:widowControl w:val="0"/>
        <w:autoSpaceDE w:val="0"/>
        <w:autoSpaceDN w:val="0"/>
        <w:adjustRightInd w:val="0"/>
        <w:jc w:val="both"/>
        <w:rPr>
          <w:del w:id="489" w:author="Albi Celaj" w:date="2019-02-21T15:47:00Z"/>
          <w:color w:val="000000"/>
          <w:lang w:val="en-CA"/>
        </w:rPr>
      </w:pPr>
      <w:del w:id="490" w:author="Albi Celaj" w:date="2019-02-21T15:45:00Z">
        <w:r w:rsidDel="00993256">
          <w:rPr>
            <w:color w:val="000000"/>
          </w:rPr>
          <w:delText xml:space="preserve">Knockouts that significantly changed the estimated resistance to a drug </w:delText>
        </w:r>
        <w:r w:rsidRPr="00FB55DF" w:rsidDel="00993256">
          <w:rPr>
            <w:color w:val="000000"/>
          </w:rPr>
          <w:delText xml:space="preserve">by </w:delText>
        </w:r>
        <w:r w:rsidR="00C0459F" w:rsidDel="00993256">
          <w:rPr>
            <w:color w:val="000000"/>
          </w:rPr>
          <w:delText xml:space="preserve">at least </w:delText>
        </w:r>
        <w:r w:rsidDel="00993256">
          <w:rPr>
            <w:color w:val="000000"/>
          </w:rPr>
          <w:delText xml:space="preserve">+/- </w:delText>
        </w:r>
        <w:r w:rsidRPr="00FB55DF" w:rsidDel="00993256">
          <w:rPr>
            <w:color w:val="000000"/>
          </w:rPr>
          <w:delText>10%</w:delText>
        </w:r>
        <w:r w:rsidDel="00993256">
          <w:rPr>
            <w:color w:val="000000"/>
          </w:rPr>
          <w:delText xml:space="preserve"> were considered strong</w:delText>
        </w:r>
        <w:r w:rsidR="00957B44" w:rsidDel="00993256">
          <w:rPr>
            <w:color w:val="000000"/>
          </w:rPr>
          <w:delText>, and other significant associations were defined to be weak.</w:delText>
        </w:r>
        <w:r w:rsidRPr="00FB55DF" w:rsidDel="00993256">
          <w:rPr>
            <w:color w:val="000000"/>
          </w:rPr>
          <w:delText xml:space="preserve">  </w:delText>
        </w:r>
        <w:r w:rsidR="00957B44" w:rsidDel="00993256">
          <w:rPr>
            <w:color w:val="000000"/>
          </w:rPr>
          <w:delText>We found 62 resistance</w:delText>
        </w:r>
        <w:r w:rsidR="002F580B" w:rsidDel="00993256">
          <w:rPr>
            <w:color w:val="000000"/>
          </w:rPr>
          <w:delText xml:space="preserve">-knockout associations that were reproducible in both </w:delText>
        </w:r>
        <w:r w:rsidR="00957B44" w:rsidRPr="00137983" w:rsidDel="00993256">
          <w:rPr>
            <w:color w:val="000000"/>
          </w:rPr>
          <w:delText>MAT</w:delText>
        </w:r>
        <w:r w:rsidR="00957B44" w:rsidRPr="00137983" w:rsidDel="00993256">
          <w:rPr>
            <w:b/>
            <w:color w:val="000000"/>
          </w:rPr>
          <w:delText>a</w:delText>
        </w:r>
        <w:r w:rsidR="00957B44" w:rsidDel="00993256">
          <w:rPr>
            <w:color w:val="000000"/>
          </w:rPr>
          <w:delText xml:space="preserve"> and </w:delText>
        </w:r>
        <w:r w:rsidR="00957B44" w:rsidRPr="00137983" w:rsidDel="00993256">
          <w:rPr>
            <w:color w:val="000000"/>
          </w:rPr>
          <w:delText>MAT</w:delText>
        </w:r>
        <w:r w:rsidR="00957B44" w:rsidRPr="003007A9" w:rsidDel="00993256">
          <w:rPr>
            <w:rFonts w:eastAsia="Calibri"/>
            <w:b/>
            <w:bCs/>
            <w:iCs/>
            <w:color w:val="000000" w:themeColor="text1"/>
            <w:lang w:val="el-GR"/>
          </w:rPr>
          <w:delText>α</w:delText>
        </w:r>
        <w:r w:rsidR="00957B44" w:rsidDel="00993256">
          <w:rPr>
            <w:color w:val="000000"/>
          </w:rPr>
          <w:delText xml:space="preserve"> </w:delText>
        </w:r>
        <w:r w:rsidR="002F580B" w:rsidDel="00993256">
          <w:rPr>
            <w:color w:val="000000"/>
          </w:rPr>
          <w:delText xml:space="preserve">pools, </w:delText>
        </w:r>
        <w:r w:rsidR="002F580B" w:rsidRPr="00FB55DF" w:rsidDel="00993256">
          <w:rPr>
            <w:color w:val="000000"/>
          </w:rPr>
          <w:delText xml:space="preserve">19 </w:delText>
        </w:r>
        <w:r w:rsidR="002F580B" w:rsidDel="00993256">
          <w:rPr>
            <w:color w:val="000000"/>
          </w:rPr>
          <w:delText xml:space="preserve">of which </w:delText>
        </w:r>
        <w:r w:rsidR="00957B44" w:rsidDel="00993256">
          <w:rPr>
            <w:color w:val="000000"/>
          </w:rPr>
          <w:delText>were strong (Data S6).</w:delText>
        </w:r>
        <w:r w:rsidR="00694276" w:rsidDel="00993256">
          <w:rPr>
            <w:color w:val="000000"/>
          </w:rPr>
          <w:delText xml:space="preserve"> </w:delText>
        </w:r>
      </w:del>
      <w:moveFromRangeStart w:id="491" w:author="Albi Celaj" w:date="2019-02-21T15:42:00Z" w:name="move1656157"/>
      <w:moveFrom w:id="492" w:author="Albi Celaj" w:date="2019-02-21T15:42:00Z">
        <w:del w:id="493" w:author="Albi Celaj" w:date="2019-02-21T15:45:00Z">
          <w:r w:rsidR="00957B44" w:rsidDel="00993256">
            <w:rPr>
              <w:color w:val="000000"/>
            </w:rPr>
            <w:delText xml:space="preserve">Among these were </w:delText>
          </w:r>
          <w:r w:rsidR="00957B44" w:rsidRPr="00FB55DF" w:rsidDel="00993256">
            <w:rPr>
              <w:color w:val="000000"/>
            </w:rPr>
            <w:delText xml:space="preserve">18 drug-knockout associations </w:delText>
          </w:r>
          <w:r w:rsidR="00957B44" w:rsidDel="00993256">
            <w:rPr>
              <w:color w:val="000000"/>
            </w:rPr>
            <w:delText xml:space="preserve">involving </w:delText>
          </w:r>
          <w:r w:rsidR="00957B44" w:rsidRPr="00FB55DF" w:rsidDel="00993256">
            <w:rPr>
              <w:color w:val="000000"/>
            </w:rPr>
            <w:delText xml:space="preserve">the vacuolar ABC transporters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 all of which were novel (</w:delText>
          </w:r>
          <w:r w:rsidR="00957B44" w:rsidDel="00993256">
            <w:rPr>
              <w:color w:val="000000"/>
            </w:rPr>
            <w:delText xml:space="preserve">Figure </w:delText>
          </w:r>
          <w:r w:rsidR="00957B44" w:rsidRPr="00FB55DF" w:rsidDel="00993256">
            <w:rPr>
              <w:color w:val="000000"/>
            </w:rPr>
            <w:delText>S</w:delText>
          </w:r>
          <w:r w:rsidR="0076142C" w:rsidDel="00993256">
            <w:rPr>
              <w:color w:val="000000"/>
            </w:rPr>
            <w:delText>3A</w:delText>
          </w:r>
          <w:r w:rsidR="00957B44" w:rsidRPr="00FB55DF" w:rsidDel="00993256">
            <w:rPr>
              <w:color w:val="000000"/>
            </w:rPr>
            <w:delText xml:space="preserve">, Data S6).  </w:delText>
          </w:r>
        </w:del>
      </w:moveFrom>
      <w:moveFromRangeEnd w:id="491"/>
      <w:del w:id="494" w:author="Albi Celaj" w:date="2019-02-21T15:45:00Z">
        <w:r w:rsidR="00C0459F" w:rsidDel="00993256">
          <w:rPr>
            <w:color w:val="000000"/>
          </w:rPr>
          <w:delText xml:space="preserve">We also identified </w:delText>
        </w:r>
        <w:r w:rsidR="00957B44" w:rsidDel="00993256">
          <w:rPr>
            <w:color w:val="000000"/>
          </w:rPr>
          <w:delText xml:space="preserve">associations between each knockout and </w:delText>
        </w:r>
        <w:r w:rsidR="00175454" w:rsidDel="00993256">
          <w:rPr>
            <w:color w:val="000000"/>
          </w:rPr>
          <w:delText>growth rate in the DMSO</w:delText>
        </w:r>
        <w:r w:rsidR="00957B44" w:rsidDel="00993256">
          <w:rPr>
            <w:color w:val="000000"/>
          </w:rPr>
          <w:delText xml:space="preserve"> </w:delText>
        </w:r>
        <w:r w:rsidR="00C0459F" w:rsidDel="00993256">
          <w:rPr>
            <w:color w:val="000000"/>
          </w:rPr>
          <w:delText xml:space="preserve">control </w:delText>
        </w:r>
        <w:r w:rsidR="00957B44" w:rsidDel="00993256">
          <w:rPr>
            <w:color w:val="000000"/>
          </w:rPr>
          <w:delText xml:space="preserve">condition, </w:delText>
        </w:r>
        <w:r w:rsidR="00C0459F" w:rsidDel="00993256">
          <w:rPr>
            <w:color w:val="000000"/>
          </w:rPr>
          <w:delText xml:space="preserve">finding </w:delText>
        </w:r>
        <w:r w:rsidR="00957B44" w:rsidRPr="00951825" w:rsidDel="00993256">
          <w:rPr>
            <w:i/>
            <w:lang w:val="en-CA"/>
          </w:rPr>
          <w:delText>yor1∆</w:delText>
        </w:r>
        <w:r w:rsidR="00957B44" w:rsidRPr="00160B19" w:rsidDel="00993256">
          <w:rPr>
            <w:lang w:val="en-CA"/>
          </w:rPr>
          <w:delText xml:space="preserve">,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to have </w:delText>
        </w:r>
        <w:r w:rsidR="00C0459F" w:rsidDel="00993256">
          <w:rPr>
            <w:lang w:val="en-CA"/>
          </w:rPr>
          <w:delText xml:space="preserve">DMSO growth impact </w:delText>
        </w:r>
        <w:r w:rsidR="00881056" w:rsidDel="00993256">
          <w:rPr>
            <w:lang w:val="en-CA"/>
          </w:rPr>
          <w:delText>in both pools</w:delText>
        </w:r>
        <w:r w:rsidR="00957B44" w:rsidDel="00993256">
          <w:rPr>
            <w:lang w:val="en-CA"/>
          </w:rPr>
          <w:delText xml:space="preserve"> </w:delText>
        </w:r>
        <w:r w:rsidR="00957B44" w:rsidRPr="00137983" w:rsidDel="00993256">
          <w:rPr>
            <w:color w:val="000000"/>
          </w:rPr>
          <w:delText>(Data</w:delText>
        </w:r>
        <w:r w:rsidR="00957B44" w:rsidDel="00993256">
          <w:rPr>
            <w:color w:val="000000"/>
          </w:rPr>
          <w:delText xml:space="preserve"> S6, Figure </w:delText>
        </w:r>
        <w:r w:rsidR="00957B44" w:rsidRPr="00257D64" w:rsidDel="00993256">
          <w:rPr>
            <w:color w:val="000000"/>
          </w:rPr>
          <w:delText>S3</w:delText>
        </w:r>
        <w:r w:rsidR="0076142C" w:rsidDel="00993256">
          <w:rPr>
            <w:color w:val="000000"/>
          </w:rPr>
          <w:delText>B</w:delText>
        </w:r>
        <w:r w:rsidR="00957B44" w:rsidDel="00993256">
          <w:rPr>
            <w:color w:val="000000"/>
          </w:rPr>
          <w:delText xml:space="preserve">).  However, the impacts of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on baseline growth w</w:delText>
        </w:r>
        <w:r w:rsidR="00881056" w:rsidDel="00993256">
          <w:rPr>
            <w:lang w:val="en-CA"/>
          </w:rPr>
          <w:delText>ere</w:delText>
        </w:r>
        <w:r w:rsidR="00957B44" w:rsidDel="00993256">
          <w:rPr>
            <w:lang w:val="en-CA"/>
          </w:rPr>
          <w:delText xml:space="preserve"> </w:delText>
        </w:r>
        <w:r w:rsidR="00C4371C" w:rsidDel="00993256">
          <w:rPr>
            <w:lang w:val="en-CA"/>
          </w:rPr>
          <w:delText>weak</w:delText>
        </w:r>
        <w:r w:rsidR="00957B44" w:rsidDel="00993256">
          <w:rPr>
            <w:lang w:val="en-CA"/>
          </w:rPr>
          <w:delText xml:space="preserve"> (&lt;2% decrease), while </w:delText>
        </w:r>
        <w:r w:rsidR="00957B44" w:rsidRPr="00300B33" w:rsidDel="00993256">
          <w:rPr>
            <w:i/>
            <w:lang w:val="en-CA"/>
          </w:rPr>
          <w:delText>yor1∆</w:delText>
        </w:r>
        <w:r w:rsidR="00957B44" w:rsidDel="00993256">
          <w:rPr>
            <w:i/>
            <w:lang w:val="en-CA"/>
          </w:rPr>
          <w:delText xml:space="preserve"> </w:delText>
        </w:r>
        <w:r w:rsidR="00957B44" w:rsidDel="00993256">
          <w:rPr>
            <w:lang w:val="en-CA"/>
          </w:rPr>
          <w:delText>had a strong</w:delText>
        </w:r>
        <w:r w:rsidR="00C4371C" w:rsidDel="00993256">
          <w:rPr>
            <w:lang w:val="en-CA"/>
          </w:rPr>
          <w:delText xml:space="preserve">, but </w:delText>
        </w:r>
        <w:r w:rsidR="00957B44" w:rsidDel="00993256">
          <w:rPr>
            <w:lang w:val="en-CA"/>
          </w:rPr>
          <w:delText xml:space="preserve">modest effect (7-15% decrease).  </w:delText>
        </w:r>
        <w:r w:rsidR="00957B44" w:rsidRPr="00FB55DF" w:rsidDel="00993256">
          <w:rPr>
            <w:color w:val="000000"/>
          </w:rPr>
          <w:delText xml:space="preserve">Because </w:delText>
        </w:r>
        <w:r w:rsidR="00957B44" w:rsidDel="00993256">
          <w:rPr>
            <w:color w:val="000000"/>
          </w:rPr>
          <w:delText>58 (</w:delText>
        </w:r>
        <w:r w:rsidR="00957B44" w:rsidRPr="00FB55DF" w:rsidDel="00993256">
          <w:rPr>
            <w:color w:val="000000"/>
          </w:rPr>
          <w:delText>87%</w:delText>
        </w:r>
        <w:r w:rsidR="00957B44" w:rsidDel="00993256">
          <w:rPr>
            <w:color w:val="000000"/>
          </w:rPr>
          <w:delText xml:space="preserve">) </w:delText>
        </w:r>
        <w:r w:rsidR="00957B44" w:rsidRPr="00FB55DF" w:rsidDel="00993256">
          <w:rPr>
            <w:color w:val="000000"/>
          </w:rPr>
          <w:delText xml:space="preserve">of </w:delText>
        </w:r>
        <w:r w:rsidR="00957B44" w:rsidDel="00993256">
          <w:rPr>
            <w:color w:val="000000"/>
          </w:rPr>
          <w:delText xml:space="preserve">these 62 </w:delText>
        </w:r>
        <w:r w:rsidR="00957B44" w:rsidRPr="00FB55DF" w:rsidDel="00993256">
          <w:rPr>
            <w:color w:val="000000"/>
          </w:rPr>
          <w:delText xml:space="preserve">single-gene </w:delText>
        </w:r>
        <w:r w:rsidR="00957B44" w:rsidDel="00993256">
          <w:rPr>
            <w:color w:val="000000"/>
          </w:rPr>
          <w:delText xml:space="preserve">resistance </w:delText>
        </w:r>
        <w:r w:rsidR="00031519" w:rsidDel="00993256">
          <w:rPr>
            <w:color w:val="000000"/>
          </w:rPr>
          <w:delText>assoc</w:delText>
        </w:r>
        <w:r w:rsidR="008503FF" w:rsidDel="00993256">
          <w:rPr>
            <w:color w:val="000000"/>
          </w:rPr>
          <w:delText>i</w:delText>
        </w:r>
        <w:r w:rsidR="00957B44" w:rsidRPr="00FB55DF" w:rsidDel="00993256">
          <w:rPr>
            <w:color w:val="000000"/>
          </w:rPr>
          <w:delText xml:space="preserve">ations </w:delText>
        </w:r>
        <w:r w:rsidR="00957B44" w:rsidDel="00993256">
          <w:rPr>
            <w:color w:val="000000"/>
          </w:rPr>
          <w:delText xml:space="preserve">and </w:delText>
        </w:r>
        <w:r w:rsidR="00957B44" w:rsidRPr="00FB55DF" w:rsidDel="00993256">
          <w:rPr>
            <w:color w:val="000000"/>
          </w:rPr>
          <w:delText xml:space="preserve">100% of </w:delText>
        </w:r>
        <w:r w:rsidR="00957B44" w:rsidDel="00993256">
          <w:rPr>
            <w:color w:val="000000"/>
          </w:rPr>
          <w:delText xml:space="preserve">the 19 </w:delText>
        </w:r>
        <w:r w:rsidR="00957B44" w:rsidRPr="00FB55DF" w:rsidDel="00993256">
          <w:rPr>
            <w:color w:val="000000"/>
          </w:rPr>
          <w:delText>strong associations</w:delText>
        </w:r>
        <w:r w:rsidR="00957B44" w:rsidDel="00993256">
          <w:rPr>
            <w:color w:val="000000"/>
          </w:rPr>
          <w:delText xml:space="preserve"> </w:delText>
        </w:r>
        <w:r w:rsidR="00957B44" w:rsidRPr="00FB55DF" w:rsidDel="00993256">
          <w:rPr>
            <w:color w:val="000000"/>
          </w:rPr>
          <w:delText>involved only five ABC transporters—</w:delText>
        </w:r>
        <w:r w:rsidR="00957B44" w:rsidRPr="00FB55DF" w:rsidDel="00993256">
          <w:rPr>
            <w:i/>
            <w:color w:val="000000"/>
          </w:rPr>
          <w:delText>snq2∆</w:delText>
        </w:r>
        <w:r w:rsidR="00957B44" w:rsidRPr="00FB55DF" w:rsidDel="00993256">
          <w:rPr>
            <w:color w:val="000000"/>
          </w:rPr>
          <w:delText>,</w:delText>
        </w:r>
        <w:r w:rsidR="00957B44" w:rsidRPr="00FB55DF" w:rsidDel="00993256">
          <w:rPr>
            <w:i/>
            <w:color w:val="000000"/>
          </w:rPr>
          <w:delText xml:space="preserve"> pdr5∆</w:delText>
        </w:r>
        <w:r w:rsidR="00957B44" w:rsidRPr="00FB55DF" w:rsidDel="00993256">
          <w:rPr>
            <w:color w:val="000000"/>
          </w:rPr>
          <w:delText xml:space="preserve">, </w:delText>
        </w:r>
        <w:r w:rsidR="00957B44" w:rsidRPr="00FB55DF" w:rsidDel="00993256">
          <w:rPr>
            <w:i/>
            <w:color w:val="000000"/>
          </w:rPr>
          <w:delText>yor1∆</w:delText>
        </w:r>
        <w:r w:rsidR="00957B44" w:rsidRPr="00FB55DF" w:rsidDel="00993256">
          <w:rPr>
            <w:color w:val="000000"/>
          </w:rPr>
          <w:delText xml:space="preserve">,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we</w:delText>
        </w:r>
        <w:r w:rsidR="008278B1" w:rsidDel="00993256">
          <w:rPr>
            <w:color w:val="000000"/>
          </w:rPr>
          <w:delText xml:space="preserve"> </w:delText>
        </w:r>
        <w:r w:rsidR="00957B44" w:rsidRPr="00FB55DF" w:rsidDel="00993256">
          <w:rPr>
            <w:color w:val="000000"/>
          </w:rPr>
          <w:delText xml:space="preserve">initially </w:delText>
        </w:r>
        <w:r w:rsidR="00694276" w:rsidDel="00993256">
          <w:rPr>
            <w:color w:val="000000"/>
          </w:rPr>
          <w:delText>restrict</w:delText>
        </w:r>
        <w:r w:rsidR="008278B1" w:rsidDel="00993256">
          <w:rPr>
            <w:color w:val="000000"/>
          </w:rPr>
          <w:delText>ed</w:delText>
        </w:r>
        <w:r w:rsidR="00957B44" w:rsidRPr="00FB55DF" w:rsidDel="00993256">
          <w:rPr>
            <w:color w:val="000000"/>
          </w:rPr>
          <w:delText xml:space="preserve"> our attention to these </w:delText>
        </w:r>
        <w:r w:rsidR="00957B44" w:rsidDel="00993256">
          <w:rPr>
            <w:color w:val="000000"/>
          </w:rPr>
          <w:delText xml:space="preserve">‘frequently-associated’ </w:delText>
        </w:r>
        <w:r w:rsidR="00957B44" w:rsidRPr="00FB55DF" w:rsidDel="00993256">
          <w:rPr>
            <w:color w:val="000000"/>
          </w:rPr>
          <w:delText xml:space="preserve">transporters.  </w:delText>
        </w:r>
      </w:del>
      <w:del w:id="495" w:author="Albi Celaj" w:date="2019-02-21T15:43:00Z">
        <w:r w:rsidR="00C0459F" w:rsidDel="00173382">
          <w:rPr>
            <w:color w:val="000000"/>
          </w:rPr>
          <w:delText xml:space="preserve">For </w:delText>
        </w:r>
        <w:r w:rsidR="00D025D1" w:rsidDel="00173382">
          <w:rPr>
            <w:color w:val="000000"/>
          </w:rPr>
          <w:delText>these five frequently-associated</w:delText>
        </w:r>
        <w:r w:rsidR="00031519" w:rsidRPr="00FB55DF" w:rsidDel="00173382">
          <w:rPr>
            <w:color w:val="000000"/>
          </w:rPr>
          <w:delText xml:space="preserve"> transporters, we </w:delText>
        </w:r>
        <w:r w:rsidR="003162BC" w:rsidDel="00173382">
          <w:rPr>
            <w:color w:val="000000"/>
          </w:rPr>
          <w:delText>detect</w:delText>
        </w:r>
        <w:r w:rsidR="0085049A" w:rsidDel="00173382">
          <w:rPr>
            <w:color w:val="000000"/>
          </w:rPr>
          <w:delText>ed</w:delText>
        </w:r>
        <w:r w:rsidR="00031519" w:rsidRPr="00137983" w:rsidDel="00173382">
          <w:rPr>
            <w:color w:val="000000"/>
          </w:rPr>
          <w:delText xml:space="preserve"> </w:delText>
        </w:r>
        <w:r w:rsidR="00031519" w:rsidDel="00173382">
          <w:rPr>
            <w:color w:val="000000"/>
          </w:rPr>
          <w:delText>89%</w:delText>
        </w:r>
        <w:r w:rsidR="00031519" w:rsidRPr="00137983" w:rsidDel="00173382">
          <w:rPr>
            <w:color w:val="000000"/>
          </w:rPr>
          <w:delText xml:space="preserve"> of</w:delText>
        </w:r>
        <w:r w:rsidR="00031519" w:rsidDel="00173382">
          <w:rPr>
            <w:color w:val="000000"/>
          </w:rPr>
          <w:delText xml:space="preserve"> 18 </w:delText>
        </w:r>
        <w:r w:rsidR="00031519" w:rsidRPr="00137983" w:rsidDel="00173382">
          <w:rPr>
            <w:color w:val="000000"/>
          </w:rPr>
          <w:delText xml:space="preserve">previous associations </w:delText>
        </w:r>
        <w:r w:rsidR="008503FF" w:rsidDel="00173382">
          <w:rPr>
            <w:color w:val="000000"/>
          </w:rPr>
          <w:delText>between drug resistance</w:delText>
        </w:r>
        <w:r w:rsidR="00031519" w:rsidDel="00173382">
          <w:rPr>
            <w:color w:val="000000"/>
          </w:rPr>
          <w:delText xml:space="preserve"> and individual knockouts, </w:delText>
        </w:r>
        <w:r w:rsidR="00031519" w:rsidRPr="00137983" w:rsidDel="00173382">
          <w:rPr>
            <w:color w:val="000000"/>
          </w:rPr>
          <w:delText xml:space="preserve">while revealing </w:delText>
        </w:r>
        <w:r w:rsidR="00031519" w:rsidDel="00173382">
          <w:rPr>
            <w:color w:val="000000"/>
          </w:rPr>
          <w:delText>40</w:delText>
        </w:r>
        <w:r w:rsidR="00031519" w:rsidRPr="00137983" w:rsidDel="00173382">
          <w:rPr>
            <w:color w:val="000000"/>
          </w:rPr>
          <w:delText xml:space="preserve"> new associations</w:delText>
        </w:r>
        <w:r w:rsidR="00031519" w:rsidDel="00173382">
          <w:rPr>
            <w:color w:val="000000"/>
          </w:rPr>
          <w:delText xml:space="preserve"> (33 weak and 7 strong; Figure </w:delText>
        </w:r>
        <w:r w:rsidR="00031519" w:rsidRPr="00FB55DF" w:rsidDel="00173382">
          <w:rPr>
            <w:color w:val="000000"/>
          </w:rPr>
          <w:delText>S</w:delText>
        </w:r>
        <w:r w:rsidR="001257E9" w:rsidDel="00173382">
          <w:rPr>
            <w:color w:val="000000"/>
          </w:rPr>
          <w:delText>3A</w:delText>
        </w:r>
        <w:r w:rsidR="00031519" w:rsidRPr="00FB55DF" w:rsidDel="00173382">
          <w:rPr>
            <w:color w:val="000000"/>
          </w:rPr>
          <w:delText>; Data S7</w:delText>
        </w:r>
        <w:r w:rsidR="00031519" w:rsidDel="00173382">
          <w:rPr>
            <w:color w:val="000000"/>
          </w:rPr>
          <w:delText>)</w:delText>
        </w:r>
        <w:r w:rsidR="00031519" w:rsidRPr="00FB55DF" w:rsidDel="00173382">
          <w:rPr>
            <w:color w:val="000000"/>
          </w:rPr>
          <w:delText xml:space="preserve">.  </w:delText>
        </w:r>
      </w:del>
      <w:ins w:id="496" w:author="Albi Celaj" w:date="2019-02-21T15:47:00Z">
        <w:r w:rsidR="006B3F3C">
          <w:rPr>
            <w:color w:val="000000"/>
          </w:rPr>
          <w:br/>
        </w:r>
      </w:ins>
    </w:p>
    <w:p w14:paraId="43D5E3B3" w14:textId="05970447" w:rsidR="00B21BC2" w:rsidDel="00273D11" w:rsidRDefault="00C0459F" w:rsidP="00B21BC2">
      <w:pPr>
        <w:widowControl w:val="0"/>
        <w:autoSpaceDE w:val="0"/>
        <w:autoSpaceDN w:val="0"/>
        <w:adjustRightInd w:val="0"/>
        <w:spacing w:before="240"/>
        <w:jc w:val="both"/>
        <w:rPr>
          <w:del w:id="497" w:author="Albi Celaj [3]" w:date="2019-02-19T21:58:00Z"/>
          <w:color w:val="000000"/>
        </w:rPr>
      </w:pPr>
      <w:r>
        <w:rPr>
          <w:color w:val="000000"/>
        </w:rPr>
        <w:t>Considering only the</w:t>
      </w:r>
      <w:del w:id="498" w:author="Albi Celaj" w:date="2019-02-21T15:48:00Z">
        <w:r w:rsidDel="007F2BE3">
          <w:rPr>
            <w:color w:val="000000"/>
          </w:rPr>
          <w:delText>se</w:delText>
        </w:r>
      </w:del>
      <w:r>
        <w:rPr>
          <w:color w:val="000000"/>
        </w:rPr>
        <w:t xml:space="preserv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ins w:id="499" w:author="Albi Celaj [3]" w:date="2019-02-19T21:57:00Z">
        <w:r w:rsidR="00273D11" w:rsidDel="00273D11">
          <w:rPr>
            <w:color w:val="000000"/>
          </w:rPr>
          <w:t xml:space="preserve"> </w:t>
        </w:r>
      </w:ins>
      <w:del w:id="500" w:author="Albi Celaj [3]" w:date="2019-02-19T21:57:00Z">
        <w:r w:rsidR="00025615" w:rsidDel="00273D11">
          <w:rPr>
            <w:color w:val="000000"/>
          </w:rPr>
          <w:delText xml:space="preserve"> </w:delText>
        </w:r>
      </w:del>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ins w:id="501" w:author="Albi Celaj [3]" w:date="2019-02-19T21:58:00Z">
        <w:r w:rsidR="00273D11">
          <w:rPr>
            <w:color w:val="000000"/>
          </w:rPr>
          <w:t xml:space="preserve">.  </w:t>
        </w:r>
      </w:ins>
      <w:del w:id="502" w:author="Albi Celaj [3]" w:date="2019-02-19T21:58:00Z">
        <w:r w:rsidR="00B21BC2" w:rsidDel="00273D11">
          <w:rPr>
            <w:color w:val="000000"/>
          </w:rPr>
          <w:delText>.</w:delText>
        </w:r>
      </w:del>
    </w:p>
    <w:p w14:paraId="257DB58C" w14:textId="0087D4E4" w:rsidR="00025615" w:rsidRPr="00632235" w:rsidRDefault="008278B1">
      <w:pPr>
        <w:widowControl w:val="0"/>
        <w:autoSpaceDE w:val="0"/>
        <w:autoSpaceDN w:val="0"/>
        <w:adjustRightInd w:val="0"/>
        <w:jc w:val="both"/>
        <w:rPr>
          <w:color w:val="000000"/>
        </w:rPr>
        <w:pPrChange w:id="503" w:author="Albi Celaj" w:date="2019-02-21T15:47:00Z">
          <w:pPr>
            <w:widowControl w:val="0"/>
            <w:autoSpaceDE w:val="0"/>
            <w:autoSpaceDN w:val="0"/>
            <w:adjustRightInd w:val="0"/>
            <w:spacing w:before="240"/>
            <w:jc w:val="both"/>
          </w:pPr>
        </w:pPrChange>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ins w:id="504" w:author="Albi Celaj" w:date="2019-02-21T15:49:00Z">
        <w:r w:rsidR="007F2BE3">
          <w:rPr>
            <w:color w:val="000000"/>
            <w:lang w:val="en-CA"/>
          </w:rPr>
          <w:t>-D</w:t>
        </w:r>
      </w:ins>
      <w:r w:rsidR="00025615">
        <w:rPr>
          <w:color w:val="000000"/>
          <w:lang w:val="en-CA"/>
        </w:rPr>
        <w:t>).</w:t>
      </w:r>
      <w:r w:rsidR="00025615">
        <w:rPr>
          <w:color w:val="000000"/>
        </w:rPr>
        <w:t xml:space="preserve"> </w:t>
      </w:r>
      <w:r w:rsidR="000F41EA">
        <w:rPr>
          <w:color w:val="000000"/>
        </w:rPr>
        <w:t xml:space="preserve"> </w:t>
      </w:r>
      <w:r w:rsidR="00524E8E">
        <w:rPr>
          <w:color w:val="000000"/>
        </w:rPr>
        <w:t xml:space="preserve">As </w:t>
      </w:r>
      <w:r w:rsidR="00524E8E">
        <w:rPr>
          <w:color w:val="000000"/>
        </w:rPr>
        <w:lastRenderedPageBreak/>
        <w:t>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w:t>
      </w:r>
      <w:del w:id="505" w:author="Albi Celaj" w:date="2019-02-21T15:57:00Z">
        <w:r w:rsidR="00524E8E" w:rsidDel="007F2BE3">
          <w:rPr>
            <w:color w:val="000000"/>
            <w:lang w:val="en-CA"/>
          </w:rPr>
          <w:delText>, while showing large differences only for colchicine</w:delText>
        </w:r>
      </w:del>
      <w:r w:rsidR="00524E8E">
        <w:rPr>
          <w:color w:val="000000"/>
          <w:lang w:val="en-CA"/>
        </w:rPr>
        <w:t xml:space="preserv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33F1406B" w:rsidR="00E13271" w:rsidRPr="0033459D" w:rsidRDefault="00871C99" w:rsidP="0033459D">
      <w:pPr>
        <w:widowControl w:val="0"/>
        <w:autoSpaceDE w:val="0"/>
        <w:autoSpaceDN w:val="0"/>
        <w:adjustRightInd w:val="0"/>
        <w:jc w:val="both"/>
        <w:rPr>
          <w:ins w:id="506" w:author="Albi Celaj" w:date="2019-02-21T15:47:00Z"/>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ins w:id="507" w:author="Albi Celaj" w:date="2019-02-21T15:48:00Z">
        <w:r w:rsidR="00E13271">
          <w:rPr>
            <w:color w:val="000000"/>
          </w:rPr>
          <w:t>3</w:t>
        </w:r>
      </w:ins>
      <w:del w:id="508" w:author="Albi Celaj" w:date="2019-02-21T15:48:00Z">
        <w:r w:rsidR="005752D7" w:rsidDel="00E13271">
          <w:rPr>
            <w:color w:val="000000"/>
          </w:rPr>
          <w:delText>2D</w:delText>
        </w:r>
      </w:del>
      <w:r w:rsidR="00D85E82">
        <w:rPr>
          <w:color w:val="000000"/>
        </w:rPr>
        <w:t xml:space="preserve"> and S</w:t>
      </w:r>
      <w:r w:rsidR="00202E46">
        <w:rPr>
          <w:color w:val="000000"/>
        </w:rPr>
        <w:t>6</w:t>
      </w:r>
      <w:r w:rsidR="00D85E82">
        <w:rPr>
          <w:color w:val="000000"/>
        </w:rPr>
        <w:t>)</w:t>
      </w:r>
      <w:r w:rsidR="00741D46">
        <w:rPr>
          <w:color w:val="000000"/>
        </w:rPr>
        <w:t xml:space="preserve">.  </w:t>
      </w:r>
      <w:ins w:id="509" w:author="Albi Celaj" w:date="2019-02-21T15:58:00Z">
        <w:r w:rsidR="00B84A02">
          <w:rPr>
            <w:color w:val="000000"/>
          </w:rPr>
          <w:t xml:space="preserve">For </w:t>
        </w:r>
      </w:ins>
      <w:ins w:id="510" w:author="Albi Celaj" w:date="2019-02-21T16:03:00Z">
        <w:r w:rsidR="0033459D">
          <w:rPr>
            <w:color w:val="000000"/>
          </w:rPr>
          <w:t>some compounds</w:t>
        </w:r>
      </w:ins>
      <w:ins w:id="511" w:author="Albi Celaj" w:date="2019-02-21T15:59:00Z">
        <w:r w:rsidR="003113E1">
          <w:rPr>
            <w:color w:val="000000"/>
          </w:rPr>
          <w:t xml:space="preserve">, we observed a clear </w:t>
        </w:r>
      </w:ins>
      <w:ins w:id="512" w:author="Albi Celaj" w:date="2019-02-21T16:03:00Z">
        <w:r w:rsidR="0033459D">
          <w:rPr>
            <w:color w:val="000000"/>
          </w:rPr>
          <w:t xml:space="preserve">resistance </w:t>
        </w:r>
      </w:ins>
      <w:ins w:id="513" w:author="Albi Celaj" w:date="2019-02-21T15:59:00Z">
        <w:r w:rsidR="003113E1">
          <w:rPr>
            <w:color w:val="000000"/>
          </w:rPr>
          <w:t xml:space="preserve">effect from knocking out only one </w:t>
        </w:r>
      </w:ins>
      <w:ins w:id="514" w:author="Albi Celaj" w:date="2019-02-21T16:01:00Z">
        <w:r w:rsidR="003113E1">
          <w:rPr>
            <w:color w:val="000000"/>
          </w:rPr>
          <w:t xml:space="preserve">transporter </w:t>
        </w:r>
      </w:ins>
      <w:ins w:id="515" w:author="Albi Celaj" w:date="2019-02-21T16:02:00Z">
        <w:r w:rsidR="0033459D">
          <w:rPr>
            <w:color w:val="000000"/>
          </w:rPr>
          <w:t>–</w:t>
        </w:r>
        <w:r w:rsidR="008F3000">
          <w:rPr>
            <w:color w:val="000000"/>
          </w:rPr>
          <w:t xml:space="preserve"> </w:t>
        </w:r>
      </w:ins>
      <w:ins w:id="516" w:author="Albi Celaj" w:date="2019-02-21T16:19:00Z">
        <w:r w:rsidR="008F3000">
          <w:rPr>
            <w:color w:val="000000"/>
          </w:rPr>
          <w:t>e</w:t>
        </w:r>
      </w:ins>
      <w:ins w:id="517" w:author="Albi Celaj" w:date="2019-02-21T16:02:00Z">
        <w:r w:rsidR="008F3000">
          <w:rPr>
            <w:color w:val="000000"/>
          </w:rPr>
          <w:t>.</w:t>
        </w:r>
      </w:ins>
      <w:ins w:id="518" w:author="Albi Celaj" w:date="2019-02-21T16:19:00Z">
        <w:r w:rsidR="008F3000">
          <w:rPr>
            <w:color w:val="000000"/>
          </w:rPr>
          <w:t>g</w:t>
        </w:r>
      </w:ins>
      <w:ins w:id="519" w:author="Albi Celaj" w:date="2019-02-21T16:02:00Z">
        <w:r w:rsidR="0033459D">
          <w:rPr>
            <w:color w:val="000000"/>
          </w:rPr>
          <w:t>.</w:t>
        </w:r>
      </w:ins>
      <w:ins w:id="520" w:author="Albi Celaj" w:date="2019-02-21T16:01:00Z">
        <w:r w:rsidR="003113E1">
          <w:rPr>
            <w:color w:val="000000"/>
          </w:rPr>
          <w:t xml:space="preserve"> </w:t>
        </w:r>
        <w:r w:rsidR="003113E1">
          <w:rPr>
            <w:i/>
            <w:color w:val="000000"/>
          </w:rPr>
          <w:t>pdr5∆</w:t>
        </w:r>
      </w:ins>
      <w:ins w:id="521" w:author="Albi Celaj" w:date="2019-02-21T16:02:00Z">
        <w:r w:rsidR="003113E1">
          <w:rPr>
            <w:i/>
            <w:color w:val="000000"/>
          </w:rPr>
          <w:t xml:space="preserve"> </w:t>
        </w:r>
      </w:ins>
      <w:ins w:id="522" w:author="Albi Celaj" w:date="2019-02-21T16:03:00Z">
        <w:r w:rsidR="0033459D">
          <w:rPr>
            <w:color w:val="000000"/>
          </w:rPr>
          <w:t xml:space="preserve">for cycloheximide and tamoxifen </w:t>
        </w:r>
      </w:ins>
      <w:ins w:id="523" w:author="Albi Celaj" w:date="2019-02-21T16:02:00Z">
        <w:r w:rsidR="0033459D">
          <w:rPr>
            <w:color w:val="000000"/>
          </w:rPr>
          <w:t xml:space="preserve">(Figure 3).  In other drugs, </w:t>
        </w:r>
      </w:ins>
      <w:moveToRangeStart w:id="524" w:author="Albi Celaj" w:date="2019-02-21T16:02:00Z" w:name="move1657382"/>
      <w:moveTo w:id="525" w:author="Albi Celaj" w:date="2019-02-21T16:02:00Z">
        <w:r w:rsidR="0033459D" w:rsidRPr="00D66545">
          <w:rPr>
            <w:color w:val="000000"/>
          </w:rPr>
          <w:t xml:space="preserve">we saw gene sets where each individual knockout shows sensitivity to a drug, and each higher-order knockout combination exhibits drug sensitivity that is higher than any of the individual component knockouts.  Examples of this include 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under camptothecin</w:t>
        </w:r>
        <w:del w:id="526" w:author="Albi Celaj" w:date="2019-02-21T16:02:00Z">
          <w:r w:rsidR="0033459D" w:rsidRPr="00D66545" w:rsidDel="0033459D">
            <w:rPr>
              <w:color w:val="000000"/>
            </w:rPr>
            <w:delText xml:space="preserve"> (</w:delText>
          </w:r>
          <w:r w:rsidR="0033459D" w:rsidDel="0033459D">
            <w:rPr>
              <w:color w:val="000000"/>
            </w:rPr>
            <w:delText xml:space="preserve">Figure </w:delText>
          </w:r>
          <w:r w:rsidR="0033459D" w:rsidRPr="00D66545" w:rsidDel="0033459D">
            <w:rPr>
              <w:color w:val="000000"/>
            </w:rPr>
            <w:delText>S</w:delText>
          </w:r>
          <w:r w:rsidR="0033459D" w:rsidDel="0033459D">
            <w:rPr>
              <w:color w:val="000000"/>
            </w:rPr>
            <w:delText>6</w:delText>
          </w:r>
          <w:r w:rsidR="0033459D" w:rsidRPr="00D66545" w:rsidDel="0033459D">
            <w:rPr>
              <w:color w:val="000000"/>
            </w:rPr>
            <w:delText>)</w:delText>
          </w:r>
        </w:del>
        <w:r w:rsidR="0033459D" w:rsidRPr="00D66545">
          <w:rPr>
            <w:color w:val="000000"/>
          </w:rPr>
          <w:t xml:space="preserve">,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 xml:space="preserve">Figure </w:t>
        </w:r>
        <w:del w:id="527" w:author="Albi Celaj" w:date="2019-02-21T16:04:00Z">
          <w:r w:rsidR="0033459D" w:rsidDel="0033459D">
            <w:rPr>
              <w:color w:val="000000"/>
            </w:rPr>
            <w:delText>2D</w:delText>
          </w:r>
          <w:r w:rsidR="0033459D" w:rsidRPr="00D66545" w:rsidDel="0033459D">
            <w:rPr>
              <w:color w:val="000000"/>
            </w:rPr>
            <w:delText xml:space="preserve"> middle</w:delText>
          </w:r>
          <w:r w:rsidR="0033459D" w:rsidDel="0033459D">
            <w:rPr>
              <w:color w:val="000000"/>
            </w:rPr>
            <w:delText xml:space="preserve"> panel</w:delText>
          </w:r>
          <w:r w:rsidR="0033459D" w:rsidRPr="00D66545" w:rsidDel="0033459D">
            <w:rPr>
              <w:color w:val="000000"/>
            </w:rPr>
            <w:delText>, S</w:delText>
          </w:r>
          <w:r w:rsidR="0033459D" w:rsidDel="0033459D">
            <w:rPr>
              <w:color w:val="000000"/>
            </w:rPr>
            <w:delText>6</w:delText>
          </w:r>
        </w:del>
      </w:moveTo>
      <w:ins w:id="528" w:author="Albi Celaj" w:date="2019-02-21T16:04:00Z">
        <w:r w:rsidR="0033459D">
          <w:rPr>
            <w:color w:val="000000"/>
          </w:rPr>
          <w:t>3</w:t>
        </w:r>
      </w:ins>
      <w:moveTo w:id="529" w:author="Albi Celaj" w:date="2019-02-21T16:02:00Z">
        <w:r w:rsidR="0033459D" w:rsidRPr="00D66545">
          <w:rPr>
            <w:color w:val="000000"/>
          </w:rPr>
          <w:t xml:space="preserve">).  </w:t>
        </w:r>
      </w:moveTo>
      <w:moveToRangeEnd w:id="524"/>
      <w:ins w:id="530" w:author="Albi Celaj" w:date="2019-02-21T16:05:00Z">
        <w:r w:rsidR="0033459D" w:rsidRPr="00D66545">
          <w:rPr>
            <w:color w:val="000000"/>
          </w:rPr>
          <w:t>These sensitivity patter</w:t>
        </w:r>
        <w:r w:rsidR="0033459D">
          <w:rPr>
            <w:color w:val="000000"/>
          </w:rPr>
          <w:t xml:space="preserve">ns are consistent with a </w:t>
        </w:r>
        <w:r w:rsidR="0033459D" w:rsidRPr="00D66545">
          <w:rPr>
            <w:color w:val="000000"/>
          </w:rPr>
          <w:t xml:space="preserve">scenario in which each transporter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in parallel</w:t>
        </w:r>
        <w:r w:rsidR="0033459D" w:rsidRPr="00D66545">
          <w:rPr>
            <w:color w:val="000000"/>
          </w:rPr>
          <w:t>.</w:t>
        </w:r>
        <w:r w:rsidR="0033459D">
          <w:rPr>
            <w:color w:val="000000"/>
          </w:rPr>
          <w:t xml:space="preserve">  </w:t>
        </w:r>
      </w:ins>
    </w:p>
    <w:p w14:paraId="322BD448" w14:textId="77777777" w:rsidR="00E13271" w:rsidRDefault="00E13271" w:rsidP="00DB0ED8">
      <w:pPr>
        <w:widowControl w:val="0"/>
        <w:autoSpaceDE w:val="0"/>
        <w:autoSpaceDN w:val="0"/>
        <w:adjustRightInd w:val="0"/>
        <w:jc w:val="both"/>
        <w:rPr>
          <w:ins w:id="531" w:author="Albi Celaj" w:date="2019-02-21T16:05:00Z"/>
          <w:color w:val="000000"/>
        </w:rPr>
      </w:pPr>
    </w:p>
    <w:p w14:paraId="253905AB" w14:textId="3273EEDF" w:rsidR="0033459D" w:rsidRDefault="0033459D" w:rsidP="00DA0164">
      <w:pPr>
        <w:widowControl w:val="0"/>
        <w:autoSpaceDE w:val="0"/>
        <w:autoSpaceDN w:val="0"/>
        <w:adjustRightInd w:val="0"/>
        <w:jc w:val="both"/>
        <w:rPr>
          <w:ins w:id="532" w:author="Albi Celaj" w:date="2019-02-21T16:06:00Z"/>
          <w:color w:val="000000"/>
          <w:lang w:val="en-CA"/>
        </w:rPr>
      </w:pPr>
      <w:ins w:id="533" w:author="Albi Celaj" w:date="2019-02-21T16:06:00Z">
        <w:del w:id="534" w:author="Albi Celaj" w:date="2019-02-21T16:05:00Z">
          <w:r w:rsidRPr="00D66545" w:rsidDel="0033459D">
            <w:rPr>
              <w:color w:val="000000"/>
            </w:rPr>
            <w:delText xml:space="preserve">These sensitivity patterns are consistent with a simple scenario in which each transporter </w:delText>
          </w:r>
          <w:r w:rsidDel="0033459D">
            <w:rPr>
              <w:color w:val="000000"/>
            </w:rPr>
            <w:delText xml:space="preserve">can </w:delText>
          </w:r>
          <w:r w:rsidRPr="00D66545" w:rsidDel="0033459D">
            <w:rPr>
              <w:color w:val="000000"/>
            </w:rPr>
            <w:delText xml:space="preserve">efflux </w:delText>
          </w:r>
          <w:r w:rsidDel="0033459D">
            <w:rPr>
              <w:color w:val="000000"/>
            </w:rPr>
            <w:delText xml:space="preserve">a </w:delText>
          </w:r>
          <w:r w:rsidRPr="00D66545" w:rsidDel="0033459D">
            <w:rPr>
              <w:color w:val="000000"/>
            </w:rPr>
            <w:delText>given drug.</w:delText>
          </w:r>
          <w:r w:rsidDel="0033459D">
            <w:rPr>
              <w:color w:val="000000"/>
            </w:rPr>
            <w:delText xml:space="preserve">  </w:delText>
          </w:r>
        </w:del>
        <w:r>
          <w:rPr>
            <w:color w:val="000000"/>
          </w:rPr>
          <w:t xml:space="preserve">In other drugs, the fitness landscapes showed more surprising multi-knockout patterns </w:t>
        </w:r>
        <w:r>
          <w:rPr>
            <w:color w:val="000000"/>
          </w:rPr>
          <w:softHyphen/>
          <w:t xml:space="preserve">conveying both drug resistance and sensitivity.  In benomyl, for example, </w:t>
        </w:r>
      </w:ins>
      <w:ins w:id="535" w:author="Albi Celaj" w:date="2019-02-21T16:08:00Z">
        <w:r>
          <w:rPr>
            <w:color w:val="000000"/>
          </w:rPr>
          <w:t>we</w:t>
        </w:r>
      </w:ins>
      <w:ins w:id="536" w:author="Albi Celaj" w:date="2019-02-21T16:11:00Z">
        <w:r w:rsidR="005D51FC">
          <w:rPr>
            <w:color w:val="000000"/>
          </w:rPr>
          <w:t xml:space="preserve"> not only observed sensitivity </w:t>
        </w:r>
      </w:ins>
      <w:ins w:id="537" w:author="Albi Celaj" w:date="2019-02-21T16:15:00Z">
        <w:r w:rsidR="005D0E3E">
          <w:rPr>
            <w:color w:val="000000"/>
          </w:rPr>
          <w:t xml:space="preserve">from knocking out the known primary efflux pump </w:t>
        </w:r>
      </w:ins>
      <w:ins w:id="538" w:author="Albi Celaj" w:date="2019-02-21T16:12:00Z">
        <w:r w:rsidR="005D51FC">
          <w:rPr>
            <w:i/>
            <w:color w:val="000000"/>
          </w:rPr>
          <w:t>snq2∆</w:t>
        </w:r>
      </w:ins>
      <w:ins w:id="539" w:author="Albi Celaj" w:date="2019-02-21T16:13:00Z">
        <w:r w:rsidR="005D51FC">
          <w:rPr>
            <w:i/>
            <w:color w:val="000000"/>
          </w:rPr>
          <w:t xml:space="preserve"> </w:t>
        </w:r>
        <w:r w:rsidR="005D51FC">
          <w:rPr>
            <w:color w:val="000000"/>
          </w:rPr>
          <w:t xml:space="preserve">(20% decreased resistance, </w:t>
        </w:r>
        <w:r w:rsidR="005D51FC" w:rsidRPr="00AC7F48">
          <w:rPr>
            <w:i/>
            <w:color w:val="000000"/>
          </w:rPr>
          <w:t>p</w:t>
        </w:r>
        <w:r w:rsidR="005D51FC">
          <w:rPr>
            <w:color w:val="000000"/>
          </w:rPr>
          <w:t xml:space="preserve"> = 5.8e-80; Wilcoxon rank sum test</w:t>
        </w:r>
        <w:r w:rsidR="005D51FC" w:rsidRPr="00E56441">
          <w:rPr>
            <w:color w:val="000000"/>
          </w:rPr>
          <w:t>)</w:t>
        </w:r>
      </w:ins>
      <w:ins w:id="540" w:author="Albi Celaj" w:date="2019-02-21T16:12:00Z">
        <w:r w:rsidR="005D51FC">
          <w:rPr>
            <w:i/>
            <w:color w:val="000000"/>
          </w:rPr>
          <w:t xml:space="preserve">, </w:t>
        </w:r>
        <w:r w:rsidR="005D51FC">
          <w:rPr>
            <w:color w:val="000000"/>
          </w:rPr>
          <w:t xml:space="preserve">but </w:t>
        </w:r>
      </w:ins>
      <w:ins w:id="541" w:author="Albi Celaj" w:date="2019-02-21T16:08:00Z">
        <w:r>
          <w:rPr>
            <w:color w:val="000000"/>
          </w:rPr>
          <w:t xml:space="preserve">13% increased resistance in </w:t>
        </w:r>
        <w:r>
          <w:rPr>
            <w:i/>
            <w:color w:val="000000"/>
          </w:rPr>
          <w:t xml:space="preserve">pdr5∆ </w:t>
        </w:r>
        <w:r>
          <w:rPr>
            <w:color w:val="000000"/>
          </w:rPr>
          <w:t xml:space="preserve">knockouts </w:t>
        </w:r>
      </w:ins>
      <w:ins w:id="542" w:author="Albi Celaj" w:date="2019-02-21T16:09:00Z">
        <w:r>
          <w:rPr>
            <w:color w:val="000000"/>
          </w:rPr>
          <w:t>(</w:t>
        </w:r>
        <w:r w:rsidRPr="00D66545">
          <w:rPr>
            <w:color w:val="000000"/>
          </w:rPr>
          <w:t>p</w:t>
        </w:r>
        <w:r>
          <w:rPr>
            <w:color w:val="000000"/>
          </w:rPr>
          <w:t xml:space="preserve"> = 1.5e-96</w:t>
        </w:r>
        <w:r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r w:rsidR="005D51FC">
          <w:rPr>
            <w:color w:val="000000"/>
          </w:rPr>
          <w:t>1.3e-72</w:t>
        </w:r>
        <w:r w:rsidR="005D51FC" w:rsidRPr="00D66545">
          <w:rPr>
            <w:color w:val="000000"/>
          </w:rPr>
          <w:t>)</w:t>
        </w:r>
        <w:r w:rsidR="005D51FC">
          <w:rPr>
            <w:color w:val="000000"/>
          </w:rPr>
          <w:t xml:space="preserve">.  </w:t>
        </w:r>
      </w:ins>
      <w:ins w:id="543" w:author="Albi Celaj" w:date="2019-02-21T16:14:00Z">
        <w:r w:rsidR="005D51FC">
          <w:rPr>
            <w:color w:val="000000"/>
          </w:rPr>
          <w:t>All of t</w:t>
        </w:r>
      </w:ins>
      <w:ins w:id="544" w:author="Albi Celaj" w:date="2019-02-21T16:10:00Z">
        <w:r w:rsidR="005D51FC">
          <w:rPr>
            <w:color w:val="000000"/>
          </w:rPr>
          <w:t xml:space="preserve">hese effects had been previously reported </w:t>
        </w:r>
      </w:ins>
      <w:moveToRangeStart w:id="545" w:author="Albi Celaj" w:date="2019-02-21T16:10:00Z" w:name="move1657860"/>
      <w:moveTo w:id="546" w:author="Albi Celaj" w:date="2019-02-21T16:10:00Z">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moveTo>
      <w:moveToRangeEnd w:id="545"/>
      <w:ins w:id="547" w:author="Albi Celaj" w:date="2019-02-21T16:34:00Z">
        <w:r w:rsidR="00DA0164">
          <w:rPr>
            <w:color w:val="000000"/>
          </w:rPr>
          <w:t xml:space="preserve">, and explained by increased </w:t>
        </w:r>
      </w:ins>
      <w:ins w:id="548" w:author="Albi Celaj" w:date="2019-02-21T16:35:00Z">
        <w:r w:rsidR="00DA0164">
          <w:rPr>
            <w:i/>
            <w:color w:val="000000"/>
          </w:rPr>
          <w:t>SNQ2</w:t>
        </w:r>
        <w:r w:rsidR="00DA0164">
          <w:rPr>
            <w:color w:val="000000"/>
          </w:rPr>
          <w:t xml:space="preserve"> activity upon deleting </w:t>
        </w:r>
      </w:ins>
      <w:ins w:id="549" w:author="Albi Celaj" w:date="2019-02-21T16:36:00Z">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ins>
      <w:ins w:id="550" w:author="Albi Celaj" w:date="2019-02-21T16:10:00Z">
        <w:r w:rsidR="005D51FC">
          <w:rPr>
            <w:color w:val="000000"/>
          </w:rPr>
          <w:t xml:space="preserve">onsistent with </w:t>
        </w:r>
      </w:ins>
      <w:ins w:id="551" w:author="Albi Celaj" w:date="2019-02-21T16:36:00Z">
        <w:r w:rsidR="00DA0164">
          <w:rPr>
            <w:color w:val="000000"/>
          </w:rPr>
          <w:t>this explanation</w:t>
        </w:r>
      </w:ins>
      <w:ins w:id="552" w:author="Albi Celaj" w:date="2019-02-21T16:10:00Z">
        <w:r w:rsidR="005D51FC">
          <w:rPr>
            <w:color w:val="000000"/>
          </w:rPr>
          <w:t xml:space="preserve">, </w:t>
        </w:r>
      </w:ins>
      <w:ins w:id="553" w:author="Albi Celaj" w:date="2019-02-21T16:14:00Z">
        <w:r w:rsidR="005D51FC">
          <w:rPr>
            <w:color w:val="000000"/>
          </w:rPr>
          <w:t xml:space="preserve">the resistance effects were </w:t>
        </w:r>
      </w:ins>
      <w:ins w:id="554" w:author="Albi Celaj" w:date="2019-02-21T16:10:00Z">
        <w:r w:rsidR="005D51FC">
          <w:rPr>
            <w:color w:val="000000"/>
          </w:rPr>
          <w:t>more modest in</w:t>
        </w:r>
      </w:ins>
      <w:ins w:id="555" w:author="Albi Celaj" w:date="2019-02-21T16:15:00Z">
        <w:r w:rsidR="008F3000">
          <w:rPr>
            <w:color w:val="000000"/>
          </w:rPr>
          <w:t xml:space="preserve"> a</w:t>
        </w:r>
      </w:ins>
      <w:ins w:id="556" w:author="Albi Celaj" w:date="2019-02-21T16:10:00Z">
        <w:r w:rsidR="005D51FC">
          <w:rPr>
            <w:color w:val="000000"/>
          </w:rPr>
          <w:t xml:space="preserve"> </w:t>
        </w:r>
      </w:ins>
      <w:ins w:id="557" w:author="Albi Celaj" w:date="2019-02-21T16:11:00Z">
        <w:r w:rsidR="005D51FC" w:rsidRPr="004B7F4B">
          <w:rPr>
            <w:i/>
            <w:color w:val="000000"/>
          </w:rPr>
          <w:t>snq</w:t>
        </w:r>
        <w:r w:rsidR="005D51FC" w:rsidRPr="00C73FA6">
          <w:rPr>
            <w:i/>
            <w:color w:val="000000"/>
          </w:rPr>
          <w:t>2∆</w:t>
        </w:r>
        <w:r w:rsidR="005D51FC">
          <w:rPr>
            <w:color w:val="000000"/>
          </w:rPr>
          <w:t xml:space="preserve"> background (Figure 3).  </w:t>
        </w:r>
      </w:ins>
      <w:ins w:id="558" w:author="Albi Celaj" w:date="2019-02-21T16:15:00Z">
        <w:r w:rsidR="008F3000">
          <w:rPr>
            <w:color w:val="000000"/>
          </w:rPr>
          <w:t xml:space="preserve">A similar landscape was found in bisantrene, which also showed a strong </w:t>
        </w:r>
      </w:ins>
      <w:ins w:id="559" w:author="Albi Celaj" w:date="2019-02-21T16:16:00Z">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ins>
      <w:ins w:id="560" w:author="Albi Celaj" w:date="2019-02-21T16:17:00Z">
        <w:r w:rsidR="008F3000">
          <w:rPr>
            <w:color w:val="000000"/>
            <w:lang w:val="en-CA"/>
          </w:rPr>
          <w:t xml:space="preserve">.  Indeed, the successive deletion of ABC transporters led to greater resistance for surprisingly many drugs (Figure 2D and S5).  </w:t>
        </w:r>
      </w:ins>
      <w:ins w:id="561" w:author="Albi Celaj" w:date="2019-02-21T16:06:00Z">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individually or in any combination led to more valinomycin resistance than the wild-typ</w:t>
        </w:r>
        <w:r w:rsidR="008F3000">
          <w:rPr>
            <w:color w:val="000000"/>
            <w:lang w:val="en-CA"/>
          </w:rPr>
          <w:t xml:space="preserve">e strain (Figure </w:t>
        </w:r>
      </w:ins>
      <w:ins w:id="562" w:author="Albi Celaj" w:date="2019-02-21T16:17:00Z">
        <w:r w:rsidR="008F3000">
          <w:rPr>
            <w:color w:val="000000"/>
            <w:lang w:val="en-CA"/>
          </w:rPr>
          <w:t>3).</w:t>
        </w:r>
      </w:ins>
    </w:p>
    <w:p w14:paraId="213161C4" w14:textId="77777777" w:rsidR="0033459D" w:rsidRDefault="0033459D" w:rsidP="00DB0ED8">
      <w:pPr>
        <w:widowControl w:val="0"/>
        <w:autoSpaceDE w:val="0"/>
        <w:autoSpaceDN w:val="0"/>
        <w:adjustRightInd w:val="0"/>
        <w:jc w:val="both"/>
        <w:rPr>
          <w:ins w:id="563" w:author="Albi Celaj" w:date="2019-02-21T15:47:00Z"/>
          <w:color w:val="000000"/>
        </w:rPr>
      </w:pPr>
    </w:p>
    <w:p w14:paraId="67582DBC" w14:textId="103B91E4" w:rsidR="00DB0ED8" w:rsidRPr="00D66545" w:rsidDel="008F3000" w:rsidRDefault="00160012" w:rsidP="00DB0ED8">
      <w:pPr>
        <w:widowControl w:val="0"/>
        <w:autoSpaceDE w:val="0"/>
        <w:autoSpaceDN w:val="0"/>
        <w:adjustRightInd w:val="0"/>
        <w:jc w:val="both"/>
        <w:rPr>
          <w:del w:id="564" w:author="Albi Celaj" w:date="2019-02-21T16:17:00Z"/>
          <w:color w:val="000000"/>
        </w:rPr>
      </w:pPr>
      <w:del w:id="565" w:author="Albi Celaj" w:date="2019-02-21T16:17:00Z">
        <w:r w:rsidDel="008F3000">
          <w:rPr>
            <w:color w:val="000000"/>
          </w:rPr>
          <w:delText xml:space="preserve">First, we </w:delText>
        </w:r>
        <w:r w:rsidR="003346EA" w:rsidDel="008F3000">
          <w:rPr>
            <w:color w:val="000000"/>
          </w:rPr>
          <w:delText>tested</w:delText>
        </w:r>
        <w:r w:rsidDel="008F3000">
          <w:rPr>
            <w:color w:val="000000"/>
          </w:rPr>
          <w:delText xml:space="preserve"> the extent to which </w:delText>
        </w:r>
        <w:r w:rsidR="003346EA" w:rsidDel="008F3000">
          <w:rPr>
            <w:color w:val="000000"/>
          </w:rPr>
          <w:delText xml:space="preserve">these </w:delText>
        </w:r>
        <w:r w:rsidDel="008F3000">
          <w:rPr>
            <w:color w:val="000000"/>
          </w:rPr>
          <w:delText xml:space="preserve">landscapes could capture </w:delText>
        </w:r>
        <w:r w:rsidR="00B050DC" w:rsidDel="008F3000">
          <w:rPr>
            <w:color w:val="000000"/>
          </w:rPr>
          <w:delText xml:space="preserve">several </w:delText>
        </w:r>
        <w:r w:rsidDel="008F3000">
          <w:rPr>
            <w:color w:val="000000"/>
          </w:rPr>
          <w:delText>previously-reported relationships between ABC tra</w:delText>
        </w:r>
        <w:r w:rsidR="00956CAB" w:rsidDel="008F3000">
          <w:rPr>
            <w:color w:val="000000"/>
          </w:rPr>
          <w:delText>nsporter knockouts</w:delText>
        </w:r>
        <w:r w:rsidDel="008F3000">
          <w:rPr>
            <w:color w:val="000000"/>
          </w:rPr>
          <w:delText xml:space="preserve"> and resistance to benomyl.</w:delText>
        </w:r>
        <w:r w:rsidR="00DB0ED8" w:rsidDel="008F3000">
          <w:rPr>
            <w:color w:val="000000"/>
          </w:rPr>
          <w:delText xml:space="preserve"> </w:delText>
        </w:r>
        <w:r w:rsidR="00B050DC" w:rsidDel="008F3000">
          <w:rPr>
            <w:color w:val="000000"/>
          </w:rPr>
          <w:delText xml:space="preserve"> </w:delText>
        </w:r>
        <w:r w:rsidR="00E713CD" w:rsidDel="008F3000">
          <w:rPr>
            <w:color w:val="000000"/>
          </w:rPr>
          <w:delText>We</w:delText>
        </w:r>
        <w:r w:rsidR="00DB0ED8" w:rsidDel="008F3000">
          <w:rPr>
            <w:color w:val="000000"/>
          </w:rPr>
          <w:delText xml:space="preserve"> clearly captured the sensitivity of </w:delText>
        </w:r>
        <w:r w:rsidR="00DB0ED8" w:rsidRPr="00795AAD" w:rsidDel="008F3000">
          <w:rPr>
            <w:i/>
            <w:color w:val="000000"/>
          </w:rPr>
          <w:delText>snq2</w:delText>
        </w:r>
        <w:r w:rsidR="00DB0ED8" w:rsidDel="008F3000">
          <w:rPr>
            <w:color w:val="000000"/>
          </w:rPr>
          <w:delText xml:space="preserve">∆ deletions to benomyl (Figure </w:delText>
        </w:r>
        <w:r w:rsidR="00F20F8A" w:rsidDel="008F3000">
          <w:rPr>
            <w:color w:val="000000"/>
          </w:rPr>
          <w:delText>2D</w:delText>
        </w:r>
        <w:r w:rsidR="00DB0ED8" w:rsidDel="008F3000">
          <w:rPr>
            <w:color w:val="000000"/>
          </w:rPr>
          <w:delText xml:space="preserve"> </w:delText>
        </w:r>
        <w:r w:rsidR="00F20F8A" w:rsidDel="008F3000">
          <w:rPr>
            <w:color w:val="000000"/>
          </w:rPr>
          <w:delText xml:space="preserve">top </w:delText>
        </w:r>
        <w:r w:rsidR="00DB0ED8" w:rsidDel="008F3000">
          <w:rPr>
            <w:color w:val="000000"/>
          </w:rPr>
          <w:delText>panel;</w:delText>
        </w:r>
      </w:del>
      <w:del w:id="566" w:author="Albi Celaj" w:date="2019-02-21T16:13:00Z">
        <w:r w:rsidR="00DB0ED8" w:rsidDel="005D51FC">
          <w:rPr>
            <w:color w:val="000000"/>
          </w:rPr>
          <w:delText xml:space="preserve"> 20% decreased resistance, </w:delText>
        </w:r>
        <w:r w:rsidR="00DB0ED8" w:rsidRPr="00AC7F48" w:rsidDel="005D51FC">
          <w:rPr>
            <w:i/>
            <w:color w:val="000000"/>
          </w:rPr>
          <w:delText>p</w:delText>
        </w:r>
        <w:r w:rsidR="00DB0ED8" w:rsidDel="005D51FC">
          <w:rPr>
            <w:color w:val="000000"/>
          </w:rPr>
          <w:delText xml:space="preserve"> = 5.8e-80; Wilcoxon rank sum test</w:delText>
        </w:r>
        <w:r w:rsidR="00DB0ED8" w:rsidRPr="00E56441" w:rsidDel="005D51FC">
          <w:rPr>
            <w:color w:val="000000"/>
          </w:rPr>
          <w:delText>)</w:delText>
        </w:r>
      </w:del>
      <w:del w:id="567" w:author="Albi Celaj" w:date="2019-02-21T16:17:00Z">
        <w:r w:rsidR="00DB0ED8" w:rsidDel="008F3000">
          <w:rPr>
            <w:color w:val="000000"/>
          </w:rPr>
          <w:delText xml:space="preserve">, which </w:delText>
        </w:r>
        <w:r w:rsidR="00DB0ED8" w:rsidRPr="00D66545" w:rsidDel="008F3000">
          <w:rPr>
            <w:color w:val="000000"/>
          </w:rPr>
          <w:delText xml:space="preserve">was expected given that </w:delText>
        </w:r>
        <w:r w:rsidR="00DB0ED8" w:rsidRPr="008E592C" w:rsidDel="008F3000">
          <w:rPr>
            <w:color w:val="000000"/>
          </w:rPr>
          <w:delText>Snq2</w:delText>
        </w:r>
        <w:r w:rsidR="00DB0ED8" w:rsidRPr="00D66545" w:rsidDel="008F3000">
          <w:rPr>
            <w:i/>
            <w:color w:val="000000"/>
          </w:rPr>
          <w:delText xml:space="preserve"> </w:delText>
        </w:r>
        <w:r w:rsidR="00DB0ED8" w:rsidRPr="00D66545" w:rsidDel="008F3000">
          <w:rPr>
            <w:color w:val="000000"/>
          </w:rPr>
          <w:delText xml:space="preserve">is known to be </w:delText>
        </w:r>
        <w:r w:rsidR="00A460CC" w:rsidDel="008F3000">
          <w:rPr>
            <w:color w:val="000000"/>
          </w:rPr>
          <w:delText xml:space="preserve">its </w:delText>
        </w:r>
        <w:r w:rsidR="00DB0ED8" w:rsidRPr="00D66545" w:rsidDel="008F3000">
          <w:rPr>
            <w:color w:val="000000"/>
          </w:rPr>
          <w:delText>primary efflux pump</w:delText>
        </w:r>
        <w:r w:rsidR="00DB0ED8" w:rsidDel="008F3000">
          <w:rPr>
            <w:color w:val="000000"/>
          </w:rPr>
          <w:delText xml:space="preserve"> </w:delText>
        </w:r>
        <w:r w:rsidR="00DB0ED8" w:rsidRPr="00D66545" w:rsidDel="008F3000">
          <w:rPr>
            <w:color w:val="000000"/>
          </w:rPr>
          <w:fldChar w:fldCharType="begin" w:fldLock="1"/>
        </w:r>
        <w:r w:rsidR="00DB0ED8" w:rsidRPr="008F3000" w:rsidDel="008F3000">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delInstrText>
        </w:r>
        <w:r w:rsidR="00DB0ED8" w:rsidRPr="00D66545" w:rsidDel="008F3000">
          <w:rPr>
            <w:color w:val="000000"/>
          </w:rPr>
          <w:fldChar w:fldCharType="separate"/>
        </w:r>
        <w:r w:rsidR="00DB0ED8" w:rsidRPr="008F3000" w:rsidDel="008F3000">
          <w:rPr>
            <w:noProof/>
            <w:color w:val="000000"/>
          </w:rPr>
          <w:delText>(Kolaczkowski et al., 1998)</w:delText>
        </w:r>
        <w:r w:rsidR="00DB0ED8" w:rsidRPr="00D66545" w:rsidDel="008F3000">
          <w:rPr>
            <w:color w:val="000000"/>
          </w:rPr>
          <w:fldChar w:fldCharType="end"/>
        </w:r>
        <w:r w:rsidR="00DB0ED8" w:rsidRPr="00D66545" w:rsidDel="008F3000">
          <w:rPr>
            <w:color w:val="000000"/>
          </w:rPr>
          <w:delText xml:space="preserve">. We also observed several </w:delText>
        </w:r>
        <w:r w:rsidR="00C0459F" w:rsidDel="008F3000">
          <w:rPr>
            <w:color w:val="000000"/>
          </w:rPr>
          <w:delText xml:space="preserve">other known </w:delText>
        </w:r>
        <w:r w:rsidR="00DB0ED8" w:rsidRPr="00D66545" w:rsidDel="008F3000">
          <w:rPr>
            <w:color w:val="000000"/>
          </w:rPr>
          <w:delText xml:space="preserve">phenomena, including increased benomyl resistance in </w:delText>
        </w:r>
        <w:r w:rsidR="00DB0ED8" w:rsidRPr="00D66545" w:rsidDel="008F3000">
          <w:rPr>
            <w:i/>
            <w:color w:val="000000"/>
          </w:rPr>
          <w:delText xml:space="preserve">pdr5∆ </w:delText>
        </w:r>
        <w:r w:rsidR="00DB0ED8" w:rsidRPr="00D66545" w:rsidDel="008F3000">
          <w:rPr>
            <w:color w:val="000000"/>
          </w:rPr>
          <w:delText>knockouts (</w:delText>
        </w:r>
        <w:r w:rsidR="00DB0ED8" w:rsidDel="008F3000">
          <w:rPr>
            <w:color w:val="000000"/>
          </w:rPr>
          <w:delText>13% increased resistance</w:delText>
        </w:r>
        <w:r w:rsidR="00DB0ED8" w:rsidRPr="00D66545" w:rsidDel="008F3000">
          <w:rPr>
            <w:color w:val="000000"/>
          </w:rPr>
          <w:delText xml:space="preserve">; </w:delText>
        </w:r>
      </w:del>
      <w:del w:id="568" w:author="Albi Celaj" w:date="2019-02-21T16:08:00Z">
        <w:r w:rsidR="00DB0ED8" w:rsidRPr="00D66545" w:rsidDel="0033459D">
          <w:rPr>
            <w:color w:val="000000"/>
          </w:rPr>
          <w:delText>p</w:delText>
        </w:r>
        <w:r w:rsidR="00DB0ED8" w:rsidDel="0033459D">
          <w:rPr>
            <w:color w:val="000000"/>
          </w:rPr>
          <w:delText xml:space="preserve"> = 1.5e-96</w:delText>
        </w:r>
        <w:r w:rsidR="00DB0ED8" w:rsidRPr="00D66545" w:rsidDel="0033459D">
          <w:rPr>
            <w:color w:val="000000"/>
          </w:rPr>
          <w:delText xml:space="preserve">) </w:delText>
        </w:r>
      </w:del>
      <w:del w:id="569" w:author="Albi Celaj" w:date="2019-02-21T16:17:00Z">
        <w:r w:rsidR="00DB0ED8" w:rsidDel="008F3000">
          <w:rPr>
            <w:color w:val="000000"/>
          </w:rPr>
          <w:delText xml:space="preserve">and a </w:delText>
        </w:r>
        <w:r w:rsidR="00DB0ED8" w:rsidRPr="00D66545" w:rsidDel="008F3000">
          <w:rPr>
            <w:color w:val="000000"/>
          </w:rPr>
          <w:delText xml:space="preserve">further increased benomyl resistance of the </w:delText>
        </w:r>
      </w:del>
      <w:del w:id="570" w:author="Albi Celaj" w:date="2019-02-21T16:09:00Z">
        <w:r w:rsidR="00DB0ED8" w:rsidRPr="00D66545" w:rsidDel="005D51FC">
          <w:rPr>
            <w:i/>
            <w:color w:val="000000"/>
          </w:rPr>
          <w:delText>pdr5∆</w:delText>
        </w:r>
        <w:r w:rsidR="00DB0ED8" w:rsidDel="005D51FC">
          <w:rPr>
            <w:i/>
            <w:color w:val="000000"/>
          </w:rPr>
          <w:delText xml:space="preserve"> </w:delText>
        </w:r>
        <w:r w:rsidR="00DB0ED8" w:rsidRPr="00D66545" w:rsidDel="005D51FC">
          <w:rPr>
            <w:i/>
            <w:color w:val="000000"/>
          </w:rPr>
          <w:delText>yor1∆</w:delText>
        </w:r>
        <w:r w:rsidR="00DB0ED8" w:rsidRPr="00D66545" w:rsidDel="005D51FC">
          <w:rPr>
            <w:color w:val="000000"/>
          </w:rPr>
          <w:delText xml:space="preserve"> double-mutant </w:delText>
        </w:r>
        <w:r w:rsidR="00DB0ED8" w:rsidDel="005D51FC">
          <w:rPr>
            <w:color w:val="000000"/>
          </w:rPr>
          <w:delText>(21% increased resistance</w:delText>
        </w:r>
        <w:r w:rsidR="00DB0ED8" w:rsidRPr="00D66545" w:rsidDel="005D51FC">
          <w:rPr>
            <w:color w:val="000000"/>
          </w:rPr>
          <w:delText xml:space="preserve">; p </w:delText>
        </w:r>
        <w:r w:rsidR="00DB0ED8" w:rsidDel="005D51FC">
          <w:rPr>
            <w:color w:val="000000"/>
          </w:rPr>
          <w:delText>=</w:delText>
        </w:r>
        <w:r w:rsidR="00DB0ED8" w:rsidRPr="00D66545" w:rsidDel="005D51FC">
          <w:rPr>
            <w:color w:val="000000"/>
          </w:rPr>
          <w:delText xml:space="preserve"> </w:delText>
        </w:r>
        <w:r w:rsidR="00DB0ED8" w:rsidDel="005D51FC">
          <w:rPr>
            <w:color w:val="000000"/>
          </w:rPr>
          <w:delText>1.3e-72</w:delText>
        </w:r>
        <w:r w:rsidR="00DB0ED8" w:rsidRPr="00D66545" w:rsidDel="005D51FC">
          <w:rPr>
            <w:color w:val="000000"/>
          </w:rPr>
          <w:delText>)</w:delText>
        </w:r>
        <w:r w:rsidR="00DB0ED8" w:rsidDel="005D51FC">
          <w:rPr>
            <w:color w:val="000000"/>
          </w:rPr>
          <w:delText>.</w:delText>
        </w:r>
        <w:r w:rsidR="00DB0ED8" w:rsidRPr="00D66545" w:rsidDel="005D51FC">
          <w:rPr>
            <w:color w:val="000000"/>
          </w:rPr>
          <w:delText xml:space="preserve"> </w:delText>
        </w:r>
      </w:del>
      <w:del w:id="571" w:author="Albi Celaj" w:date="2019-02-21T16:17:00Z">
        <w:r w:rsidR="00C0459F" w:rsidDel="008F3000">
          <w:rPr>
            <w:color w:val="000000"/>
          </w:rPr>
          <w:delText xml:space="preserve">Consistent </w:delText>
        </w:r>
        <w:r w:rsidR="00DB0ED8" w:rsidDel="008F3000">
          <w:rPr>
            <w:color w:val="000000"/>
          </w:rPr>
          <w:delText>with</w:delText>
        </w:r>
      </w:del>
      <w:moveFromRangeStart w:id="572" w:author="Albi Celaj" w:date="2019-02-21T16:10:00Z" w:name="move1657860"/>
      <w:moveFrom w:id="573" w:author="Albi Celaj" w:date="2019-02-21T16:10:00Z">
        <w:del w:id="574" w:author="Albi Celaj" w:date="2019-02-21T16:17:00Z">
          <w:r w:rsidR="00DB0ED8" w:rsidDel="008F3000">
            <w:rPr>
              <w:color w:val="000000"/>
            </w:rPr>
            <w:delText xml:space="preserve"> </w:delText>
          </w:r>
          <w:r w:rsidR="00DB0ED8" w:rsidRPr="00D66545" w:rsidDel="008F3000">
            <w:rPr>
              <w:i/>
              <w:color w:val="000000"/>
            </w:rPr>
            <w:fldChar w:fldCharType="begin" w:fldLock="1"/>
          </w:r>
          <w:r w:rsidR="00D9226C" w:rsidRPr="005D51FC" w:rsidDel="008F3000">
            <w:rPr>
              <w:i/>
              <w:color w:val="000000"/>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delInstrText>
          </w:r>
          <w:r w:rsidR="00DB0ED8" w:rsidRPr="00D66545" w:rsidDel="008F3000">
            <w:rPr>
              <w:i/>
              <w:color w:val="000000"/>
            </w:rPr>
            <w:fldChar w:fldCharType="separate"/>
          </w:r>
          <w:r w:rsidR="007A4FB8" w:rsidRPr="005D51FC" w:rsidDel="008F3000">
            <w:rPr>
              <w:noProof/>
              <w:color w:val="000000"/>
            </w:rPr>
            <w:delText>(Kolaczkowska et al., 2008; Snider et al., 2013)</w:delText>
          </w:r>
          <w:r w:rsidR="00DB0ED8" w:rsidRPr="00D66545" w:rsidDel="008F3000">
            <w:rPr>
              <w:i/>
              <w:color w:val="000000"/>
            </w:rPr>
            <w:fldChar w:fldCharType="end"/>
          </w:r>
        </w:del>
      </w:moveFrom>
      <w:moveFromRangeEnd w:id="572"/>
      <w:del w:id="575" w:author="Albi Celaj" w:date="2019-02-21T16:17:00Z">
        <w:r w:rsidR="00DB0ED8" w:rsidDel="008F3000">
          <w:rPr>
            <w:i/>
            <w:color w:val="000000"/>
          </w:rPr>
          <w:delText xml:space="preserve">, </w:delText>
        </w:r>
        <w:r w:rsidR="00DB0ED8" w:rsidDel="008F3000">
          <w:rPr>
            <w:color w:val="000000"/>
          </w:rPr>
          <w:delText>t</w:delText>
        </w:r>
        <w:r w:rsidR="00DB0ED8" w:rsidRPr="00D66545" w:rsidDel="008F3000">
          <w:rPr>
            <w:color w:val="000000"/>
          </w:rPr>
          <w:delText xml:space="preserve">hese increases </w:delText>
        </w:r>
        <w:r w:rsidR="00DB0ED8" w:rsidDel="008F3000">
          <w:rPr>
            <w:color w:val="000000"/>
          </w:rPr>
          <w:delText xml:space="preserve">were </w:delText>
        </w:r>
        <w:r w:rsidR="00C73FA6" w:rsidDel="008F3000">
          <w:rPr>
            <w:color w:val="000000"/>
          </w:rPr>
          <w:delText xml:space="preserve">more modest in an </w:delText>
        </w:r>
      </w:del>
      <w:del w:id="576" w:author="Albi Celaj" w:date="2019-02-21T16:11:00Z">
        <w:r w:rsidR="00C73FA6" w:rsidRPr="004B7F4B" w:rsidDel="005D51FC">
          <w:rPr>
            <w:i/>
            <w:color w:val="000000"/>
          </w:rPr>
          <w:delText>snq</w:delText>
        </w:r>
        <w:r w:rsidR="00DB0ED8" w:rsidRPr="00C73FA6" w:rsidDel="005D51FC">
          <w:rPr>
            <w:i/>
            <w:color w:val="000000"/>
          </w:rPr>
          <w:delText>2</w:delText>
        </w:r>
        <w:r w:rsidR="00C73FA6" w:rsidRPr="00C73FA6" w:rsidDel="005D51FC">
          <w:rPr>
            <w:i/>
            <w:color w:val="000000"/>
          </w:rPr>
          <w:delText>∆</w:delText>
        </w:r>
        <w:r w:rsidR="00C73FA6" w:rsidDel="005D51FC">
          <w:rPr>
            <w:color w:val="000000"/>
          </w:rPr>
          <w:delText xml:space="preserve"> background </w:delText>
        </w:r>
      </w:del>
      <w:del w:id="577" w:author="Albi Celaj" w:date="2019-02-21T16:17:00Z">
        <w:r w:rsidR="00C73FA6" w:rsidDel="008F3000">
          <w:rPr>
            <w:color w:val="000000"/>
          </w:rPr>
          <w:delText>(</w:delText>
        </w:r>
        <w:r w:rsidR="00DB0ED8" w:rsidDel="008F3000">
          <w:rPr>
            <w:color w:val="000000"/>
          </w:rPr>
          <w:delText xml:space="preserve">Figure </w:delText>
        </w:r>
        <w:r w:rsidR="00F20F8A" w:rsidDel="008F3000">
          <w:rPr>
            <w:color w:val="000000"/>
          </w:rPr>
          <w:delText>2D</w:delText>
        </w:r>
        <w:r w:rsidR="00DB0ED8" w:rsidRPr="00D66545" w:rsidDel="008F3000">
          <w:rPr>
            <w:color w:val="000000"/>
          </w:rPr>
          <w:delText xml:space="preserve"> </w:delText>
        </w:r>
        <w:r w:rsidR="00F20F8A" w:rsidDel="008F3000">
          <w:rPr>
            <w:color w:val="000000"/>
          </w:rPr>
          <w:delText>top</w:delText>
        </w:r>
        <w:r w:rsidR="00DB0ED8" w:rsidRPr="00D66545" w:rsidDel="008F3000">
          <w:rPr>
            <w:color w:val="000000"/>
          </w:rPr>
          <w:delText xml:space="preserve"> panel).  </w:delText>
        </w:r>
        <w:r w:rsidR="00C73FA6" w:rsidDel="008F3000">
          <w:rPr>
            <w:color w:val="000000"/>
          </w:rPr>
          <w:delText>W</w:delText>
        </w:r>
        <w:r w:rsidR="00DB0ED8" w:rsidDel="008F3000">
          <w:rPr>
            <w:color w:val="000000"/>
          </w:rPr>
          <w:delText xml:space="preserve">e </w:delText>
        </w:r>
        <w:r w:rsidR="00DB0ED8" w:rsidRPr="00D66545" w:rsidDel="008F3000">
          <w:rPr>
            <w:color w:val="000000"/>
          </w:rPr>
          <w:delText xml:space="preserve">did not observe </w:delText>
        </w:r>
        <w:r w:rsidR="00C73FA6" w:rsidRPr="00D66545" w:rsidDel="008F3000">
          <w:rPr>
            <w:color w:val="000000"/>
          </w:rPr>
          <w:delText>(p =</w:delText>
        </w:r>
        <w:r w:rsidR="00C73FA6" w:rsidDel="008F3000">
          <w:rPr>
            <w:color w:val="000000"/>
          </w:rPr>
          <w:delText xml:space="preserve"> 0.09</w:delText>
        </w:r>
        <w:r w:rsidR="00C73FA6" w:rsidRPr="00D66545" w:rsidDel="008F3000">
          <w:rPr>
            <w:color w:val="000000"/>
          </w:rPr>
          <w:delText>)</w:delText>
        </w:r>
        <w:r w:rsidR="00C73FA6" w:rsidDel="008F3000">
          <w:rPr>
            <w:color w:val="000000"/>
          </w:rPr>
          <w:delText xml:space="preserve"> a reportedly weak phenomenon in which </w:delText>
        </w:r>
        <w:r w:rsidR="00DB0ED8" w:rsidRPr="00D66545" w:rsidDel="008F3000">
          <w:rPr>
            <w:i/>
            <w:color w:val="000000"/>
          </w:rPr>
          <w:delText>yor1∆</w:delText>
        </w:r>
        <w:r w:rsidR="00DB0ED8" w:rsidRPr="00D66545" w:rsidDel="008F3000">
          <w:rPr>
            <w:color w:val="000000"/>
          </w:rPr>
          <w:delText xml:space="preserve"> confer</w:delText>
        </w:r>
        <w:r w:rsidR="00C73FA6" w:rsidDel="008F3000">
          <w:rPr>
            <w:color w:val="000000"/>
          </w:rPr>
          <w:delText>s</w:delText>
        </w:r>
        <w:r w:rsidR="00DB0ED8" w:rsidRPr="00D66545" w:rsidDel="008F3000">
          <w:rPr>
            <w:color w:val="000000"/>
          </w:rPr>
          <w:delText xml:space="preserve"> benomyl resistance</w:delText>
        </w:r>
        <w:r w:rsidR="00DB0ED8" w:rsidDel="008F3000">
          <w:rPr>
            <w:color w:val="000000"/>
          </w:rPr>
          <w:delText xml:space="preserve"> </w:delText>
        </w:r>
        <w:r w:rsidR="00DB0ED8" w:rsidRPr="00D66545" w:rsidDel="008F3000">
          <w:rPr>
            <w:color w:val="000000"/>
          </w:rPr>
          <w:fldChar w:fldCharType="begin" w:fldLock="1"/>
        </w:r>
        <w:r w:rsidR="00DB0ED8" w:rsidDel="008F3000">
          <w:rPr>
            <w:color w:val="000000"/>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DB0ED8" w:rsidRPr="00D66545" w:rsidDel="008F3000">
          <w:rPr>
            <w:color w:val="000000"/>
          </w:rPr>
          <w:fldChar w:fldCharType="separate"/>
        </w:r>
        <w:r w:rsidR="00DB0ED8" w:rsidRPr="00D659A1" w:rsidDel="008F3000">
          <w:rPr>
            <w:noProof/>
            <w:color w:val="000000"/>
          </w:rPr>
          <w:delText>(Snider et al., 2013)</w:delText>
        </w:r>
        <w:r w:rsidR="00DB0ED8" w:rsidRPr="00D66545" w:rsidDel="008F3000">
          <w:rPr>
            <w:color w:val="000000"/>
          </w:rPr>
          <w:fldChar w:fldCharType="end"/>
        </w:r>
        <w:r w:rsidR="00DB0ED8" w:rsidRPr="00D66545" w:rsidDel="008F3000">
          <w:rPr>
            <w:color w:val="000000"/>
          </w:rPr>
          <w:delText xml:space="preserve">.  </w:delText>
        </w:r>
        <w:r w:rsidR="00DB0ED8" w:rsidDel="008F3000">
          <w:rPr>
            <w:color w:val="000000"/>
          </w:rPr>
          <w:delText>In summary</w:delText>
        </w:r>
        <w:r w:rsidR="00DB0ED8" w:rsidRPr="00D66545" w:rsidDel="008F3000">
          <w:rPr>
            <w:color w:val="000000"/>
          </w:rPr>
          <w:delText xml:space="preserve">, </w:delText>
        </w:r>
        <w:r w:rsidR="008D6812" w:rsidDel="008F3000">
          <w:rPr>
            <w:color w:val="000000"/>
          </w:rPr>
          <w:delText>XGA</w:delText>
        </w:r>
        <w:r w:rsidR="00D85E82" w:rsidDel="008F3000">
          <w:rPr>
            <w:color w:val="000000"/>
          </w:rPr>
          <w:delText xml:space="preserve"> </w:delText>
        </w:r>
        <w:r w:rsidR="00DB0ED8" w:rsidRPr="00D66545" w:rsidDel="008F3000">
          <w:rPr>
            <w:color w:val="000000"/>
          </w:rPr>
          <w:delText>largely recapitulate</w:delText>
        </w:r>
        <w:r w:rsidR="00DB0ED8" w:rsidDel="008F3000">
          <w:rPr>
            <w:color w:val="000000"/>
          </w:rPr>
          <w:delText>d</w:delText>
        </w:r>
        <w:r w:rsidR="00DB0ED8" w:rsidRPr="00D66545" w:rsidDel="008F3000">
          <w:rPr>
            <w:color w:val="000000"/>
          </w:rPr>
          <w:delText xml:space="preserve"> previously-reported </w:delText>
        </w:r>
        <w:r w:rsidR="00DB0ED8" w:rsidDel="008F3000">
          <w:rPr>
            <w:color w:val="000000"/>
          </w:rPr>
          <w:delText xml:space="preserve">effects of </w:delText>
        </w:r>
        <w:r w:rsidR="00DB0ED8" w:rsidRPr="00D66545" w:rsidDel="008F3000">
          <w:rPr>
            <w:color w:val="000000"/>
          </w:rPr>
          <w:delText>ABC transporter knockout</w:delText>
        </w:r>
        <w:r w:rsidR="00DB0ED8" w:rsidDel="008F3000">
          <w:rPr>
            <w:color w:val="000000"/>
          </w:rPr>
          <w:delText>s</w:delText>
        </w:r>
        <w:r w:rsidR="00DB0ED8" w:rsidRPr="00D66545" w:rsidDel="008F3000">
          <w:rPr>
            <w:color w:val="000000"/>
          </w:rPr>
          <w:delText xml:space="preserve"> </w:delText>
        </w:r>
        <w:r w:rsidR="00DB0ED8" w:rsidDel="008F3000">
          <w:rPr>
            <w:color w:val="000000"/>
          </w:rPr>
          <w:delText xml:space="preserve">on </w:delText>
        </w:r>
        <w:r w:rsidR="00DB0ED8" w:rsidRPr="00D66545" w:rsidDel="008F3000">
          <w:rPr>
            <w:color w:val="000000"/>
          </w:rPr>
          <w:delText xml:space="preserve">benomyl resistance, including </w:delText>
        </w:r>
        <w:r w:rsidR="00DB0ED8" w:rsidDel="008F3000">
          <w:rPr>
            <w:color w:val="000000"/>
          </w:rPr>
          <w:delText xml:space="preserve">the effects of </w:delText>
        </w:r>
        <w:r w:rsidR="00DB0ED8" w:rsidRPr="00D66545" w:rsidDel="008F3000">
          <w:rPr>
            <w:color w:val="000000"/>
          </w:rPr>
          <w:delText>two- and three-gene combinatorial</w:delText>
        </w:r>
        <w:r w:rsidR="00DB0ED8" w:rsidDel="008F3000">
          <w:rPr>
            <w:color w:val="000000"/>
          </w:rPr>
          <w:delText xml:space="preserve"> deletions</w:delText>
        </w:r>
        <w:r w:rsidR="00DB0ED8" w:rsidRPr="00D66545" w:rsidDel="008F3000">
          <w:rPr>
            <w:color w:val="000000"/>
          </w:rPr>
          <w:delText>.</w:delText>
        </w:r>
      </w:del>
    </w:p>
    <w:p w14:paraId="3CDF8580" w14:textId="77777777" w:rsidR="00DB0ED8" w:rsidRPr="00D66545" w:rsidDel="008F3000" w:rsidRDefault="00DB0ED8" w:rsidP="00DB0ED8">
      <w:pPr>
        <w:widowControl w:val="0"/>
        <w:autoSpaceDE w:val="0"/>
        <w:autoSpaceDN w:val="0"/>
        <w:adjustRightInd w:val="0"/>
        <w:jc w:val="both"/>
        <w:rPr>
          <w:del w:id="578" w:author="Albi Celaj" w:date="2019-02-21T16:17:00Z"/>
          <w:color w:val="000000"/>
        </w:rPr>
      </w:pPr>
    </w:p>
    <w:p w14:paraId="2F56D71A" w14:textId="33D5030A" w:rsidR="00DB0ED8" w:rsidDel="0033459D" w:rsidRDefault="00437617" w:rsidP="00DB0ED8">
      <w:pPr>
        <w:widowControl w:val="0"/>
        <w:autoSpaceDE w:val="0"/>
        <w:autoSpaceDN w:val="0"/>
        <w:adjustRightInd w:val="0"/>
        <w:jc w:val="both"/>
        <w:rPr>
          <w:del w:id="579" w:author="Albi Celaj" w:date="2019-02-21T16:06:00Z"/>
          <w:color w:val="000000"/>
          <w:lang w:val="en-CA"/>
        </w:rPr>
      </w:pPr>
      <w:del w:id="580" w:author="Albi Celaj" w:date="2019-02-21T16:06:00Z">
        <w:r w:rsidDel="0033459D">
          <w:rPr>
            <w:color w:val="000000"/>
          </w:rPr>
          <w:delText>After c</w:delText>
        </w:r>
        <w:r w:rsidR="00194D80" w:rsidDel="0033459D">
          <w:rPr>
            <w:color w:val="000000"/>
          </w:rPr>
          <w:delText>onfirming expected knockout effects in</w:delText>
        </w:r>
        <w:r w:rsidR="00D11B58" w:rsidDel="0033459D">
          <w:rPr>
            <w:color w:val="000000"/>
          </w:rPr>
          <w:delText xml:space="preserve"> benomyl, we</w:delText>
        </w:r>
        <w:r w:rsidR="00871C99" w:rsidDel="0033459D">
          <w:rPr>
            <w:color w:val="000000"/>
          </w:rPr>
          <w:delText xml:space="preserve"> </w:delText>
        </w:r>
        <w:r w:rsidR="008E5AD8" w:rsidDel="0033459D">
          <w:rPr>
            <w:color w:val="000000"/>
          </w:rPr>
          <w:delText>analyzed</w:delText>
        </w:r>
        <w:r w:rsidR="00A4500D" w:rsidDel="0033459D">
          <w:rPr>
            <w:color w:val="000000"/>
          </w:rPr>
          <w:delText xml:space="preserve"> </w:delText>
        </w:r>
        <w:r w:rsidR="00D11B58" w:rsidDel="0033459D">
          <w:rPr>
            <w:color w:val="000000"/>
          </w:rPr>
          <w:delText>fitness landscapes</w:delText>
        </w:r>
        <w:r w:rsidR="00871C99" w:rsidDel="0033459D">
          <w:rPr>
            <w:color w:val="000000"/>
          </w:rPr>
          <w:delText xml:space="preserve"> in other drugs</w:delText>
        </w:r>
        <w:r w:rsidR="00D11B58" w:rsidDel="0033459D">
          <w:rPr>
            <w:color w:val="000000"/>
          </w:rPr>
          <w:delText xml:space="preserve">. </w:delText>
        </w:r>
        <w:r w:rsidR="00DB0ED8" w:rsidDel="0033459D">
          <w:rPr>
            <w:color w:val="000000"/>
          </w:rPr>
          <w:delText xml:space="preserve">Many of the </w:delText>
        </w:r>
        <w:r w:rsidR="00A03372" w:rsidDel="0033459D">
          <w:rPr>
            <w:color w:val="000000"/>
          </w:rPr>
          <w:delText>multi-knockout effects</w:delText>
        </w:r>
        <w:r w:rsidR="00DB0ED8" w:rsidRPr="00D66545" w:rsidDel="0033459D">
          <w:rPr>
            <w:color w:val="000000"/>
          </w:rPr>
          <w:delText xml:space="preserve"> </w:delText>
        </w:r>
        <w:r w:rsidR="00DB0ED8" w:rsidDel="0033459D">
          <w:rPr>
            <w:color w:val="000000"/>
          </w:rPr>
          <w:delText xml:space="preserve">we observed </w:delText>
        </w:r>
        <w:r w:rsidR="00DB0ED8" w:rsidRPr="00D66545" w:rsidDel="0033459D">
          <w:rPr>
            <w:color w:val="000000"/>
          </w:rPr>
          <w:delText xml:space="preserve">suggested </w:delText>
        </w:r>
        <w:r w:rsidR="00DB0ED8" w:rsidDel="0033459D">
          <w:rPr>
            <w:color w:val="000000"/>
          </w:rPr>
          <w:delText xml:space="preserve">the expected phenomenon of multiple partially-redundant efflux pumps acting </w:delText>
        </w:r>
        <w:r w:rsidR="00DB0ED8" w:rsidRPr="00D66545" w:rsidDel="0033459D">
          <w:rPr>
            <w:color w:val="000000"/>
          </w:rPr>
          <w:delText xml:space="preserve">in parallel. Specifically, </w:delText>
        </w:r>
      </w:del>
      <w:moveFromRangeStart w:id="581" w:author="Albi Celaj" w:date="2019-02-21T16:02:00Z" w:name="move1657382"/>
      <w:moveFrom w:id="582" w:author="Albi Celaj" w:date="2019-02-21T16:02:00Z">
        <w:del w:id="583" w:author="Albi Celaj" w:date="2019-02-21T16:06:00Z">
          <w:r w:rsidR="00DB0ED8" w:rsidRPr="00D66545" w:rsidDel="0033459D">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the set </w:delText>
          </w:r>
          <w:r w:rsidR="00DB0ED8" w:rsidDel="0033459D">
            <w:rPr>
              <w:color w:val="000000"/>
            </w:rPr>
            <w:delText>{</w:delText>
          </w:r>
          <w:r w:rsidR="00DB0ED8" w:rsidRPr="00D66545" w:rsidDel="0033459D">
            <w:rPr>
              <w:i/>
              <w:color w:val="000000"/>
            </w:rPr>
            <w:delText>snq2∆</w:delText>
          </w:r>
          <w:r w:rsidR="00DB0ED8" w:rsidDel="0033459D">
            <w:rPr>
              <w:color w:val="000000"/>
            </w:rPr>
            <w:delText xml:space="preserve">, </w:delText>
          </w:r>
          <w:r w:rsidR="00DB0ED8" w:rsidRPr="00D66545" w:rsidDel="0033459D">
            <w:rPr>
              <w:i/>
              <w:color w:val="000000"/>
            </w:rPr>
            <w:delText>pdr5∆</w:delText>
          </w:r>
          <w:r w:rsidR="00DB0ED8" w:rsidDel="0033459D">
            <w:rPr>
              <w:color w:val="000000"/>
            </w:rPr>
            <w:delText>}</w:delText>
          </w:r>
          <w:r w:rsidR="00DB0ED8" w:rsidRPr="00D66545" w:rsidDel="0033459D">
            <w:rPr>
              <w:i/>
              <w:color w:val="000000"/>
            </w:rPr>
            <w:delText xml:space="preserve"> </w:delText>
          </w:r>
          <w:r w:rsidR="00DB0ED8" w:rsidRPr="00D66545" w:rsidDel="0033459D">
            <w:rPr>
              <w:color w:val="000000"/>
            </w:rPr>
            <w:delText>under camptothecin (</w:delText>
          </w:r>
          <w:r w:rsidR="00DB0ED8" w:rsidDel="0033459D">
            <w:rPr>
              <w:color w:val="000000"/>
            </w:rPr>
            <w:delText xml:space="preserve">Figur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and the </w:delText>
          </w:r>
          <w:r w:rsidR="00DB0ED8" w:rsidDel="0033459D">
            <w:rPr>
              <w:color w:val="000000"/>
            </w:rPr>
            <w:delText>set {</w:delText>
          </w:r>
          <w:r w:rsidR="00DB0ED8" w:rsidRPr="00D66545" w:rsidDel="0033459D">
            <w:rPr>
              <w:i/>
              <w:color w:val="000000"/>
            </w:rPr>
            <w:delText>snq2∆</w:delText>
          </w:r>
          <w:r w:rsidR="00DB0ED8" w:rsidRPr="00D66545" w:rsidDel="0033459D">
            <w:rPr>
              <w:color w:val="000000"/>
            </w:rPr>
            <w:delText xml:space="preserve">, </w:delText>
          </w:r>
          <w:r w:rsidR="00DB0ED8" w:rsidRPr="00D66545" w:rsidDel="0033459D">
            <w:rPr>
              <w:i/>
              <w:color w:val="000000"/>
            </w:rPr>
            <w:delText>pdr5∆</w:delText>
          </w:r>
          <w:r w:rsidR="00DB0ED8" w:rsidRPr="00D66545" w:rsidDel="0033459D">
            <w:rPr>
              <w:color w:val="000000"/>
            </w:rPr>
            <w:delText xml:space="preserve">, </w:delText>
          </w:r>
          <w:r w:rsidR="00DB0ED8" w:rsidRPr="00D66545" w:rsidDel="0033459D">
            <w:rPr>
              <w:i/>
              <w:color w:val="000000"/>
            </w:rPr>
            <w:delText>ybt1∆</w:delText>
          </w:r>
          <w:r w:rsidR="00DB0ED8" w:rsidDel="0033459D">
            <w:rPr>
              <w:color w:val="000000"/>
            </w:rPr>
            <w:delText xml:space="preserve">, </w:delText>
          </w:r>
          <w:r w:rsidR="00DB0ED8" w:rsidRPr="00D66545" w:rsidDel="0033459D">
            <w:rPr>
              <w:i/>
              <w:color w:val="000000"/>
            </w:rPr>
            <w:delText>yor1∆</w:delText>
          </w:r>
          <w:r w:rsidR="00DB0ED8" w:rsidDel="0033459D">
            <w:rPr>
              <w:color w:val="000000"/>
            </w:rPr>
            <w:delText>}</w:delText>
          </w:r>
          <w:r w:rsidR="00DB0ED8" w:rsidRPr="00D66545" w:rsidDel="0033459D">
            <w:rPr>
              <w:color w:val="000000"/>
            </w:rPr>
            <w:delText xml:space="preserve"> under mitoxantrone (</w:delText>
          </w:r>
          <w:r w:rsidR="00DB0ED8" w:rsidDel="0033459D">
            <w:rPr>
              <w:color w:val="000000"/>
            </w:rPr>
            <w:delText xml:space="preserve">Figure </w:delText>
          </w:r>
          <w:r w:rsidR="001F394E" w:rsidDel="0033459D">
            <w:rPr>
              <w:color w:val="000000"/>
            </w:rPr>
            <w:delText>2D</w:delText>
          </w:r>
          <w:r w:rsidR="00DB0ED8" w:rsidRPr="00D66545" w:rsidDel="0033459D">
            <w:rPr>
              <w:color w:val="000000"/>
            </w:rPr>
            <w:delText xml:space="preserve"> middle</w:delText>
          </w:r>
          <w:r w:rsidR="00DB0ED8" w:rsidDel="0033459D">
            <w:rPr>
              <w:color w:val="000000"/>
            </w:rPr>
            <w:delText xml:space="preserve"> panel</w:delText>
          </w:r>
          <w:r w:rsidR="00DB0ED8" w:rsidRPr="00D66545" w:rsidDel="0033459D">
            <w:rPr>
              <w:color w:val="000000"/>
            </w:rPr>
            <w:delText xml:space="preserv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w:delText>
          </w:r>
        </w:del>
      </w:moveFrom>
      <w:moveFromRangeEnd w:id="581"/>
      <w:del w:id="584" w:author="Albi Celaj" w:date="2019-02-21T16:05:00Z">
        <w:r w:rsidR="00DB0ED8" w:rsidRPr="00D66545" w:rsidDel="0033459D">
          <w:rPr>
            <w:color w:val="000000"/>
          </w:rPr>
          <w:delText xml:space="preserve">These sensitivity patterns are consistent with a simple scenario in which each transporter </w:delText>
        </w:r>
        <w:r w:rsidR="00DB0ED8" w:rsidDel="0033459D">
          <w:rPr>
            <w:color w:val="000000"/>
          </w:rPr>
          <w:delText xml:space="preserve">can </w:delText>
        </w:r>
        <w:r w:rsidR="00DB0ED8" w:rsidRPr="00D66545" w:rsidDel="0033459D">
          <w:rPr>
            <w:color w:val="000000"/>
          </w:rPr>
          <w:delText xml:space="preserve">efflux </w:delText>
        </w:r>
        <w:r w:rsidR="00DB0ED8" w:rsidDel="0033459D">
          <w:rPr>
            <w:color w:val="000000"/>
          </w:rPr>
          <w:delText xml:space="preserve">a </w:delText>
        </w:r>
        <w:r w:rsidR="00DB0ED8" w:rsidRPr="00D66545" w:rsidDel="0033459D">
          <w:rPr>
            <w:color w:val="000000"/>
          </w:rPr>
          <w:delText>given drug.</w:delText>
        </w:r>
        <w:r w:rsidR="00D11B58" w:rsidDel="0033459D">
          <w:rPr>
            <w:color w:val="000000"/>
          </w:rPr>
          <w:delText xml:space="preserve">  </w:delText>
        </w:r>
      </w:del>
      <w:del w:id="585" w:author="Albi Celaj" w:date="2019-02-21T16:06:00Z">
        <w:r w:rsidR="00DB0ED8" w:rsidDel="0033459D">
          <w:rPr>
            <w:color w:val="000000"/>
          </w:rPr>
          <w:delText xml:space="preserve">In other cases, the fitness landscapes showed more surprising multi-knockout patterns </w:delText>
        </w:r>
        <w:r w:rsidR="005B11BF" w:rsidDel="0033459D">
          <w:rPr>
            <w:color w:val="000000"/>
          </w:rPr>
          <w:softHyphen/>
        </w:r>
        <w:r w:rsidR="00DB0ED8" w:rsidDel="0033459D">
          <w:rPr>
            <w:color w:val="000000"/>
          </w:rPr>
          <w:delText xml:space="preserve">conveying both drug resistance and sensitivity.  </w:delText>
        </w:r>
        <w:r w:rsidR="00DB0ED8" w:rsidDel="0033459D">
          <w:rPr>
            <w:color w:val="000000"/>
            <w:lang w:val="en-CA"/>
          </w:rPr>
          <w:delText xml:space="preserve">For example, knocking out </w:delText>
        </w:r>
        <w:r w:rsidR="00DB0ED8" w:rsidDel="0033459D">
          <w:rPr>
            <w:i/>
            <w:color w:val="000000"/>
            <w:lang w:val="en-CA"/>
          </w:rPr>
          <w:delText>pdr5∆</w:delText>
        </w:r>
        <w:r w:rsidR="00DB0ED8" w:rsidDel="0033459D">
          <w:rPr>
            <w:color w:val="000000"/>
            <w:lang w:val="en-CA"/>
          </w:rPr>
          <w:delText xml:space="preserve">, </w:delText>
        </w:r>
        <w:r w:rsidR="00DB0ED8" w:rsidDel="0033459D">
          <w:rPr>
            <w:i/>
            <w:color w:val="000000"/>
            <w:lang w:val="en-CA"/>
          </w:rPr>
          <w:delText>snq2∆</w:delText>
        </w:r>
        <w:r w:rsidR="00DB0ED8" w:rsidDel="0033459D">
          <w:rPr>
            <w:color w:val="000000"/>
            <w:lang w:val="en-CA"/>
          </w:rPr>
          <w:delText xml:space="preserve">, </w:delText>
        </w:r>
        <w:r w:rsidR="00DB0ED8" w:rsidDel="0033459D">
          <w:rPr>
            <w:i/>
            <w:color w:val="000000"/>
            <w:lang w:val="en-CA"/>
          </w:rPr>
          <w:delText>ybt1∆</w:delText>
        </w:r>
        <w:r w:rsidR="00DB0ED8" w:rsidDel="0033459D">
          <w:rPr>
            <w:color w:val="000000"/>
            <w:lang w:val="en-CA"/>
          </w:rPr>
          <w:delText xml:space="preserve">, and </w:delText>
        </w:r>
        <w:r w:rsidR="00DB0ED8" w:rsidDel="0033459D">
          <w:rPr>
            <w:i/>
            <w:color w:val="000000"/>
            <w:lang w:val="en-CA"/>
          </w:rPr>
          <w:delText xml:space="preserve">ycf1∆ </w:delText>
        </w:r>
        <w:r w:rsidR="00DB0ED8" w:rsidDel="0033459D">
          <w:rPr>
            <w:color w:val="000000"/>
            <w:lang w:val="en-CA"/>
          </w:rPr>
          <w:delText xml:space="preserve">individually or in any combination led to more valinomycin resistance than the wild-type strain (Figure </w:delText>
        </w:r>
        <w:r w:rsidR="001F394E" w:rsidDel="0033459D">
          <w:rPr>
            <w:color w:val="000000"/>
            <w:lang w:val="en-CA"/>
          </w:rPr>
          <w:delText>2D</w:delText>
        </w:r>
        <w:r w:rsidR="00DB0ED8" w:rsidDel="0033459D">
          <w:rPr>
            <w:color w:val="000000"/>
            <w:lang w:val="en-CA"/>
          </w:rPr>
          <w:delText xml:space="preserve"> </w:delText>
        </w:r>
        <w:r w:rsidR="00202E46" w:rsidDel="0033459D">
          <w:rPr>
            <w:color w:val="000000"/>
            <w:lang w:val="en-CA"/>
          </w:rPr>
          <w:delText>bottom</w:delText>
        </w:r>
        <w:r w:rsidR="00DB0ED8" w:rsidDel="0033459D">
          <w:rPr>
            <w:color w:val="000000"/>
            <w:lang w:val="en-CA"/>
          </w:rPr>
          <w:delText xml:space="preserve"> panel).  Indeed, the successive deletion of ABC transporters led to greater resistance for surprisingly many drugs (Figure 2</w:delText>
        </w:r>
        <w:r w:rsidR="001F394E" w:rsidDel="0033459D">
          <w:rPr>
            <w:color w:val="000000"/>
            <w:lang w:val="en-CA"/>
          </w:rPr>
          <w:delText>C</w:delText>
        </w:r>
        <w:r w:rsidR="00DB0ED8" w:rsidDel="0033459D">
          <w:rPr>
            <w:color w:val="000000"/>
            <w:lang w:val="en-CA"/>
          </w:rPr>
          <w:delText xml:space="preserve"> and S</w:delText>
        </w:r>
        <w:r w:rsidR="0020497C" w:rsidDel="0033459D">
          <w:rPr>
            <w:color w:val="000000"/>
            <w:lang w:val="en-CA"/>
          </w:rPr>
          <w:delText>5</w:delText>
        </w:r>
        <w:r w:rsidR="00DB0ED8" w:rsidDel="0033459D">
          <w:rPr>
            <w:color w:val="000000"/>
            <w:lang w:val="en-CA"/>
          </w:rPr>
          <w:delText xml:space="preserve">).  </w:delText>
        </w:r>
      </w:del>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ins w:id="586" w:author="Albi Celaj [3]" w:date="2019-02-19T21:59:00Z">
        <w:r w:rsidR="00273D11">
          <w:rPr>
            <w:color w:val="000000"/>
          </w:rPr>
          <w:t xml:space="preserve">knockout </w:t>
        </w:r>
      </w:ins>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7E9FA061"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w:t>
      </w:r>
      <w:del w:id="587" w:author="Albi Celaj" w:date="2019-02-21T16:21:00Z">
        <w:r w:rsidR="00DB0ED8" w:rsidDel="00744606">
          <w:rPr>
            <w:color w:val="000000"/>
          </w:rPr>
          <w:delText xml:space="preserve">Here the exception (beyond beauvericin) was cycloheximide.  For cycloheximide, we observed the </w:delText>
        </w:r>
        <w:r w:rsidR="00D14AB6" w:rsidDel="00744606">
          <w:rPr>
            <w:color w:val="000000"/>
          </w:rPr>
          <w:delText xml:space="preserve">strong and </w:delText>
        </w:r>
        <w:r w:rsidR="00DB0ED8" w:rsidDel="00744606">
          <w:rPr>
            <w:color w:val="000000"/>
          </w:rPr>
          <w:delText>previously-known single-gene effect</w:delText>
        </w:r>
        <w:r w:rsidR="00D14AB6" w:rsidDel="00744606">
          <w:rPr>
            <w:color w:val="000000"/>
          </w:rPr>
          <w:delText xml:space="preserve"> of </w:delText>
        </w:r>
        <w:r w:rsidR="00D14AB6" w:rsidRPr="00795AAD" w:rsidDel="00744606">
          <w:rPr>
            <w:i/>
            <w:color w:val="000000"/>
          </w:rPr>
          <w:delText>pdr5∆</w:delText>
        </w:r>
        <w:r w:rsidR="00D14AB6" w:rsidDel="00744606">
          <w:rPr>
            <w:color w:val="000000"/>
          </w:rPr>
          <w:delText xml:space="preserve"> </w:delText>
        </w:r>
        <w:r w:rsidR="00D14AB6" w:rsidDel="00744606">
          <w:rPr>
            <w:color w:val="000000"/>
          </w:rPr>
          <w:fldChar w:fldCharType="begin" w:fldLock="1"/>
        </w:r>
        <w:r w:rsidR="00382CE4" w:rsidRPr="00744606" w:rsidDel="00744606">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i et al., 1998; Snider et al., 2013)","plainTextFormattedCitation":"(Kolaczkowski et al., 1998; Snider et al., 2013)","previouslyFormattedCitation":"(Kolaczkowski et al., 1998; Snider et al., 2013)"},"properties":{"noteIndex":0},"schema":"https://github.com/citation-style-language/schema/raw/master/csl-citation.json"}</w:delInstrText>
        </w:r>
        <w:r w:rsidR="00D14AB6" w:rsidDel="00744606">
          <w:rPr>
            <w:color w:val="000000"/>
          </w:rPr>
          <w:fldChar w:fldCharType="separate"/>
        </w:r>
        <w:r w:rsidR="00382CE4" w:rsidRPr="00744606" w:rsidDel="00744606">
          <w:rPr>
            <w:noProof/>
            <w:color w:val="000000"/>
          </w:rPr>
          <w:delText>(Kolaczkowski et al., 1998; Snider et al., 2013)</w:delText>
        </w:r>
        <w:r w:rsidR="00D14AB6" w:rsidDel="00744606">
          <w:rPr>
            <w:color w:val="000000"/>
          </w:rPr>
          <w:fldChar w:fldCharType="end"/>
        </w:r>
        <w:r w:rsidR="00D14AB6" w:rsidDel="00744606">
          <w:rPr>
            <w:color w:val="000000"/>
          </w:rPr>
          <w:delText xml:space="preserve">. We also observed </w:delText>
        </w:r>
        <w:r w:rsidR="00DB0ED8" w:rsidDel="00744606">
          <w:rPr>
            <w:color w:val="000000"/>
          </w:rPr>
          <w:delText>many weak single-knockout effects</w:delText>
        </w:r>
        <w:r w:rsidR="00D14AB6" w:rsidDel="00744606">
          <w:rPr>
            <w:color w:val="000000"/>
          </w:rPr>
          <w:delText xml:space="preserve"> on cycloheximide resistance</w:delText>
        </w:r>
        <w:r w:rsidR="00DB0ED8" w:rsidDel="00744606">
          <w:rPr>
            <w:color w:val="000000"/>
          </w:rPr>
          <w:delText xml:space="preserve">, and only one weak two-gene interaction between </w:delText>
        </w:r>
        <w:r w:rsidR="00DB0ED8" w:rsidRPr="00C80C76" w:rsidDel="00744606">
          <w:rPr>
            <w:i/>
            <w:color w:val="000000"/>
          </w:rPr>
          <w:delText>pdr5∆</w:delText>
        </w:r>
        <w:r w:rsidR="00DB0ED8" w:rsidDel="00744606">
          <w:rPr>
            <w:color w:val="000000"/>
          </w:rPr>
          <w:delText xml:space="preserve"> and </w:delText>
        </w:r>
        <w:r w:rsidR="00DB0ED8" w:rsidDel="00744606">
          <w:rPr>
            <w:i/>
            <w:color w:val="000000"/>
          </w:rPr>
          <w:delText>snq2</w:delText>
        </w:r>
        <w:r w:rsidR="00DB0ED8" w:rsidRPr="00C80C76" w:rsidDel="00744606">
          <w:rPr>
            <w:i/>
            <w:color w:val="000000"/>
          </w:rPr>
          <w:delText>∆</w:delText>
        </w:r>
        <w:r w:rsidR="00DB0ED8" w:rsidDel="00744606">
          <w:rPr>
            <w:color w:val="000000"/>
          </w:rPr>
          <w:delText xml:space="preserve"> (Figure </w:delText>
        </w:r>
        <w:r w:rsidR="00B7458C" w:rsidDel="00744606">
          <w:rPr>
            <w:color w:val="000000"/>
          </w:rPr>
          <w:delText>3A</w:delText>
        </w:r>
        <w:r w:rsidR="00DB0ED8" w:rsidDel="00744606">
          <w:rPr>
            <w:color w:val="000000"/>
          </w:rPr>
          <w:delText xml:space="preserve">).  </w:delText>
        </w:r>
      </w:del>
      <w:r w:rsidR="00DB0ED8">
        <w:rPr>
          <w:color w:val="000000"/>
        </w:rPr>
        <w:t xml:space="preserve">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00EEA95"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ins w:id="588" w:author="Albi Celaj" w:date="2019-02-21T16:24:00Z">
        <w:r w:rsidR="00434010">
          <w:rPr>
            <w:bCs/>
            <w:i/>
            <w:iCs/>
            <w:color w:val="000000" w:themeColor="text1"/>
          </w:rPr>
          <w:t>pdr5</w:t>
        </w:r>
      </w:ins>
      <w:del w:id="589" w:author="Albi Celaj" w:date="2019-02-21T16:24:00Z">
        <w:r w:rsidRPr="00233F15" w:rsidDel="00434010">
          <w:rPr>
            <w:bCs/>
            <w:i/>
            <w:iCs/>
            <w:color w:val="000000" w:themeColor="text1"/>
          </w:rPr>
          <w:delText>yor1</w:delText>
        </w:r>
      </w:del>
      <w:r w:rsidRPr="00233F15">
        <w:rPr>
          <w:bCs/>
          <w:i/>
          <w:iCs/>
          <w:color w:val="000000" w:themeColor="text1"/>
        </w:rPr>
        <w:t xml:space="preserve">∆ </w:t>
      </w:r>
      <w:r w:rsidRPr="00233F15">
        <w:rPr>
          <w:bCs/>
          <w:iCs/>
          <w:color w:val="000000" w:themeColor="text1"/>
        </w:rPr>
        <w:t xml:space="preserve">was found to have </w:t>
      </w:r>
      <w:del w:id="590" w:author="Albi Celaj" w:date="2019-02-21T16:24:00Z">
        <w:r w:rsidRPr="00233F15" w:rsidDel="00434010">
          <w:rPr>
            <w:bCs/>
            <w:iCs/>
            <w:color w:val="000000" w:themeColor="text1"/>
          </w:rPr>
          <w:delText>no main</w:delText>
        </w:r>
      </w:del>
      <w:ins w:id="591" w:author="Albi Celaj" w:date="2019-02-21T16:24:00Z">
        <w:r w:rsidR="00434010">
          <w:rPr>
            <w:bCs/>
            <w:iCs/>
            <w:color w:val="000000" w:themeColor="text1"/>
          </w:rPr>
          <w:t>a resistance</w:t>
        </w:r>
      </w:ins>
      <w:r w:rsidRPr="00233F15">
        <w:rPr>
          <w:bCs/>
          <w:iCs/>
          <w:color w:val="000000" w:themeColor="text1"/>
        </w:rPr>
        <w:t xml:space="preserve"> effect under benomyl, to </w:t>
      </w:r>
      <w:r w:rsidRPr="00233F15">
        <w:rPr>
          <w:bCs/>
          <w:iCs/>
          <w:color w:val="000000" w:themeColor="text1"/>
        </w:rPr>
        <w:lastRenderedPageBreak/>
        <w:t xml:space="preserve">have a positive genetic </w:t>
      </w:r>
      <w:r w:rsidRPr="00320388">
        <w:rPr>
          <w:bCs/>
          <w:iCs/>
          <w:color w:val="000000" w:themeColor="text1"/>
        </w:rPr>
        <w:t xml:space="preserve">interaction with </w:t>
      </w:r>
      <w:ins w:id="592" w:author="Albi Celaj" w:date="2019-02-21T16:24:00Z">
        <w:r w:rsidR="00434010">
          <w:rPr>
            <w:bCs/>
            <w:i/>
            <w:iCs/>
            <w:color w:val="000000" w:themeColor="text1"/>
          </w:rPr>
          <w:t>yor1</w:t>
        </w:r>
      </w:ins>
      <w:del w:id="593" w:author="Albi Celaj" w:date="2019-02-21T16:24:00Z">
        <w:r w:rsidRPr="00320388" w:rsidDel="00434010">
          <w:rPr>
            <w:bCs/>
            <w:i/>
            <w:iCs/>
            <w:color w:val="000000" w:themeColor="text1"/>
          </w:rPr>
          <w:delText>pdr5</w:delText>
        </w:r>
      </w:del>
      <w:r w:rsidRPr="00320388">
        <w:rPr>
          <w:bCs/>
          <w:i/>
          <w:iCs/>
          <w:color w:val="000000" w:themeColor="text1"/>
        </w:rPr>
        <w:t>∆</w:t>
      </w:r>
      <w:r w:rsidRPr="00320388">
        <w:rPr>
          <w:bCs/>
          <w:iCs/>
          <w:color w:val="000000" w:themeColor="text1"/>
        </w:rPr>
        <w:t xml:space="preserve"> and, </w:t>
      </w:r>
      <w:del w:id="594" w:author="Albi Celaj" w:date="2019-02-21T16:25:00Z">
        <w:r w:rsidRPr="00320388" w:rsidDel="00434010">
          <w:rPr>
            <w:bCs/>
            <w:iCs/>
            <w:color w:val="000000" w:themeColor="text1"/>
          </w:rPr>
          <w:delText xml:space="preserve">surprisingly, </w:delText>
        </w:r>
      </w:del>
      <w:r w:rsidRPr="00320388">
        <w:rPr>
          <w:bCs/>
          <w:iCs/>
          <w:color w:val="000000" w:themeColor="text1"/>
        </w:rPr>
        <w:t xml:space="preserve">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768A6275"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 xml:space="preserve">was found to confer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3B90DE8F" w:rsidR="00DB0ED8" w:rsidRPr="001C1222" w:rsidRDefault="00892B07" w:rsidP="00DB0ED8">
      <w:pPr>
        <w:pStyle w:val="NormalWeb"/>
        <w:jc w:val="both"/>
        <w:rPr>
          <w:bCs/>
          <w:iCs/>
          <w:color w:val="000000" w:themeColor="text1"/>
        </w:rPr>
      </w:pPr>
      <w:r>
        <w:rPr>
          <w:bCs/>
          <w:iCs/>
          <w:color w:val="000000" w:themeColor="text1"/>
        </w:rPr>
        <w:t>C</w:t>
      </w:r>
      <w:commentRangeStart w:id="595"/>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595"/>
      <w:r w:rsidR="00DB0ED8">
        <w:rPr>
          <w:rStyle w:val="CommentReference"/>
          <w:rFonts w:asciiTheme="minorHAnsi" w:hAnsiTheme="minorHAnsi" w:cstheme="minorBidi"/>
        </w:rPr>
        <w:commentReference w:id="595"/>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of small </w:t>
      </w:r>
      <w:r w:rsidR="008D5D75">
        <w:rPr>
          <w:bCs/>
          <w:iCs/>
          <w:color w:val="000000" w:themeColor="text1"/>
        </w:rPr>
        <w:t xml:space="preserve">negative </w:t>
      </w:r>
      <w:r w:rsidR="00DB0ED8" w:rsidRPr="00233F15">
        <w:rPr>
          <w:bCs/>
          <w:iCs/>
          <w:color w:val="000000" w:themeColor="text1"/>
        </w:rPr>
        <w:t>marginal 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DB0ED8" w:rsidRPr="00233F15">
        <w:rPr>
          <w:bCs/>
          <w:iCs/>
          <w:color w:val="000000" w:themeColor="text1"/>
        </w:rPr>
        <w:t xml:space="preserve">A similar ‘parallel </w:t>
      </w:r>
      <w:r w:rsidR="00DB0ED8">
        <w:rPr>
          <w:bCs/>
          <w:iCs/>
          <w:color w:val="000000" w:themeColor="text1"/>
        </w:rPr>
        <w:t>action</w:t>
      </w:r>
      <w:r w:rsidR="00DB0ED8" w:rsidRPr="00233F15">
        <w:rPr>
          <w:bCs/>
          <w:iCs/>
          <w:color w:val="000000" w:themeColor="text1"/>
        </w:rPr>
        <w:t xml:space="preserve">’ </w:t>
      </w:r>
      <w:r w:rsidR="00DB0ED8" w:rsidRPr="00D853DD">
        <w:rPr>
          <w:bCs/>
          <w:iCs/>
          <w:color w:val="000000" w:themeColor="text1"/>
        </w:rPr>
        <w:t>genetic interaction pattern was observed for {</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ins w:id="596" w:author="Albi Celaj" w:date="2019-02-21T16:29:00Z">
        <w:r w:rsidR="00DD5A01">
          <w:rPr>
            <w:bCs/>
            <w:iCs/>
            <w:color w:val="000000" w:themeColor="text1"/>
          </w:rPr>
          <w:t>A-</w:t>
        </w:r>
      </w:ins>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719A0D52" w:rsidR="00DB0ED8" w:rsidRDefault="00A3085A" w:rsidP="00DE75DD">
      <w:pPr>
        <w:jc w:val="both"/>
        <w:rPr>
          <w:bCs/>
          <w:iCs/>
          <w:color w:val="000000" w:themeColor="text1"/>
        </w:rPr>
      </w:pPr>
      <w:ins w:id="597" w:author="Albi Celaj" w:date="2019-02-21T16:30:00Z">
        <w:r>
          <w:rPr>
            <w:bCs/>
            <w:iCs/>
            <w:color w:val="000000" w:themeColor="text1"/>
          </w:rPr>
          <w:t>Above, we used generalized linear models</w:t>
        </w:r>
      </w:ins>
      <w:ins w:id="598" w:author="Albi Celaj" w:date="2019-02-21T16:31:00Z">
        <w:r>
          <w:rPr>
            <w:bCs/>
            <w:iCs/>
            <w:color w:val="000000" w:themeColor="text1"/>
          </w:rPr>
          <w:t xml:space="preserve"> to capture complex genotype-phenotype relationships</w:t>
        </w:r>
        <w:r w:rsidR="000E4BF6">
          <w:rPr>
            <w:bCs/>
            <w:iCs/>
            <w:color w:val="000000" w:themeColor="text1"/>
          </w:rPr>
          <w:t xml:space="preserve"> as a set of</w:t>
        </w:r>
        <w:r>
          <w:rPr>
            <w:bCs/>
            <w:iCs/>
            <w:color w:val="000000" w:themeColor="text1"/>
          </w:rPr>
          <w:t xml:space="preserve"> single-gene effects and </w:t>
        </w:r>
      </w:ins>
      <w:ins w:id="599" w:author="Albi Celaj" w:date="2019-02-21T16:49:00Z">
        <w:r w:rsidR="00B846CD">
          <w:rPr>
            <w:bCs/>
            <w:i/>
            <w:iCs/>
            <w:color w:val="000000" w:themeColor="text1"/>
          </w:rPr>
          <w:t>X</w:t>
        </w:r>
        <w:r w:rsidR="00B846CD" w:rsidRPr="00B846CD">
          <w:rPr>
            <w:bCs/>
            <w:iCs/>
            <w:color w:val="000000" w:themeColor="text1"/>
            <w:rPrChange w:id="600" w:author="Albi Celaj" w:date="2019-02-21T16:49:00Z">
              <w:rPr>
                <w:bCs/>
                <w:i/>
                <w:iCs/>
                <w:color w:val="000000" w:themeColor="text1"/>
              </w:rPr>
            </w:rPrChange>
          </w:rPr>
          <w:t>-way</w:t>
        </w:r>
        <w:r w:rsidR="00B846CD" w:rsidRPr="00B846CD">
          <w:rPr>
            <w:bCs/>
            <w:iCs/>
            <w:color w:val="000000" w:themeColor="text1"/>
            <w:rPrChange w:id="601" w:author="Albi Celaj" w:date="2019-02-21T16:50:00Z">
              <w:rPr>
                <w:bCs/>
                <w:i/>
                <w:iCs/>
                <w:color w:val="000000" w:themeColor="text1"/>
              </w:rPr>
            </w:rPrChange>
          </w:rPr>
          <w:t xml:space="preserve"> </w:t>
        </w:r>
      </w:ins>
      <w:ins w:id="602" w:author="Albi Celaj" w:date="2019-02-21T16:31:00Z">
        <w:r>
          <w:rPr>
            <w:bCs/>
            <w:iCs/>
            <w:color w:val="000000" w:themeColor="text1"/>
          </w:rPr>
          <w:t>genetic interactions.</w:t>
        </w:r>
      </w:ins>
      <w:del w:id="603" w:author="Albi Celaj" w:date="2019-02-21T16:31:00Z">
        <w:r w:rsidR="00DB0ED8" w:rsidDel="000E4BF6">
          <w:rPr>
            <w:bCs/>
            <w:iCs/>
            <w:color w:val="000000" w:themeColor="text1"/>
          </w:rPr>
          <w:delText xml:space="preserve">The </w:delText>
        </w:r>
      </w:del>
      <w:del w:id="604" w:author="Albi Celaj" w:date="2019-02-21T16:30:00Z">
        <w:r w:rsidR="00DB0ED8" w:rsidDel="00A3085A">
          <w:rPr>
            <w:bCs/>
            <w:iCs/>
            <w:color w:val="000000" w:themeColor="text1"/>
          </w:rPr>
          <w:delText xml:space="preserve">generalized linear models </w:delText>
        </w:r>
      </w:del>
      <w:del w:id="605" w:author="Albi Celaj" w:date="2019-02-21T16:31:00Z">
        <w:r w:rsidR="00DB0ED8" w:rsidDel="000E4BF6">
          <w:rPr>
            <w:bCs/>
            <w:iCs/>
            <w:color w:val="000000" w:themeColor="text1"/>
          </w:rPr>
          <w:delText>that were trained for each drug resistance phenotype do achieve the important goal of capturing a complex</w:delText>
        </w:r>
      </w:del>
      <w:r w:rsidR="00DB0ED8">
        <w:rPr>
          <w:bCs/>
          <w:iCs/>
          <w:color w:val="000000" w:themeColor="text1"/>
        </w:rPr>
        <w:t xml:space="preserve"> </w:t>
      </w:r>
      <w:del w:id="606" w:author="Albi Celaj" w:date="2019-02-21T16:31:00Z">
        <w:r w:rsidR="00DB0ED8" w:rsidDel="00A3085A">
          <w:rPr>
            <w:bCs/>
            <w:iCs/>
            <w:color w:val="000000" w:themeColor="text1"/>
          </w:rPr>
          <w:delText xml:space="preserve">genotype-phenotype relationship, while also describing single-gene effects and genetic interactions.  </w:delText>
        </w:r>
      </w:del>
      <w:r w:rsidR="00DB0ED8">
        <w:rPr>
          <w:bCs/>
          <w:iCs/>
          <w:color w:val="000000" w:themeColor="text1"/>
        </w:rPr>
        <w:t>However, these models</w:t>
      </w:r>
      <w:r w:rsidR="00350F21">
        <w:rPr>
          <w:bCs/>
          <w:iCs/>
          <w:color w:val="000000" w:themeColor="text1"/>
        </w:rPr>
        <w:t xml:space="preserve"> did not efficiently convey useful intuition about the system.  </w:t>
      </w:r>
      <w:del w:id="607" w:author="Albi Celaj" w:date="2019-02-21T16:53:00Z">
        <w:r w:rsidR="00DB0ED8" w:rsidDel="00A6569D">
          <w:rPr>
            <w:bCs/>
            <w:iCs/>
            <w:color w:val="000000" w:themeColor="text1"/>
          </w:rPr>
          <w:delText xml:space="preserve"> do not efficiently convey useful intuition</w:delText>
        </w:r>
      </w:del>
      <w:del w:id="608" w:author="Albi Celaj" w:date="2019-02-21T16:51:00Z">
        <w:r w:rsidR="00DB0ED8" w:rsidDel="003C04C9">
          <w:rPr>
            <w:bCs/>
            <w:iCs/>
            <w:color w:val="000000" w:themeColor="text1"/>
          </w:rPr>
          <w:delText xml:space="preserve"> about the system.</w:delText>
        </w:r>
      </w:del>
      <w:del w:id="609" w:author="Albi Celaj" w:date="2019-02-21T17:09:00Z">
        <w:r w:rsidR="00DB0ED8" w:rsidDel="00350F21">
          <w:rPr>
            <w:bCs/>
            <w:iCs/>
            <w:color w:val="000000" w:themeColor="text1"/>
          </w:rPr>
          <w:delText xml:space="preserve">  </w:delText>
        </w:r>
      </w:del>
      <w:r w:rsidR="00DB0ED8">
        <w:rPr>
          <w:bCs/>
          <w:iCs/>
          <w:color w:val="000000" w:themeColor="text1"/>
        </w:rPr>
        <w:t xml:space="preserve">Above, we reasoned </w:t>
      </w:r>
      <w:r w:rsidR="00695D3C">
        <w:rPr>
          <w:bCs/>
          <w:iCs/>
          <w:color w:val="000000" w:themeColor="text1"/>
        </w:rPr>
        <w:t xml:space="preserve">(without benefit of computational modeling) </w:t>
      </w:r>
      <w:r w:rsidR="00DB0ED8">
        <w:rPr>
          <w:bCs/>
          <w:iCs/>
          <w:color w:val="000000" w:themeColor="text1"/>
        </w:rPr>
        <w:t xml:space="preserve">a set of transporter genes </w:t>
      </w:r>
      <w:r w:rsidR="00695D3C">
        <w:rPr>
          <w:bCs/>
          <w:iCs/>
          <w:color w:val="000000" w:themeColor="text1"/>
        </w:rPr>
        <w:t xml:space="preserve">showing either single-gene effects or within-set negative genetic interactions </w:t>
      </w:r>
      <w:r w:rsidR="00DB0ED8">
        <w:rPr>
          <w:bCs/>
          <w:iCs/>
          <w:color w:val="000000" w:themeColor="text1"/>
        </w:rPr>
        <w:t xml:space="preserve">suggests that each transporter is independently capable of drug efflux.  Similarly, the manual application of classical epistasis analysis </w:t>
      </w:r>
      <w:r w:rsidR="00695D3C">
        <w:rPr>
          <w:bCs/>
          <w:iCs/>
          <w:color w:val="000000" w:themeColor="text1"/>
        </w:rPr>
        <w:t xml:space="preserve">in other situations </w:t>
      </w:r>
      <w:r w:rsidR="00DB0ED8">
        <w:rPr>
          <w:bCs/>
          <w:iCs/>
          <w:color w:val="000000" w:themeColor="text1"/>
        </w:rPr>
        <w:t xml:space="preserve">might lead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ins w:id="610" w:author="Albi Celaj" w:date="2019-02-21T16:31:00Z">
        <w:r w:rsidR="000E4BF6">
          <w:rPr>
            <w:bCs/>
            <w:iCs/>
            <w:color w:val="000000" w:themeColor="text1"/>
          </w:rPr>
          <w:t xml:space="preserve"> (e.g. </w:t>
        </w:r>
      </w:ins>
      <w:ins w:id="611" w:author="Albi Celaj" w:date="2019-02-21T16:37:00Z">
        <w:r w:rsidR="00A85F8D">
          <w:rPr>
            <w:bCs/>
            <w:iCs/>
            <w:color w:val="000000" w:themeColor="text1"/>
          </w:rPr>
          <w:t xml:space="preserve">influence on </w:t>
        </w:r>
      </w:ins>
      <w:ins w:id="612" w:author="Albi Celaj" w:date="2019-02-21T17:26:00Z">
        <w:r w:rsidR="004A4B92">
          <w:rPr>
            <w:bCs/>
            <w:iCs/>
            <w:color w:val="000000" w:themeColor="text1"/>
          </w:rPr>
          <w:t>Snq2 activity</w:t>
        </w:r>
      </w:ins>
      <w:ins w:id="613" w:author="Albi Celaj" w:date="2019-02-21T16:37:00Z">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ins>
      <w:r w:rsidR="00DB0ED8">
        <w:rPr>
          <w:bCs/>
          <w:iCs/>
          <w:color w:val="000000" w:themeColor="text1"/>
        </w:rPr>
        <w:t xml:space="preserve">.  </w:t>
      </w:r>
      <w:r w:rsidR="00350F21">
        <w:rPr>
          <w:bCs/>
          <w:iCs/>
          <w:color w:val="000000" w:themeColor="text1"/>
        </w:rPr>
        <w:t xml:space="preserve">However, manually derived intuition from a complex system is laborious, error-prone, and potentially subjective.  </w:t>
      </w:r>
      <w:del w:id="614" w:author="Albi Celaj" w:date="2019-02-21T16:51:00Z">
        <w:r w:rsidR="00DB0ED8" w:rsidDel="003C04C9">
          <w:rPr>
            <w:bCs/>
            <w:iCs/>
            <w:color w:val="000000" w:themeColor="text1"/>
          </w:rPr>
          <w:delText xml:space="preserve">However, manually derived intuition from a complex system is laborious, error-prone, and potentially subjective. </w:delText>
        </w:r>
      </w:del>
      <w:r w:rsidR="00DB0ED8">
        <w:rPr>
          <w:bCs/>
          <w:iCs/>
          <w:color w:val="000000" w:themeColor="text1"/>
        </w:rPr>
        <w:t xml:space="preserve">To </w:t>
      </w:r>
      <w:ins w:id="615" w:author="Albi Celaj" w:date="2019-02-21T16:55:00Z">
        <w:r w:rsidR="00A05F31">
          <w:rPr>
            <w:bCs/>
            <w:iCs/>
            <w:color w:val="000000" w:themeColor="text1"/>
          </w:rPr>
          <w:t>demonstr</w:t>
        </w:r>
      </w:ins>
      <w:ins w:id="616" w:author="Albi Celaj" w:date="2019-02-21T16:56:00Z">
        <w:r w:rsidR="00A05F31">
          <w:rPr>
            <w:bCs/>
            <w:iCs/>
            <w:color w:val="000000" w:themeColor="text1"/>
          </w:rPr>
          <w:t xml:space="preserve">ate that intuitive models can be derived more systematically from </w:t>
        </w:r>
      </w:ins>
      <w:del w:id="617" w:author="Albi Celaj" w:date="2019-02-21T16:56:00Z">
        <w:r w:rsidR="00DB0ED8" w:rsidDel="00A05F31">
          <w:rPr>
            <w:bCs/>
            <w:iCs/>
            <w:color w:val="000000" w:themeColor="text1"/>
          </w:rPr>
          <w:delText xml:space="preserve">more systematically derive intuitive models of the system from </w:delText>
        </w:r>
      </w:del>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77777777" w:rsidR="00B846CD" w:rsidRDefault="00DB0ED8" w:rsidP="00255189">
      <w:pPr>
        <w:jc w:val="both"/>
        <w:rPr>
          <w:ins w:id="618" w:author="Albi Celaj" w:date="2019-02-21T16:43:00Z"/>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pairwise 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619"/>
      <w:commentRangeStart w:id="620"/>
      <w:r w:rsidRPr="001D524E">
        <w:rPr>
          <w:b/>
          <w:bCs/>
          <w:i/>
          <w:iCs/>
          <w:color w:val="000000" w:themeColor="text1"/>
        </w:rPr>
        <w:t>E</w:t>
      </w:r>
      <w:commentRangeEnd w:id="619"/>
      <w:r>
        <w:rPr>
          <w:rStyle w:val="CommentReference"/>
          <w:rFonts w:asciiTheme="minorHAnsi" w:hAnsiTheme="minorHAnsi" w:cstheme="minorBidi"/>
        </w:rPr>
        <w:commentReference w:id="619"/>
      </w:r>
      <w:commentRangeEnd w:id="620"/>
      <w:r>
        <w:rPr>
          <w:rStyle w:val="CommentReference"/>
          <w:rFonts w:asciiTheme="minorHAnsi" w:hAnsiTheme="minorHAnsi" w:cstheme="minorBidi"/>
        </w:rPr>
        <w:commentReference w:id="620"/>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61210B57" w14:textId="77777777" w:rsidR="00B846CD" w:rsidRDefault="00B846CD" w:rsidP="00255189">
      <w:pPr>
        <w:jc w:val="both"/>
        <w:rPr>
          <w:ins w:id="621" w:author="Albi Celaj" w:date="2019-02-21T16:43:00Z"/>
          <w:bCs/>
          <w:iCs/>
          <w:color w:val="000000" w:themeColor="text1"/>
        </w:rPr>
      </w:pPr>
    </w:p>
    <w:p w14:paraId="40DEF791" w14:textId="7B93E8FB" w:rsidR="00755D10" w:rsidRDefault="00DB0ED8" w:rsidP="00255189">
      <w:pPr>
        <w:jc w:val="both"/>
        <w:rPr>
          <w:bCs/>
          <w:iCs/>
          <w:color w:val="000000" w:themeColor="text1"/>
        </w:rPr>
      </w:pPr>
      <w:r>
        <w:rPr>
          <w:bCs/>
          <w:iCs/>
          <w:color w:val="000000" w:themeColor="text1"/>
        </w:rPr>
        <w:t>Using our complete set of drug resistance phenotypes for each genotype as training data</w:t>
      </w:r>
      <w:ins w:id="622" w:author="Albi Celaj" w:date="2019-02-21T16:42:00Z">
        <w:r w:rsidR="00B846CD">
          <w:rPr>
            <w:bCs/>
            <w:iCs/>
            <w:color w:val="000000" w:themeColor="text1"/>
          </w:rPr>
          <w:t xml:space="preserve"> (N = </w:t>
        </w:r>
      </w:ins>
      <w:ins w:id="623" w:author="Albi Celaj" w:date="2019-02-21T16:43:00Z">
        <w:r w:rsidR="00B846CD">
          <w:rPr>
            <w:bCs/>
            <w:iCs/>
            <w:color w:val="000000" w:themeColor="text1"/>
          </w:rPr>
          <w:t>85,632</w:t>
        </w:r>
      </w:ins>
      <w:ins w:id="624" w:author="Albi Celaj" w:date="2019-02-21T17:14:00Z">
        <w:r w:rsidR="00B6490B">
          <w:rPr>
            <w:bCs/>
            <w:iCs/>
            <w:color w:val="000000" w:themeColor="text1"/>
          </w:rPr>
          <w:t>;</w:t>
        </w:r>
      </w:ins>
      <w:ins w:id="625" w:author="Albi Celaj" w:date="2019-02-21T16:43:00Z">
        <w:r w:rsidR="00B846CD">
          <w:rPr>
            <w:bCs/>
            <w:iCs/>
            <w:color w:val="000000" w:themeColor="text1"/>
          </w:rPr>
          <w:t xml:space="preserve"> 5,352 strains </w:t>
        </w:r>
        <w:r w:rsidR="00B846CD" w:rsidRPr="007E73B4">
          <w:rPr>
            <w:bCs/>
            <w:iCs/>
            <w:color w:val="000000" w:themeColor="text1"/>
          </w:rPr>
          <w:t>×</w:t>
        </w:r>
        <w:r w:rsidR="00B846CD" w:rsidRPr="008E0AAD">
          <w:rPr>
            <w:bCs/>
            <w:iCs/>
            <w:color w:val="000000" w:themeColor="text1"/>
          </w:rPr>
          <w:t xml:space="preserve"> </w:t>
        </w:r>
        <w:r w:rsidR="00B846CD" w:rsidRPr="007E73B4">
          <w:rPr>
            <w:bCs/>
            <w:iCs/>
            <w:color w:val="000000" w:themeColor="text1"/>
          </w:rPr>
          <w:t>16 drugs</w:t>
        </w:r>
        <w:r w:rsidR="00B846CD">
          <w:rPr>
            <w:bCs/>
            <w:iCs/>
            <w:color w:val="000000" w:themeColor="text1"/>
          </w:rPr>
          <w:t>)</w:t>
        </w:r>
      </w:ins>
      <w:r>
        <w:rPr>
          <w:bCs/>
          <w:iCs/>
          <w:color w:val="000000" w:themeColor="text1"/>
        </w:rPr>
        <w:t>, we learned the network weights using back-propagation with stochastic gradient descent (</w:t>
      </w:r>
      <w:r w:rsidR="00D14AB6">
        <w:rPr>
          <w:bCs/>
          <w:iCs/>
          <w:color w:val="000000" w:themeColor="text1"/>
        </w:rPr>
        <w:t xml:space="preserve">see </w:t>
      </w:r>
      <w:r>
        <w:rPr>
          <w:bCs/>
          <w:iCs/>
          <w:color w:val="000000" w:themeColor="text1"/>
        </w:rPr>
        <w:t>Methods).</w:t>
      </w:r>
      <w:ins w:id="626" w:author="Albi Celaj" w:date="2019-02-21T16:59:00Z">
        <w:r w:rsidR="00DE75DD">
          <w:rPr>
            <w:bCs/>
            <w:iCs/>
            <w:color w:val="000000" w:themeColor="text1"/>
          </w:rPr>
          <w:t xml:space="preserve">  </w:t>
        </w:r>
      </w:ins>
      <w:del w:id="627" w:author="Albi Celaj" w:date="2019-02-21T16:59:00Z">
        <w:r w:rsidDel="00DE75DD">
          <w:rPr>
            <w:bCs/>
            <w:iCs/>
            <w:color w:val="000000" w:themeColor="text1"/>
          </w:rPr>
          <w:delText xml:space="preserve">  </w:delText>
        </w:r>
      </w:del>
      <w:r>
        <w:rPr>
          <w:bCs/>
          <w:iCs/>
          <w:color w:val="000000" w:themeColor="text1"/>
        </w:rPr>
        <w:t>The cost function that was used to optimize network weights contained a penalty which acts to limit the number of non-zero weights, and has the effect of favoring more parsimonious models (Methods, Figure S</w:t>
      </w:r>
      <w:r w:rsidR="000518E2">
        <w:rPr>
          <w:bCs/>
          <w:iCs/>
          <w:color w:val="000000" w:themeColor="text1"/>
        </w:rPr>
        <w:t>7</w:t>
      </w:r>
      <w:r>
        <w:rPr>
          <w:bCs/>
          <w:iCs/>
          <w:color w:val="000000" w:themeColor="text1"/>
        </w:rPr>
        <w:t xml:space="preserve">A-B). </w:t>
      </w:r>
      <w:commentRangeStart w:id="628"/>
      <w:commentRangeStart w:id="629"/>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628"/>
      <w:r>
        <w:rPr>
          <w:rStyle w:val="CommentReference"/>
          <w:rFonts w:asciiTheme="minorHAnsi" w:hAnsiTheme="minorHAnsi" w:cstheme="minorBidi"/>
        </w:rPr>
        <w:commentReference w:id="628"/>
      </w:r>
      <w:commentRangeEnd w:id="629"/>
      <w:r>
        <w:rPr>
          <w:rStyle w:val="CommentReference"/>
          <w:rFonts w:asciiTheme="minorHAnsi" w:hAnsiTheme="minorHAnsi" w:cstheme="minorBidi"/>
        </w:rPr>
        <w:commentReference w:id="629"/>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1921BDE4"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del w:id="630" w:author="Albi Celaj" w:date="2019-02-21T16:43:00Z">
        <w:r w:rsidR="00DD7C19" w:rsidDel="00B846CD">
          <w:rPr>
            <w:bCs/>
            <w:iCs/>
            <w:color w:val="000000" w:themeColor="text1"/>
          </w:rPr>
          <w:delText>85</w:delText>
        </w:r>
        <w:r w:rsidDel="00B846CD">
          <w:rPr>
            <w:bCs/>
            <w:iCs/>
            <w:color w:val="000000" w:themeColor="text1"/>
          </w:rPr>
          <w:delText>,</w:delText>
        </w:r>
        <w:r w:rsidR="00DD7C19" w:rsidDel="00B846CD">
          <w:rPr>
            <w:bCs/>
            <w:iCs/>
            <w:color w:val="000000" w:themeColor="text1"/>
          </w:rPr>
          <w:delText>632</w:delText>
        </w:r>
        <w:r w:rsidDel="00B846CD">
          <w:rPr>
            <w:bCs/>
            <w:iCs/>
            <w:color w:val="000000" w:themeColor="text1"/>
          </w:rPr>
          <w:delText xml:space="preserve"> </w:delText>
        </w:r>
      </w:del>
      <w:r>
        <w:rPr>
          <w:bCs/>
          <w:iCs/>
          <w:color w:val="000000" w:themeColor="text1"/>
        </w:rPr>
        <w:t>training examples (</w:t>
      </w:r>
      <w:del w:id="631" w:author="Albi Celaj" w:date="2019-02-21T16:43:00Z">
        <w:r w:rsidR="00DD7C19" w:rsidDel="00B846CD">
          <w:rPr>
            <w:bCs/>
            <w:iCs/>
            <w:color w:val="000000" w:themeColor="text1"/>
          </w:rPr>
          <w:delText>5</w:delText>
        </w:r>
        <w:r w:rsidDel="00B846CD">
          <w:rPr>
            <w:bCs/>
            <w:iCs/>
            <w:color w:val="000000" w:themeColor="text1"/>
          </w:rPr>
          <w:delText>,</w:delText>
        </w:r>
        <w:r w:rsidR="00DD7C19" w:rsidDel="00B846CD">
          <w:rPr>
            <w:bCs/>
            <w:iCs/>
            <w:color w:val="000000" w:themeColor="text1"/>
          </w:rPr>
          <w:delText>352</w:delText>
        </w:r>
        <w:r w:rsidDel="00B846CD">
          <w:rPr>
            <w:bCs/>
            <w:iCs/>
            <w:color w:val="000000" w:themeColor="text1"/>
          </w:rPr>
          <w:delText xml:space="preserve"> </w:delText>
        </w:r>
        <w:r w:rsidR="00DD7C19" w:rsidDel="00B846CD">
          <w:rPr>
            <w:bCs/>
            <w:iCs/>
            <w:color w:val="000000" w:themeColor="text1"/>
          </w:rPr>
          <w:delText>strains</w:delText>
        </w:r>
        <w:r w:rsidDel="00B846CD">
          <w:rPr>
            <w:bCs/>
            <w:iCs/>
            <w:color w:val="000000" w:themeColor="text1"/>
          </w:rPr>
          <w:delText xml:space="preserve"> </w:delText>
        </w:r>
        <w:r w:rsidRPr="007E73B4" w:rsidDel="00B846CD">
          <w:rPr>
            <w:bCs/>
            <w:iCs/>
            <w:color w:val="000000" w:themeColor="text1"/>
          </w:rPr>
          <w:delText>×</w:delText>
        </w:r>
        <w:r w:rsidRPr="008E0AAD" w:rsidDel="00B846CD">
          <w:rPr>
            <w:bCs/>
            <w:iCs/>
            <w:color w:val="000000" w:themeColor="text1"/>
          </w:rPr>
          <w:delText xml:space="preserve"> </w:delText>
        </w:r>
        <w:r w:rsidRPr="007E73B4" w:rsidDel="00B846CD">
          <w:rPr>
            <w:bCs/>
            <w:iCs/>
            <w:color w:val="000000" w:themeColor="text1"/>
          </w:rPr>
          <w:delText>16 drugs</w:delText>
        </w:r>
      </w:del>
      <w:r w:rsidRPr="007E73B4">
        <w:rPr>
          <w:bCs/>
          <w:iCs/>
          <w:color w:val="000000" w:themeColor="text1"/>
        </w:rPr>
        <w:t>)</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632"/>
      <w:commentRangeStart w:id="633"/>
      <w:r w:rsidR="00E270DE" w:rsidRPr="00883630">
        <w:rPr>
          <w:bCs/>
          <w:iCs/>
          <w:color w:val="000000" w:themeColor="text1"/>
        </w:rPr>
        <w:t xml:space="preserve">, we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632"/>
      <w:r w:rsidR="00E270DE">
        <w:rPr>
          <w:rStyle w:val="CommentReference"/>
          <w:rFonts w:asciiTheme="minorHAnsi" w:hAnsiTheme="minorHAnsi" w:cstheme="minorBidi"/>
        </w:rPr>
        <w:commentReference w:id="632"/>
      </w:r>
      <w:commentRangeEnd w:id="633"/>
      <w:r w:rsidR="00E270DE">
        <w:rPr>
          <w:rStyle w:val="CommentReference"/>
          <w:rFonts w:asciiTheme="minorHAnsi" w:hAnsiTheme="minorHAnsi" w:cstheme="minorBidi"/>
        </w:rPr>
        <w:commentReference w:id="633"/>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634"/>
      <w:commentRangeStart w:id="635"/>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634"/>
      <w:r w:rsidR="00E270DE">
        <w:rPr>
          <w:rStyle w:val="CommentReference"/>
          <w:rFonts w:asciiTheme="minorHAnsi" w:hAnsiTheme="minorHAnsi" w:cstheme="minorBidi"/>
        </w:rPr>
        <w:commentReference w:id="634"/>
      </w:r>
      <w:commentRangeEnd w:id="635"/>
    </w:p>
    <w:p w14:paraId="4526DE39" w14:textId="77777777" w:rsidR="00755D10" w:rsidRDefault="00755D10" w:rsidP="00E270DE">
      <w:pPr>
        <w:jc w:val="both"/>
        <w:rPr>
          <w:ins w:id="636"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635"/>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637" w:author="Albi Celaj [2]" w:date="2019-02-06T12:17:00Z">
        <w:r w:rsidR="00091FB5" w:rsidDel="003E0768">
          <w:rPr>
            <w:bCs/>
            <w:iCs/>
            <w:color w:val="000000" w:themeColor="text1"/>
          </w:rPr>
          <w:delText xml:space="preserve">showed negative </w:delText>
        </w:r>
      </w:del>
      <w:r w:rsidR="00091FB5">
        <w:rPr>
          <w:bCs/>
          <w:iCs/>
          <w:color w:val="000000" w:themeColor="text1"/>
        </w:rPr>
        <w:t>influence values</w:t>
      </w:r>
      <w:ins w:id="638" w:author="Albi Celaj [2]"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30C1F814"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ins w:id="639" w:author="Albi Celaj" w:date="2019-02-21T17:17:00Z">
        <w:r w:rsidR="00080B52">
          <w:rPr>
            <w:bCs/>
            <w:iCs/>
            <w:color w:val="000000" w:themeColor="text1"/>
          </w:rPr>
          <w:t xml:space="preserve">, which </w:t>
        </w:r>
      </w:ins>
      <w:del w:id="640" w:author="Albi Celaj" w:date="2019-02-21T17:17:00Z">
        <w:r w:rsidR="00EA6CA6" w:rsidRPr="00920853" w:rsidDel="00080B52">
          <w:rPr>
            <w:bCs/>
            <w:iCs/>
            <w:color w:val="000000" w:themeColor="text1"/>
          </w:rPr>
          <w:delText xml:space="preserve">.  </w:delText>
        </w:r>
      </w:del>
      <w:del w:id="641" w:author="Albi Celaj" w:date="2019-02-21T17:16:00Z">
        <w:r w:rsidR="0076397A" w:rsidRPr="00920853" w:rsidDel="00080B52">
          <w:rPr>
            <w:bCs/>
            <w:iCs/>
            <w:color w:val="000000" w:themeColor="text1"/>
          </w:rPr>
          <w:delText>Although this might have been gleaned from</w:delText>
        </w:r>
      </w:del>
      <w:ins w:id="642" w:author="Albi Celaj" w:date="2019-02-21T17:16:00Z">
        <w:r w:rsidR="00080B52">
          <w:rPr>
            <w:bCs/>
            <w:iCs/>
            <w:color w:val="000000" w:themeColor="text1"/>
          </w:rPr>
          <w:t xml:space="preserve"> is reflected by</w:t>
        </w:r>
      </w:ins>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del w:id="643" w:author="Albi Celaj" w:date="2019-02-21T17:14:00Z">
        <w:r w:rsidR="00B10D62" w:rsidRPr="00920853" w:rsidDel="00B6490B">
          <w:rPr>
            <w:bCs/>
            <w:iCs/>
            <w:color w:val="000000" w:themeColor="text1"/>
          </w:rPr>
          <w:delText>A</w:delText>
        </w:r>
      </w:del>
      <w:r w:rsidR="00EA6CA6" w:rsidRPr="00920853">
        <w:rPr>
          <w:bCs/>
          <w:iCs/>
          <w:color w:val="000000" w:themeColor="text1"/>
        </w:rPr>
        <w:t>)</w:t>
      </w:r>
      <w:del w:id="644" w:author="Albi Celaj" w:date="2019-02-21T17:17:00Z">
        <w:r w:rsidR="0076397A" w:rsidRPr="00920853" w:rsidDel="00080B52">
          <w:rPr>
            <w:bCs/>
            <w:iCs/>
            <w:color w:val="000000" w:themeColor="text1"/>
          </w:rPr>
          <w:delText>, the neural network model provides a clearer statement of the</w:delText>
        </w:r>
        <w:r w:rsidR="00075C79" w:rsidDel="00080B52">
          <w:rPr>
            <w:bCs/>
            <w:iCs/>
            <w:color w:val="000000" w:themeColor="text1"/>
          </w:rPr>
          <w:delText>se</w:delText>
        </w:r>
        <w:r w:rsidR="0076397A" w:rsidRPr="00920853" w:rsidDel="00080B52">
          <w:rPr>
            <w:bCs/>
            <w:iCs/>
            <w:color w:val="000000" w:themeColor="text1"/>
          </w:rPr>
          <w:delText xml:space="preserve"> inferred biological relationships</w:delText>
        </w:r>
      </w:del>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4FF2850E"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w:t>
      </w:r>
      <w:r w:rsidR="000518E2">
        <w:rPr>
          <w:bCs/>
          <w:iCs/>
          <w:color w:val="000000" w:themeColor="text1"/>
        </w:rPr>
        <w:t>8</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r w:rsidR="008D6812">
        <w:rPr>
          <w:bCs/>
          <w:iCs/>
          <w:color w:val="000000" w:themeColor="text1"/>
        </w:rPr>
        <w:t>XGA</w:t>
      </w:r>
      <w:r w:rsidR="00316B1C">
        <w:rPr>
          <w:bCs/>
          <w:iCs/>
          <w:color w:val="000000" w:themeColor="text1"/>
        </w:rPr>
        <w:t xml:space="preserve"> showed </w:t>
      </w:r>
      <w:r w:rsidR="00853BFA">
        <w:rPr>
          <w:bCs/>
          <w:iCs/>
          <w:color w:val="000000" w:themeColor="text1"/>
        </w:rPr>
        <w:t xml:space="preserve">that deletion of four of the five frequently-associated genes would be </w:t>
      </w:r>
      <w:r w:rsidR="00316B1C">
        <w:rPr>
          <w:bCs/>
          <w:iCs/>
          <w:color w:val="000000" w:themeColor="text1"/>
        </w:rPr>
        <w:t xml:space="preserve">more resistant than wild-type (Figure </w:t>
      </w:r>
      <w:r w:rsidR="002E7973">
        <w:rPr>
          <w:bCs/>
          <w:iCs/>
          <w:color w:val="000000" w:themeColor="text1"/>
        </w:rPr>
        <w:t>2</w:t>
      </w:r>
      <w:r w:rsidR="002A440C">
        <w:rPr>
          <w:bCs/>
          <w:iCs/>
          <w:color w:val="000000" w:themeColor="text1"/>
        </w:rPr>
        <w:t>D</w:t>
      </w:r>
      <w:r w:rsidR="00316B1C">
        <w:rPr>
          <w:bCs/>
          <w:iCs/>
          <w:color w:val="000000" w:themeColor="text1"/>
        </w:rPr>
        <w:t xml:space="preserve">, </w:t>
      </w:r>
      <w:r w:rsidR="002A440C">
        <w:rPr>
          <w:bCs/>
          <w:iCs/>
          <w:color w:val="000000" w:themeColor="text1"/>
        </w:rPr>
        <w:t>bottom</w:t>
      </w:r>
      <w:r w:rsidR="00316B1C">
        <w:rPr>
          <w:bCs/>
          <w:iCs/>
          <w:color w:val="000000" w:themeColor="text1"/>
        </w:rPr>
        <w:t xml:space="preserve"> panel</w:t>
      </w:r>
      <w:r w:rsidR="00853BFA">
        <w:rPr>
          <w:bCs/>
          <w:iCs/>
          <w:color w:val="000000" w:themeColor="text1"/>
        </w:rPr>
        <w:t xml:space="preserve">), the neural network did </w:t>
      </w:r>
      <w:r w:rsidR="00853BFA">
        <w:rPr>
          <w:bCs/>
          <w:iCs/>
          <w:color w:val="000000" w:themeColor="text1"/>
        </w:rPr>
        <w:lastRenderedPageBreak/>
        <w:t>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16 transporter genes</w:t>
      </w:r>
      <w:r w:rsidR="00A821F5">
        <w:rPr>
          <w:bCs/>
          <w:iCs/>
          <w:color w:val="000000" w:themeColor="text1"/>
        </w:rPr>
        <w:t xml:space="preserve"> </w:t>
      </w:r>
      <w:r w:rsidR="00A821F5" w:rsidRPr="00650B0D">
        <w:rPr>
          <w:bCs/>
          <w:iCs/>
          <w:color w:val="000000" w:themeColor="text1"/>
        </w:rPr>
        <w:t>targeted</w:t>
      </w:r>
      <w:r w:rsidR="00A821F5">
        <w:rPr>
          <w:bCs/>
          <w:iCs/>
          <w:color w:val="000000" w:themeColor="text1"/>
        </w:rPr>
        <w:t xml:space="preserve"> in this study</w:t>
      </w:r>
      <w:r w:rsidR="00316B1C" w:rsidRPr="00650B0D">
        <w:rPr>
          <w:bCs/>
          <w:iCs/>
          <w:color w:val="000000" w:themeColor="text1"/>
        </w:rPr>
        <w:t xml:space="preserve">.  </w:t>
      </w:r>
      <w:r w:rsidR="00E40979" w:rsidRPr="00650B0D">
        <w:rPr>
          <w:bCs/>
          <w:iCs/>
          <w:color w:val="000000" w:themeColor="text1"/>
        </w:rPr>
        <w:t xml:space="preserve">To formalize this possibility, we added one additional </w:t>
      </w:r>
      <w:ins w:id="645" w:author="Albi Celaj" w:date="2019-02-21T17:17:00Z">
        <w:r w:rsidR="00080B52">
          <w:rPr>
            <w:bCs/>
            <w:iCs/>
            <w:color w:val="000000" w:themeColor="text1"/>
          </w:rPr>
          <w:t xml:space="preserve">hypothesized </w:t>
        </w:r>
      </w:ins>
      <w:del w:id="646" w:author="Albi Celaj" w:date="2019-02-21T17:17:00Z">
        <w:r w:rsidR="00E40979" w:rsidRPr="00650B0D" w:rsidDel="00080B52">
          <w:rPr>
            <w:bCs/>
            <w:iCs/>
            <w:color w:val="000000" w:themeColor="text1"/>
          </w:rPr>
          <w:delText xml:space="preserve">‘mystery </w:delText>
        </w:r>
      </w:del>
      <w:r w:rsidR="00FE4231">
        <w:rPr>
          <w:bCs/>
          <w:iCs/>
          <w:color w:val="000000" w:themeColor="text1"/>
        </w:rPr>
        <w:t>valinomycin resistance factor</w:t>
      </w:r>
      <w:del w:id="647" w:author="Albi Celaj" w:date="2019-02-21T17:17:00Z">
        <w:r w:rsidR="00FE4231" w:rsidRPr="00650B0D" w:rsidDel="00080B52">
          <w:rPr>
            <w:bCs/>
            <w:iCs/>
            <w:color w:val="000000" w:themeColor="text1"/>
          </w:rPr>
          <w:delText>’</w:delText>
        </w:r>
      </w:del>
      <w:r w:rsidR="00FE4231" w:rsidRPr="00650B0D">
        <w:rPr>
          <w:bCs/>
          <w:iCs/>
          <w:color w:val="000000" w:themeColor="text1"/>
        </w:rPr>
        <w:t xml:space="preserve"> </w:t>
      </w:r>
      <w:r w:rsidR="00E40979" w:rsidRPr="00650B0D">
        <w:rPr>
          <w:bCs/>
          <w:iCs/>
          <w:color w:val="000000" w:themeColor="text1"/>
        </w:rPr>
        <w:t>and its corresponding activity node to the neural network</w:t>
      </w:r>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substantially improved recapitulation of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648"/>
      <w:r w:rsidR="00CA6A9E">
        <w:rPr>
          <w:bCs/>
          <w:iCs/>
          <w:color w:val="000000" w:themeColor="text1"/>
        </w:rPr>
        <w:t>factor (</w:t>
      </w:r>
      <w:commentRangeEnd w:id="648"/>
      <w:r w:rsidR="004452EF">
        <w:rPr>
          <w:bCs/>
          <w:iCs/>
          <w:color w:val="000000" w:themeColor="text1"/>
        </w:rPr>
        <w:t xml:space="preserve">Figure </w:t>
      </w:r>
      <w:commentRangeStart w:id="649"/>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649"/>
      <w:r w:rsidR="00D610F0">
        <w:rPr>
          <w:rStyle w:val="CommentReference"/>
          <w:rFonts w:asciiTheme="minorHAnsi" w:hAnsiTheme="minorHAnsi" w:cstheme="minorBidi"/>
        </w:rPr>
        <w:commentReference w:id="649"/>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648"/>
      </w:r>
    </w:p>
    <w:p w14:paraId="5572266C" w14:textId="1738D5F4" w:rsidR="00365DB3" w:rsidRDefault="00365DB3" w:rsidP="00224FCB">
      <w:pPr>
        <w:outlineLvl w:val="0"/>
        <w:rPr>
          <w:b/>
          <w:bCs/>
          <w:iCs/>
          <w:color w:val="000000" w:themeColor="text1"/>
        </w:rPr>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51F6EE36" w14:textId="7D8CA870" w:rsidR="00080B52" w:rsidRDefault="004726E4" w:rsidP="00080B52">
      <w:pPr>
        <w:jc w:val="both"/>
        <w:outlineLvl w:val="0"/>
        <w:rPr>
          <w:ins w:id="650" w:author="Albi Celaj" w:date="2019-02-21T17:19:00Z"/>
          <w:color w:val="000000"/>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955557">
        <w:rPr>
          <w:color w:val="000000"/>
          <w:lang w:val="en-CA"/>
        </w:rPr>
        <w:t>, top panel</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190C40">
        <w:rPr>
          <w:color w:val="000000"/>
          <w:lang w:val="en-CA"/>
        </w:rPr>
        <w:t>S6</w:t>
      </w:r>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ins w:id="651" w:author="Albi Celaj" w:date="2019-02-21T17:19:00Z">
        <w:r w:rsidR="00080B52">
          <w:rPr>
            <w:color w:val="000000"/>
          </w:rPr>
          <w:t xml:space="preserve"> Generalized lin</w:t>
        </w:r>
        <w:r w:rsidR="00CF1767">
          <w:rPr>
            <w:color w:val="000000"/>
          </w:rPr>
          <w:t>ear regression had encoded th</w:t>
        </w:r>
      </w:ins>
      <w:ins w:id="652" w:author="Albi Celaj" w:date="2019-02-21T17:49:00Z">
        <w:r w:rsidR="00CF1767">
          <w:rPr>
            <w:color w:val="000000"/>
          </w:rPr>
          <w:t>e</w:t>
        </w:r>
      </w:ins>
      <w:ins w:id="653" w:author="Albi Celaj" w:date="2019-02-21T17:19:00Z">
        <w:r w:rsidR="00080B52">
          <w:rPr>
            <w:color w:val="000000"/>
          </w:rPr>
          <w:t xml:space="preserve"> </w:t>
        </w:r>
      </w:ins>
      <w:ins w:id="654" w:author="Albi Celaj" w:date="2019-02-21T17:49:00Z">
        <w:r w:rsidR="000F6C17">
          <w:rPr>
            <w:color w:val="000000"/>
          </w:rPr>
          <w:t>quadruple</w:t>
        </w:r>
      </w:ins>
      <w:ins w:id="655" w:author="Albi Celaj" w:date="2019-02-21T17:26:00Z">
        <w:r w:rsidR="00D3081D">
          <w:rPr>
            <w:color w:val="000000"/>
          </w:rPr>
          <w:t xml:space="preserve">-knockout resistance </w:t>
        </w:r>
      </w:ins>
      <w:ins w:id="656" w:author="Albi Celaj" w:date="2019-02-21T17:19:00Z">
        <w:r w:rsidR="00080B52">
          <w:rPr>
            <w:color w:val="000000"/>
          </w:rPr>
          <w:t xml:space="preserve">phenomenon as the combination of </w:t>
        </w:r>
      </w:ins>
      <w:del w:id="657" w:author="Albi Celaj" w:date="2019-02-21T17:20:00Z">
        <w:r w:rsidR="006644AB" w:rsidDel="00080B52">
          <w:rPr>
            <w:color w:val="000000"/>
          </w:rPr>
          <w:delText xml:space="preserve">Beyond </w:delText>
        </w:r>
        <w:r w:rsidR="009D671D" w:rsidRPr="00233F15" w:rsidDel="00080B52">
          <w:rPr>
            <w:color w:val="000000"/>
          </w:rPr>
          <w:delText>one- and two- gene effects</w:delText>
        </w:r>
        <w:r w:rsidR="009D671D" w:rsidDel="00080B52">
          <w:rPr>
            <w:color w:val="000000"/>
          </w:rPr>
          <w:delText xml:space="preserve">, </w:delText>
        </w:r>
        <w:r w:rsidR="006644AB" w:rsidDel="00080B52">
          <w:rPr>
            <w:color w:val="000000"/>
          </w:rPr>
          <w:delText xml:space="preserve">generalized linear regression modeled this phenomenon </w:delText>
        </w:r>
        <w:r w:rsidR="009D671D" w:rsidDel="00080B52">
          <w:rPr>
            <w:color w:val="000000"/>
          </w:rPr>
          <w:delText xml:space="preserve">as the combination of </w:delText>
        </w:r>
      </w:del>
      <w:r w:rsidR="009D671D">
        <w:rPr>
          <w:color w:val="000000"/>
        </w:rPr>
        <w:t xml:space="preserve">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del w:id="658" w:author="Albi Celaj" w:date="2019-02-21T17:20:00Z">
        <w:r w:rsidR="009D671D" w:rsidDel="00080B52">
          <w:rPr>
            <w:color w:val="000000"/>
          </w:rPr>
          <w:delText xml:space="preserve"> - Figure </w:delText>
        </w:r>
        <w:r w:rsidR="006A0B07" w:rsidDel="00080B52">
          <w:rPr>
            <w:color w:val="000000"/>
          </w:rPr>
          <w:delText>5</w:delText>
        </w:r>
        <w:r w:rsidR="00955557" w:rsidDel="00080B52">
          <w:rPr>
            <w:color w:val="000000"/>
          </w:rPr>
          <w:delText>A, bottom panel</w:delText>
        </w:r>
      </w:del>
      <w:r w:rsidR="009D671D">
        <w:rPr>
          <w:color w:val="000000"/>
        </w:rPr>
        <w:t>)</w:t>
      </w:r>
      <w:ins w:id="659" w:author="Albi Celaj" w:date="2019-02-21T17:20:00Z">
        <w:r w:rsidR="00080B52">
          <w:rPr>
            <w:color w:val="000000"/>
          </w:rPr>
          <w:t xml:space="preserve">, while its dependence on </w:t>
        </w:r>
        <w:r w:rsidR="00080B52">
          <w:rPr>
            <w:i/>
            <w:color w:val="000000"/>
          </w:rPr>
          <w:t>PDR5</w:t>
        </w:r>
        <w:r w:rsidR="00080B52">
          <w:rPr>
            <w:color w:val="000000"/>
          </w:rPr>
          <w:t xml:space="preserve"> was </w:t>
        </w:r>
      </w:ins>
      <w:ins w:id="660" w:author="Albi Celaj" w:date="2019-02-21T17:21:00Z">
        <w:r w:rsidR="00080B52">
          <w:rPr>
            <w:color w:val="000000"/>
          </w:rPr>
          <w:t>encoded by</w:t>
        </w:r>
      </w:ins>
      <w:ins w:id="661" w:author="Albi Celaj" w:date="2019-02-21T17:20:00Z">
        <w:r w:rsidR="00080B52">
          <w:rPr>
            <w:color w:val="000000"/>
          </w:rPr>
          <w:t xml:space="preserve"> three two-way negative interactions: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snq2∆</w:t>
        </w:r>
        <w:r w:rsidR="00080B52">
          <w:rPr>
            <w:color w:val="000000"/>
          </w:rPr>
          <w:t>},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cf1∆</w:t>
        </w:r>
        <w:r w:rsidR="00080B52">
          <w:rPr>
            <w:color w:val="000000"/>
          </w:rPr>
          <w:t>}, and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w:t>
        </w:r>
        <w:r w:rsidR="00080B52">
          <w:rPr>
            <w:i/>
            <w:color w:val="000000"/>
          </w:rPr>
          <w:t>or</w:t>
        </w:r>
        <w:r w:rsidR="00080B52" w:rsidRPr="008C0540">
          <w:rPr>
            <w:i/>
            <w:color w:val="000000"/>
          </w:rPr>
          <w:t>1∆</w:t>
        </w:r>
        <w:r w:rsidR="00080B52">
          <w:rPr>
            <w:color w:val="000000"/>
          </w:rPr>
          <w:t>}.</w:t>
        </w:r>
      </w:ins>
      <w:del w:id="662" w:author="Albi Celaj" w:date="2019-02-21T17:22:00Z">
        <w:r w:rsidR="009D671D" w:rsidDel="00080B52">
          <w:rPr>
            <w:color w:val="000000"/>
          </w:rPr>
          <w:delText>.</w:delText>
        </w:r>
      </w:del>
      <w:r w:rsidR="009D671D">
        <w:rPr>
          <w:color w:val="000000"/>
        </w:rPr>
        <w:t xml:space="preserve"> </w:t>
      </w:r>
    </w:p>
    <w:p w14:paraId="75E5520F" w14:textId="26F9102E" w:rsidR="009D671D" w:rsidRPr="00FB3B33" w:rsidDel="00080B52" w:rsidRDefault="009D671D" w:rsidP="00AD5A33">
      <w:pPr>
        <w:jc w:val="both"/>
        <w:outlineLvl w:val="0"/>
        <w:rPr>
          <w:del w:id="663" w:author="Albi Celaj" w:date="2019-02-21T17:20:00Z"/>
          <w:b/>
          <w:bCs/>
          <w:iCs/>
          <w:color w:val="000000" w:themeColor="text1"/>
        </w:rPr>
      </w:pPr>
      <w:del w:id="664" w:author="Albi Celaj" w:date="2019-02-21T17:20:00Z">
        <w:r w:rsidDel="00080B52">
          <w:rPr>
            <w:color w:val="000000"/>
          </w:rPr>
          <w:delText xml:space="preserve"> The apparent dependence of the resistance resulting from these multi-knockout combinations on the presence of </w:delText>
        </w:r>
        <w:r w:rsidDel="00080B52">
          <w:rPr>
            <w:i/>
            <w:color w:val="000000"/>
          </w:rPr>
          <w:delText>PDR5</w:delText>
        </w:r>
        <w:r w:rsidDel="00080B52">
          <w:rPr>
            <w:color w:val="000000"/>
          </w:rPr>
          <w:delText xml:space="preserve"> was modeled as three two-way negative interactions: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snq2∆</w:delText>
        </w:r>
        <w:r w:rsidDel="00080B52">
          <w:rPr>
            <w:color w:val="000000"/>
          </w:rPr>
          <w:delText>},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ycf1∆</w:delText>
        </w:r>
        <w:r w:rsidDel="00080B52">
          <w:rPr>
            <w:color w:val="000000"/>
          </w:rPr>
          <w:delText>}, and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y</w:delText>
        </w:r>
        <w:r w:rsidDel="00080B52">
          <w:rPr>
            <w:i/>
            <w:color w:val="000000"/>
          </w:rPr>
          <w:delText>or</w:delText>
        </w:r>
        <w:r w:rsidRPr="008C0540" w:rsidDel="00080B52">
          <w:rPr>
            <w:i/>
            <w:color w:val="000000"/>
          </w:rPr>
          <w:delText>1∆</w:delText>
        </w:r>
        <w:r w:rsidDel="00080B52">
          <w:rPr>
            <w:color w:val="000000"/>
          </w:rPr>
          <w:delText xml:space="preserve">}. </w:delText>
        </w:r>
        <w:r w:rsidR="001C62B5" w:rsidDel="00080B52">
          <w:rPr>
            <w:color w:val="000000"/>
          </w:rPr>
          <w:delText xml:space="preserve"> These results are consistent with a </w:delText>
        </w:r>
        <w:r w:rsidR="001C62B5" w:rsidDel="00080B52">
          <w:rPr>
            <w:color w:val="000000"/>
            <w:lang w:val="en-CA"/>
          </w:rPr>
          <w:delText xml:space="preserve">previous report that </w:delText>
        </w:r>
        <w:r w:rsidDel="00080B52">
          <w:rPr>
            <w:color w:val="000000"/>
            <w:lang w:val="en-CA"/>
          </w:rPr>
          <w:delText xml:space="preserve">deletions of </w:delText>
        </w:r>
        <w:r w:rsidDel="00080B52">
          <w:rPr>
            <w:i/>
            <w:color w:val="000000"/>
            <w:lang w:val="en-CA"/>
          </w:rPr>
          <w:delText xml:space="preserve">SNQ2 </w:delText>
        </w:r>
        <w:r w:rsidDel="00080B52">
          <w:rPr>
            <w:color w:val="000000"/>
            <w:lang w:val="en-CA"/>
          </w:rPr>
          <w:delText xml:space="preserve">or </w:delText>
        </w:r>
        <w:r w:rsidDel="00080B52">
          <w:rPr>
            <w:i/>
            <w:color w:val="000000"/>
            <w:lang w:val="en-CA"/>
          </w:rPr>
          <w:delText>YOR1</w:delText>
        </w:r>
        <w:r w:rsidDel="00080B52">
          <w:rPr>
            <w:color w:val="000000"/>
            <w:lang w:val="en-CA"/>
          </w:rPr>
          <w:delText xml:space="preserve"> (either alone or together) increase resistance to fluconazole </w:delText>
        </w:r>
        <w:r w:rsidRPr="00233F15" w:rsidDel="00080B52">
          <w:rPr>
            <w:color w:val="000000"/>
            <w:lang w:val="en-CA"/>
          </w:rPr>
          <w:fldChar w:fldCharType="begin" w:fldLock="1"/>
        </w:r>
        <w:r w:rsidRPr="00080B52" w:rsidDel="00080B52">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Pr="00233F15" w:rsidDel="00080B52">
          <w:rPr>
            <w:color w:val="000000"/>
            <w:lang w:val="en-CA"/>
          </w:rPr>
          <w:fldChar w:fldCharType="separate"/>
        </w:r>
        <w:r w:rsidRPr="00080B52" w:rsidDel="00080B52">
          <w:rPr>
            <w:noProof/>
            <w:color w:val="000000"/>
            <w:lang w:val="en-CA"/>
          </w:rPr>
          <w:delText>(Kolaczkowska et al., 2008)</w:delText>
        </w:r>
        <w:r w:rsidRPr="00233F15" w:rsidDel="00080B52">
          <w:rPr>
            <w:color w:val="000000"/>
            <w:lang w:val="en-CA"/>
          </w:rPr>
          <w:fldChar w:fldCharType="end"/>
        </w:r>
        <w:r w:rsidR="001C62B5" w:rsidDel="00080B52">
          <w:rPr>
            <w:color w:val="000000"/>
            <w:lang w:val="en-CA"/>
          </w:rPr>
          <w:delText>, and extend these findings in at least three ways</w:delText>
        </w:r>
        <w:r w:rsidRPr="00457F23" w:rsidDel="00080B52">
          <w:rPr>
            <w:color w:val="000000" w:themeColor="text1"/>
            <w:lang w:val="en-CA"/>
          </w:rPr>
          <w:delText xml:space="preserve">: 1) fluconazole resistance is increased further by </w:delText>
        </w:r>
        <w:r w:rsidRPr="00457F23" w:rsidDel="00080B52">
          <w:rPr>
            <w:i/>
            <w:color w:val="000000" w:themeColor="text1"/>
          </w:rPr>
          <w:delText>ybt1∆</w:delText>
        </w:r>
        <w:r w:rsidRPr="00457F23" w:rsidDel="00080B52">
          <w:rPr>
            <w:color w:val="000000" w:themeColor="text1"/>
          </w:rPr>
          <w:delText xml:space="preserve"> and </w:delText>
        </w:r>
        <w:r w:rsidRPr="00457F23" w:rsidDel="00080B52">
          <w:rPr>
            <w:i/>
            <w:color w:val="000000" w:themeColor="text1"/>
          </w:rPr>
          <w:delText>ycf1∆</w:delText>
        </w:r>
        <w:r w:rsidRPr="00457F23" w:rsidDel="00080B52">
          <w:rPr>
            <w:color w:val="000000" w:themeColor="text1"/>
            <w:lang w:val="en-CA"/>
          </w:rPr>
          <w:delText xml:space="preserve"> knockouts in addition to </w:delText>
        </w:r>
        <w:r w:rsidRPr="00457F23" w:rsidDel="00080B52">
          <w:rPr>
            <w:i/>
            <w:color w:val="000000" w:themeColor="text1"/>
          </w:rPr>
          <w:delText>snq2∆</w:delText>
        </w:r>
        <w:r w:rsidRPr="00457F23" w:rsidDel="00080B52">
          <w:rPr>
            <w:color w:val="000000" w:themeColor="text1"/>
          </w:rPr>
          <w:delText xml:space="preserve"> and </w:delText>
        </w:r>
        <w:r w:rsidRPr="00457F23" w:rsidDel="00080B52">
          <w:rPr>
            <w:i/>
            <w:color w:val="000000" w:themeColor="text1"/>
          </w:rPr>
          <w:delText>yor1∆</w:delText>
        </w:r>
        <w:r w:rsidRPr="00457F23" w:rsidDel="00080B52">
          <w:rPr>
            <w:color w:val="000000" w:themeColor="text1"/>
            <w:lang w:val="en-CA"/>
          </w:rPr>
          <w:delText xml:space="preserve">; 2) the resistance provided by </w:delText>
        </w:r>
        <w:r w:rsidRPr="00457F23" w:rsidDel="00080B52">
          <w:rPr>
            <w:i/>
            <w:color w:val="000000" w:themeColor="text1"/>
          </w:rPr>
          <w:delText>ybt1∆</w:delText>
        </w:r>
        <w:r w:rsidRPr="00457F23" w:rsidDel="00080B52">
          <w:rPr>
            <w:color w:val="000000" w:themeColor="text1"/>
          </w:rPr>
          <w:delText xml:space="preserve"> and </w:delText>
        </w:r>
        <w:r w:rsidRPr="00457F23" w:rsidDel="00080B52">
          <w:rPr>
            <w:i/>
            <w:color w:val="000000" w:themeColor="text1"/>
          </w:rPr>
          <w:delText>ycf1∆</w:delText>
        </w:r>
        <w:r w:rsidRPr="00457F23" w:rsidDel="00080B52">
          <w:rPr>
            <w:color w:val="000000" w:themeColor="text1"/>
            <w:lang w:val="en-CA"/>
          </w:rPr>
          <w:delText xml:space="preserve"> is synergistic with that provided by </w:delText>
        </w:r>
        <w:r w:rsidRPr="00457F23" w:rsidDel="00080B52">
          <w:rPr>
            <w:i/>
            <w:color w:val="000000" w:themeColor="text1"/>
          </w:rPr>
          <w:delText>snq2∆</w:delText>
        </w:r>
        <w:r w:rsidRPr="00457F23" w:rsidDel="00080B52">
          <w:rPr>
            <w:color w:val="000000" w:themeColor="text1"/>
          </w:rPr>
          <w:delText xml:space="preserve"> and </w:delText>
        </w:r>
        <w:r w:rsidRPr="00457F23" w:rsidDel="00080B52">
          <w:rPr>
            <w:i/>
            <w:color w:val="000000" w:themeColor="text1"/>
          </w:rPr>
          <w:delText>yor1∆</w:delText>
        </w:r>
        <w:r w:rsidRPr="00457F23" w:rsidDel="00080B52">
          <w:rPr>
            <w:color w:val="000000" w:themeColor="text1"/>
            <w:lang w:val="en-CA"/>
          </w:rPr>
          <w:delText xml:space="preserve">; and 3) resistance of the </w:delText>
        </w:r>
        <w:r w:rsidRPr="00457F23" w:rsidDel="00080B52">
          <w:rPr>
            <w:i/>
            <w:color w:val="000000" w:themeColor="text1"/>
          </w:rPr>
          <w:delText>snq2∆ ybt1∆ ycf1∆ yor1∆</w:delText>
        </w:r>
        <w:r w:rsidRPr="00457F23" w:rsidDel="00080B52">
          <w:rPr>
            <w:color w:val="000000" w:themeColor="text1"/>
          </w:rPr>
          <w:delText xml:space="preserve"> knockout strain depends on the presence of a wild-type </w:delText>
        </w:r>
        <w:r w:rsidRPr="00457F23" w:rsidDel="00080B52">
          <w:rPr>
            <w:i/>
            <w:color w:val="000000" w:themeColor="text1"/>
          </w:rPr>
          <w:delText>PDR5</w:delText>
        </w:r>
        <w:r w:rsidRPr="00457F23" w:rsidDel="00080B52">
          <w:rPr>
            <w:color w:val="000000" w:themeColor="text1"/>
            <w:lang w:val="en-CA"/>
          </w:rPr>
          <w:delText>.</w:delText>
        </w:r>
        <w:r w:rsidR="006637DC" w:rsidDel="00080B52">
          <w:rPr>
            <w:color w:val="000000" w:themeColor="text1"/>
            <w:lang w:val="en-CA"/>
          </w:rPr>
          <w:delText xml:space="preserve">  Thus, XGA revealed a complex interdependency involving five genes.</w:delText>
        </w:r>
      </w:del>
    </w:p>
    <w:p w14:paraId="3FC17CED" w14:textId="77777777" w:rsidR="004726E4" w:rsidRDefault="004726E4" w:rsidP="004726E4">
      <w:pPr>
        <w:widowControl w:val="0"/>
        <w:autoSpaceDE w:val="0"/>
        <w:autoSpaceDN w:val="0"/>
        <w:adjustRightInd w:val="0"/>
        <w:jc w:val="both"/>
        <w:rPr>
          <w:color w:val="000000"/>
        </w:rPr>
      </w:pPr>
    </w:p>
    <w:p w14:paraId="1A882488" w14:textId="337B1D80" w:rsidR="00561878" w:rsidRPr="007C718F" w:rsidRDefault="001C62B5" w:rsidP="00080B52">
      <w:pPr>
        <w:widowControl w:val="0"/>
        <w:autoSpaceDE w:val="0"/>
        <w:autoSpaceDN w:val="0"/>
        <w:adjustRightInd w:val="0"/>
        <w:jc w:val="both"/>
        <w:rPr>
          <w:bCs/>
          <w:iCs/>
          <w:color w:val="000000" w:themeColor="text1"/>
        </w:rPr>
      </w:pPr>
      <w:del w:id="665" w:author="Albi Celaj" w:date="2019-02-21T17:21:00Z">
        <w:r w:rsidDel="00080B52">
          <w:rPr>
            <w:color w:val="000000"/>
          </w:rPr>
          <w:delText>Each of t</w:delText>
        </w:r>
        <w:r w:rsidR="00370E35" w:rsidDel="00080B52">
          <w:rPr>
            <w:color w:val="000000"/>
          </w:rPr>
          <w:delText xml:space="preserve">hese observations </w:delText>
        </w:r>
        <w:r w:rsidR="006637DC" w:rsidDel="00080B52">
          <w:rPr>
            <w:color w:val="000000"/>
          </w:rPr>
          <w:delText>is</w:delText>
        </w:r>
      </w:del>
      <w:ins w:id="666" w:author="Albi Celaj" w:date="2019-02-21T17:49:00Z">
        <w:r w:rsidR="000F6C17">
          <w:rPr>
            <w:color w:val="000000"/>
          </w:rPr>
          <w:t>O</w:t>
        </w:r>
      </w:ins>
      <w:ins w:id="667" w:author="Albi Celaj" w:date="2019-02-21T17:21:00Z">
        <w:r w:rsidR="00080B52">
          <w:rPr>
            <w:color w:val="000000"/>
          </w:rPr>
          <w:t>verall</w:t>
        </w:r>
      </w:ins>
      <w:ins w:id="668" w:author="Albi Celaj" w:date="2019-02-21T17:49:00Z">
        <w:r w:rsidR="000F6C17">
          <w:rPr>
            <w:color w:val="000000"/>
          </w:rPr>
          <w:t>, these</w:t>
        </w:r>
      </w:ins>
      <w:ins w:id="669" w:author="Albi Celaj" w:date="2019-02-21T17:21:00Z">
        <w:r w:rsidR="00080B52">
          <w:rPr>
            <w:color w:val="000000"/>
          </w:rPr>
          <w:t xml:space="preserve"> observations were</w:t>
        </w:r>
      </w:ins>
      <w:r w:rsidR="006637DC">
        <w:rPr>
          <w:color w:val="000000"/>
        </w:rPr>
        <w:t xml:space="preserve"> consistent </w:t>
      </w:r>
      <w:r w:rsidR="00190EA3">
        <w:rPr>
          <w:color w:val="000000"/>
        </w:rPr>
        <w:t xml:space="preserve">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w:t>
      </w:r>
      <w:ins w:id="670" w:author="Albi Celaj" w:date="2019-02-21T17:50:00Z">
        <w:r w:rsidR="000F6C17">
          <w:rPr>
            <w:color w:val="000000"/>
          </w:rPr>
          <w:t xml:space="preserve">thereby </w:t>
        </w:r>
      </w:ins>
      <w:del w:id="671" w:author="Albi Celaj" w:date="2019-02-21T17:50:00Z">
        <w:r w:rsidR="00457F23" w:rsidDel="000F6C17">
          <w:rPr>
            <w:color w:val="000000"/>
          </w:rPr>
          <w:delText xml:space="preserve">and </w:delText>
        </w:r>
        <w:r w:rsidDel="000F6C17">
          <w:rPr>
            <w:color w:val="000000"/>
          </w:rPr>
          <w:delText xml:space="preserve">thus could be said to </w:delText>
        </w:r>
      </w:del>
      <w:r>
        <w:rPr>
          <w:color w:val="000000"/>
        </w:rPr>
        <w:t>captur</w:t>
      </w:r>
      <w:ins w:id="672" w:author="Albi Celaj" w:date="2019-02-21T17:50:00Z">
        <w:r w:rsidR="000F6C17">
          <w:rPr>
            <w:color w:val="000000"/>
          </w:rPr>
          <w:t>ing</w:t>
        </w:r>
      </w:ins>
      <w:del w:id="673" w:author="Albi Celaj" w:date="2019-02-21T17:50:00Z">
        <w:r w:rsidDel="000F6C17">
          <w:rPr>
            <w:color w:val="000000"/>
          </w:rPr>
          <w:delText>e the phenomenon</w:delText>
        </w:r>
      </w:del>
      <w:r>
        <w:rPr>
          <w:color w:val="000000"/>
        </w:rPr>
        <w:t xml:space="preserve">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6637DC">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6637DC">
        <w:rPr>
          <w:bCs/>
          <w:iCs/>
          <w:color w:val="000000" w:themeColor="text1"/>
        </w:rPr>
        <w:t xml:space="preserve">with </w:t>
      </w:r>
      <w:r w:rsidR="00C54C75">
        <w:rPr>
          <w:bCs/>
          <w:iCs/>
          <w:color w:val="000000" w:themeColor="text1"/>
        </w:rPr>
        <w:t>complex positive interactions</w:t>
      </w:r>
      <w:r w:rsidR="006637DC">
        <w:rPr>
          <w:bCs/>
          <w:iCs/>
          <w:color w:val="000000" w:themeColor="text1"/>
        </w:rPr>
        <w:t xml:space="preserve">; </w:t>
      </w:r>
      <w:r w:rsidR="00457F23">
        <w:rPr>
          <w:bCs/>
          <w:iCs/>
          <w:color w:val="000000" w:themeColor="text1"/>
        </w:rPr>
        <w:t xml:space="preserve">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457F23">
        <w:rPr>
          <w:bCs/>
          <w:iCs/>
          <w:color w:val="000000" w:themeColor="text1"/>
        </w:rPr>
        <w:t>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ins w:id="674" w:author="Albi Celaj" w:date="2019-02-21T17:22:00Z">
        <w:r w:rsidR="00080B52">
          <w:rPr>
            <w:bCs/>
            <w:iCs/>
            <w:color w:val="000000" w:themeColor="text1"/>
          </w:rPr>
          <w:t xml:space="preserve">  We extended </w:t>
        </w:r>
      </w:ins>
      <w:del w:id="675" w:author="Albi Celaj" w:date="2019-02-21T17:23:00Z">
        <w:r w:rsidR="003D12E9" w:rsidRPr="00551E22" w:rsidDel="00080B52">
          <w:rPr>
            <w:bCs/>
            <w:iCs/>
            <w:color w:val="000000" w:themeColor="text1"/>
          </w:rPr>
          <w:delText xml:space="preserve"> </w:delText>
        </w:r>
        <w:r w:rsidR="003D12E9" w:rsidDel="00080B52">
          <w:rPr>
            <w:bCs/>
            <w:iCs/>
            <w:color w:val="000000" w:themeColor="text1"/>
          </w:rPr>
          <w:delText xml:space="preserve"> </w:delText>
        </w:r>
        <w:r w:rsidR="00B34B96" w:rsidDel="00080B52">
          <w:rPr>
            <w:bCs/>
            <w:iCs/>
            <w:color w:val="000000" w:themeColor="text1"/>
          </w:rPr>
          <w:delText xml:space="preserve">To model non-additive combinations of </w:delText>
        </w:r>
        <w:r w:rsidR="00FB4320" w:rsidDel="00080B52">
          <w:rPr>
            <w:bCs/>
            <w:iCs/>
            <w:color w:val="000000" w:themeColor="text1"/>
          </w:rPr>
          <w:delText xml:space="preserve">influences </w:delText>
        </w:r>
        <w:r w:rsidR="000136A7" w:rsidDel="00080B52">
          <w:rPr>
            <w:bCs/>
            <w:iCs/>
            <w:color w:val="000000" w:themeColor="text1"/>
          </w:rPr>
          <w:delText>in</w:delText>
        </w:r>
        <w:r w:rsidR="00FB4320" w:rsidDel="00080B52">
          <w:rPr>
            <w:bCs/>
            <w:iCs/>
            <w:color w:val="000000" w:themeColor="text1"/>
          </w:rPr>
          <w:delText xml:space="preserve"> a neural network, </w:delText>
        </w:r>
        <w:r w:rsidR="000136A7" w:rsidDel="00080B52">
          <w:rPr>
            <w:bCs/>
            <w:iCs/>
            <w:color w:val="000000" w:themeColor="text1"/>
          </w:rPr>
          <w:delText xml:space="preserve">hidden layers can be added </w:delText>
        </w:r>
        <w:r w:rsidR="007F5631" w:rsidDel="00080B52">
          <w:rPr>
            <w:bCs/>
            <w:iCs/>
            <w:color w:val="000000" w:themeColor="text1"/>
          </w:rPr>
          <w:delText>between two nodes</w:delText>
        </w:r>
        <w:r w:rsidR="000C41F6" w:rsidDel="00080B52">
          <w:rPr>
            <w:bCs/>
            <w:iCs/>
            <w:color w:val="000000" w:themeColor="text1"/>
          </w:rPr>
          <w:delText xml:space="preserve">.  </w:delText>
        </w:r>
        <w:r w:rsidDel="00080B52">
          <w:rPr>
            <w:bCs/>
            <w:iCs/>
            <w:color w:val="000000" w:themeColor="text1"/>
          </w:rPr>
          <w:delText xml:space="preserve">We </w:delText>
        </w:r>
        <w:r w:rsidR="00BF6270" w:rsidDel="00080B52">
          <w:rPr>
            <w:bCs/>
            <w:iCs/>
            <w:color w:val="000000" w:themeColor="text1"/>
          </w:rPr>
          <w:delText>f</w:delText>
        </w:r>
        <w:r w:rsidR="00753E2A" w:rsidDel="00080B52">
          <w:rPr>
            <w:bCs/>
            <w:iCs/>
            <w:color w:val="000000" w:themeColor="text1"/>
          </w:rPr>
          <w:delText>irst consider</w:delText>
        </w:r>
        <w:r w:rsidDel="00080B52">
          <w:rPr>
            <w:bCs/>
            <w:iCs/>
            <w:color w:val="000000" w:themeColor="text1"/>
          </w:rPr>
          <w:delText>ed</w:delText>
        </w:r>
        <w:r w:rsidR="00753E2A" w:rsidDel="00080B52">
          <w:rPr>
            <w:bCs/>
            <w:iCs/>
            <w:color w:val="000000" w:themeColor="text1"/>
          </w:rPr>
          <w:delText xml:space="preserve"> the simplest extension of </w:delText>
        </w:r>
      </w:del>
      <w:r w:rsidR="00753E2A">
        <w:rPr>
          <w:bCs/>
          <w:iCs/>
          <w:color w:val="000000" w:themeColor="text1"/>
        </w:rPr>
        <w:t>the ‘additive influence’ model</w:t>
      </w:r>
      <w:ins w:id="676" w:author="Albi Celaj" w:date="2019-02-21T17:23:00Z">
        <w:r w:rsidR="00080B52">
          <w:rPr>
            <w:bCs/>
            <w:iCs/>
            <w:color w:val="000000" w:themeColor="text1"/>
          </w:rPr>
          <w:t xml:space="preserve"> by </w:t>
        </w:r>
      </w:ins>
      <w:del w:id="677" w:author="Albi Celaj" w:date="2019-02-21T17:23:00Z">
        <w:r w:rsidR="00753E2A" w:rsidDel="00080B52">
          <w:rPr>
            <w:bCs/>
            <w:iCs/>
            <w:color w:val="000000" w:themeColor="text1"/>
          </w:rPr>
          <w:delText xml:space="preserve">, </w:delText>
        </w:r>
      </w:del>
      <w:r w:rsidR="00753E2A">
        <w:rPr>
          <w:bCs/>
          <w:iCs/>
          <w:color w:val="000000" w:themeColor="text1"/>
        </w:rPr>
        <w:t>add</w:t>
      </w:r>
      <w:r>
        <w:rPr>
          <w:bCs/>
          <w:iCs/>
          <w:color w:val="000000" w:themeColor="text1"/>
        </w:rPr>
        <w:t>ing</w:t>
      </w:r>
      <w:r w:rsidR="00753E2A">
        <w:rPr>
          <w:bCs/>
          <w:iCs/>
          <w:color w:val="000000" w:themeColor="text1"/>
        </w:rPr>
        <w:t xml:space="preserve"> a </w:t>
      </w:r>
      <w:del w:id="678" w:author="Albi Celaj" w:date="2019-02-21T17:23:00Z">
        <w:r w:rsidR="00753E2A" w:rsidDel="00080B52">
          <w:rPr>
            <w:bCs/>
            <w:iCs/>
            <w:color w:val="000000" w:themeColor="text1"/>
          </w:rPr>
          <w:delText xml:space="preserve">single hidden </w:delText>
        </w:r>
        <w:r w:rsidR="007A7545" w:rsidDel="00080B52">
          <w:rPr>
            <w:bCs/>
            <w:iCs/>
            <w:color w:val="000000" w:themeColor="text1"/>
          </w:rPr>
          <w:delText xml:space="preserve">layer </w:delText>
        </w:r>
        <w:r w:rsidR="00370E35" w:rsidDel="00080B52">
          <w:rPr>
            <w:bCs/>
            <w:iCs/>
            <w:color w:val="000000" w:themeColor="text1"/>
          </w:rPr>
          <w:delText>with</w:delText>
        </w:r>
        <w:r w:rsidR="007A7545" w:rsidDel="00080B52">
          <w:rPr>
            <w:bCs/>
            <w:iCs/>
            <w:color w:val="000000" w:themeColor="text1"/>
          </w:rPr>
          <w:delText xml:space="preserve"> a single </w:delText>
        </w:r>
      </w:del>
      <w:r w:rsidR="007A7545">
        <w:rPr>
          <w:bCs/>
          <w:iCs/>
          <w:color w:val="000000" w:themeColor="text1"/>
        </w:rPr>
        <w:t>neuron</w:t>
      </w:r>
      <w:r w:rsidR="002B129E">
        <w:rPr>
          <w:bCs/>
          <w:iCs/>
          <w:color w:val="000000" w:themeColor="text1"/>
        </w:rPr>
        <w:t xml:space="preserve"> </w:t>
      </w:r>
      <w:del w:id="679" w:author="Albi Celaj" w:date="2019-02-21T17:23:00Z">
        <w:r w:rsidR="00233C3E" w:rsidDel="00080B52">
          <w:rPr>
            <w:bCs/>
            <w:iCs/>
            <w:color w:val="000000" w:themeColor="text1"/>
          </w:rPr>
          <w:delText xml:space="preserve">(see Methods) </w:delText>
        </w:r>
      </w:del>
      <w:r w:rsidR="00753E2A">
        <w:rPr>
          <w:bCs/>
          <w:iCs/>
          <w:color w:val="000000" w:themeColor="text1"/>
        </w:rPr>
        <w:t>t</w:t>
      </w:r>
      <w:ins w:id="680" w:author="Albi Celaj" w:date="2019-02-21T17:23:00Z">
        <w:r w:rsidR="00080B52">
          <w:rPr>
            <w:bCs/>
            <w:iCs/>
            <w:color w:val="000000" w:themeColor="text1"/>
          </w:rPr>
          <w:t>hat acts to</w:t>
        </w:r>
      </w:ins>
      <w:del w:id="681" w:author="Albi Celaj" w:date="2019-02-21T17:23:00Z">
        <w:r w:rsidR="00753E2A" w:rsidDel="00080B52">
          <w:rPr>
            <w:bCs/>
            <w:iCs/>
            <w:color w:val="000000" w:themeColor="text1"/>
          </w:rPr>
          <w:delText>o</w:delText>
        </w:r>
      </w:del>
      <w:r w:rsidR="00753E2A">
        <w:rPr>
          <w:bCs/>
          <w:iCs/>
          <w:color w:val="000000" w:themeColor="text1"/>
        </w:rPr>
        <w:t xml:space="preserve">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ins w:id="682" w:author="Albi Celaj" w:date="2019-02-21T17:23:00Z">
        <w:r w:rsidR="00080B52">
          <w:rPr>
            <w:i/>
            <w:color w:val="000000"/>
          </w:rPr>
          <w:t xml:space="preserve"> </w:t>
        </w:r>
        <w:r w:rsidR="00080B52">
          <w:rPr>
            <w:bCs/>
            <w:iCs/>
            <w:color w:val="000000" w:themeColor="text1"/>
          </w:rPr>
          <w:t>(see Methods)</w:t>
        </w:r>
      </w:ins>
      <w:r w:rsidR="00753E2A">
        <w:rPr>
          <w:color w:val="000000"/>
        </w:rPr>
        <w:t xml:space="preserve">.  </w:t>
      </w:r>
      <w:r w:rsidR="00322112">
        <w:rPr>
          <w:color w:val="000000"/>
        </w:rPr>
        <w:t xml:space="preserve">Using only fluconazole </w:t>
      </w:r>
      <w:del w:id="683" w:author="Albi Celaj" w:date="2019-02-21T17:24:00Z">
        <w:r w:rsidR="00322112" w:rsidDel="00080B52">
          <w:rPr>
            <w:color w:val="000000"/>
          </w:rPr>
          <w:delText>data</w:delText>
        </w:r>
      </w:del>
      <w:ins w:id="684" w:author="Albi Celaj" w:date="2019-02-21T17:24:00Z">
        <w:r w:rsidR="00080B52">
          <w:rPr>
            <w:color w:val="000000"/>
          </w:rPr>
          <w:t>resistance data</w:t>
        </w:r>
      </w:ins>
      <w:r w:rsidR="00322112">
        <w:rPr>
          <w:color w:val="000000"/>
        </w:rPr>
        <w:t xml:space="preserve">, training a network with </w:t>
      </w:r>
      <w:ins w:id="685" w:author="Albi Celaj" w:date="2019-02-21T17:50:00Z">
        <w:r w:rsidR="00331DFD">
          <w:rPr>
            <w:bCs/>
            <w:iCs/>
            <w:color w:val="000000" w:themeColor="text1"/>
          </w:rPr>
          <w:t>an added</w:t>
        </w:r>
      </w:ins>
      <w:del w:id="686" w:author="Albi Celaj" w:date="2019-02-21T17:50:00Z">
        <w:r w:rsidR="00322112" w:rsidDel="00331DFD">
          <w:rPr>
            <w:color w:val="000000"/>
          </w:rPr>
          <w:delText xml:space="preserve">this </w:delText>
        </w:r>
        <w:r w:rsidR="00370E35" w:rsidDel="00331DFD">
          <w:rPr>
            <w:bCs/>
            <w:iCs/>
            <w:color w:val="000000" w:themeColor="text1"/>
          </w:rPr>
          <w:delText>single</w:delText>
        </w:r>
      </w:del>
      <w:r w:rsidR="00370E35">
        <w:rPr>
          <w:bCs/>
          <w:iCs/>
          <w:color w:val="000000" w:themeColor="text1"/>
        </w:rPr>
        <w:t xml:space="preserv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B41EDC">
        <w:rPr>
          <w:bCs/>
          <w:iCs/>
          <w:color w:val="000000" w:themeColor="text1"/>
        </w:rPr>
        <w:t>right panel)</w:t>
      </w:r>
      <w:r w:rsidR="00322112">
        <w:rPr>
          <w:bCs/>
          <w:iCs/>
          <w:color w:val="000000" w:themeColor="text1"/>
        </w:rPr>
        <w:t xml:space="preserve"> than training with the original neural network structure </w:t>
      </w:r>
      <w:r w:rsidR="00B41EDC">
        <w:rPr>
          <w:bCs/>
          <w:iCs/>
          <w:color w:val="000000" w:themeColor="text1"/>
        </w:rPr>
        <w:t>(Figure S</w:t>
      </w:r>
      <w:r w:rsidR="00190C40">
        <w:rPr>
          <w:bCs/>
          <w:iCs/>
          <w:color w:val="000000" w:themeColor="text1"/>
        </w:rPr>
        <w:t>9</w:t>
      </w:r>
      <w:r w:rsidR="00B41EDC">
        <w:rPr>
          <w:bCs/>
          <w:iCs/>
          <w:color w:val="000000" w:themeColor="text1"/>
        </w:rPr>
        <w:t xml:space="preserve">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233C3E">
        <w:rPr>
          <w:bCs/>
          <w:iCs/>
          <w:color w:val="000000" w:themeColor="text1"/>
        </w:rPr>
        <w:t xml:space="preserve">is mediated via </w:t>
      </w:r>
      <w:r w:rsidR="007C718F">
        <w:rPr>
          <w:bCs/>
          <w:iCs/>
          <w:color w:val="000000" w:themeColor="text1"/>
        </w:rPr>
        <w:t>a hidden factor.</w:t>
      </w:r>
    </w:p>
    <w:p w14:paraId="2FADE88A" w14:textId="77777777" w:rsidR="00C42AB1" w:rsidRDefault="00C42AB1" w:rsidP="003C7288">
      <w:pPr>
        <w:widowControl w:val="0"/>
        <w:autoSpaceDE w:val="0"/>
        <w:autoSpaceDN w:val="0"/>
        <w:adjustRightInd w:val="0"/>
        <w:jc w:val="both"/>
        <w:rPr>
          <w:ins w:id="687" w:author="Albi Celaj" w:date="2019-02-21T17:24:00Z"/>
          <w:bCs/>
          <w:iCs/>
          <w:color w:val="000000" w:themeColor="text1"/>
        </w:rPr>
      </w:pPr>
    </w:p>
    <w:p w14:paraId="2AC5BC5F" w14:textId="0F16FD9B" w:rsidR="00080B52" w:rsidDel="00080B52" w:rsidRDefault="00080B52">
      <w:pPr>
        <w:widowControl w:val="0"/>
        <w:autoSpaceDE w:val="0"/>
        <w:autoSpaceDN w:val="0"/>
        <w:adjustRightInd w:val="0"/>
        <w:jc w:val="both"/>
        <w:rPr>
          <w:del w:id="688" w:author="Albi Celaj" w:date="2019-02-21T17:24:00Z"/>
          <w:bCs/>
          <w:iCs/>
          <w:color w:val="000000" w:themeColor="text1"/>
        </w:rPr>
      </w:pPr>
      <w:ins w:id="689" w:author="Albi Celaj" w:date="2019-02-21T17:24:00Z">
        <w:r>
          <w:rPr>
            <w:bCs/>
            <w:iCs/>
            <w:color w:val="000000" w:themeColor="text1"/>
          </w:rPr>
          <w:t xml:space="preserve">To confirm these initial observations in </w:t>
        </w:r>
      </w:ins>
    </w:p>
    <w:p w14:paraId="63C0C28D" w14:textId="7748CF46" w:rsidR="00926676" w:rsidRDefault="00926676">
      <w:pPr>
        <w:widowControl w:val="0"/>
        <w:autoSpaceDE w:val="0"/>
        <w:autoSpaceDN w:val="0"/>
        <w:adjustRightInd w:val="0"/>
        <w:jc w:val="both"/>
        <w:rPr>
          <w:bCs/>
          <w:iCs/>
          <w:color w:val="000000" w:themeColor="text1"/>
        </w:rPr>
        <w:pPrChange w:id="690" w:author="Albi Celaj" w:date="2019-02-21T17:24:00Z">
          <w:pPr>
            <w:jc w:val="both"/>
          </w:pPr>
        </w:pPrChange>
      </w:pPr>
      <w:del w:id="691" w:author="Albi Celaj" w:date="2019-02-21T17:24:00Z">
        <w:r w:rsidDel="00080B52">
          <w:rPr>
            <w:bCs/>
            <w:iCs/>
            <w:color w:val="000000" w:themeColor="text1"/>
          </w:rPr>
          <w:delText xml:space="preserve">Before </w:delText>
        </w:r>
        <w:r w:rsidR="007E2BCE" w:rsidDel="00080B52">
          <w:rPr>
            <w:bCs/>
            <w:iCs/>
            <w:color w:val="000000" w:themeColor="text1"/>
          </w:rPr>
          <w:delText xml:space="preserve">exploring this </w:delText>
        </w:r>
        <w:r w:rsidR="00A54878" w:rsidDel="00080B52">
          <w:rPr>
            <w:bCs/>
            <w:iCs/>
            <w:color w:val="000000" w:themeColor="text1"/>
          </w:rPr>
          <w:delText xml:space="preserve">phenomenon </w:delText>
        </w:r>
        <w:r w:rsidR="007E2BCE" w:rsidDel="00080B52">
          <w:rPr>
            <w:bCs/>
            <w:iCs/>
            <w:color w:val="000000" w:themeColor="text1"/>
          </w:rPr>
          <w:delText xml:space="preserve">further, we first wished to replicate the </w:delText>
        </w:r>
        <w:r w:rsidR="00720218" w:rsidDel="00080B52">
          <w:rPr>
            <w:bCs/>
            <w:iCs/>
            <w:color w:val="000000" w:themeColor="text1"/>
          </w:rPr>
          <w:delText xml:space="preserve">initial </w:delText>
        </w:r>
        <w:r w:rsidR="007E2BCE" w:rsidDel="00080B52">
          <w:rPr>
            <w:bCs/>
            <w:iCs/>
            <w:color w:val="000000" w:themeColor="text1"/>
          </w:rPr>
          <w:delText xml:space="preserve">observations within </w:delText>
        </w:r>
      </w:del>
      <w:r w:rsidR="007E2BCE">
        <w:rPr>
          <w:bCs/>
          <w:iCs/>
          <w:color w:val="000000" w:themeColor="text1"/>
        </w:rPr>
        <w:t xml:space="preserve">a </w:t>
      </w:r>
      <w:r w:rsidR="00233C3E">
        <w:rPr>
          <w:bCs/>
          <w:iCs/>
          <w:color w:val="000000" w:themeColor="text1"/>
        </w:rPr>
        <w:t xml:space="preserve">more uniform </w:t>
      </w:r>
      <w:r w:rsidR="007E2BCE">
        <w:rPr>
          <w:bCs/>
          <w:iCs/>
          <w:color w:val="000000" w:themeColor="text1"/>
        </w:rPr>
        <w:t>genetic background</w:t>
      </w:r>
      <w:del w:id="692" w:author="Albi Celaj" w:date="2019-02-21T17:25:00Z">
        <w:r w:rsidR="007E2BCE" w:rsidDel="00080B52">
          <w:rPr>
            <w:bCs/>
            <w:iCs/>
            <w:color w:val="000000" w:themeColor="text1"/>
          </w:rPr>
          <w:delText xml:space="preserve">. </w:delText>
        </w:r>
        <w:r w:rsidR="00720218" w:rsidDel="00080B52">
          <w:rPr>
            <w:bCs/>
            <w:iCs/>
            <w:color w:val="000000" w:themeColor="text1"/>
          </w:rPr>
          <w:delText>Therefore</w:delText>
        </w:r>
      </w:del>
      <w:r w:rsidR="00720218">
        <w:rPr>
          <w:bCs/>
          <w:iCs/>
          <w:color w:val="000000" w:themeColor="text1"/>
        </w:rPr>
        <w:t xml:space="preserv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233C3E" w:rsidRPr="002930F2">
        <w:rPr>
          <w:bCs/>
          <w:iCs/>
          <w:color w:val="000000" w:themeColor="text1"/>
        </w:rPr>
        <w:t>knockout</w:t>
      </w:r>
      <w:r w:rsidR="00233C3E">
        <w:rPr>
          <w:bCs/>
          <w:iCs/>
          <w:color w:val="000000" w:themeColor="text1"/>
        </w:rPr>
        <w:t xml:space="preserve">s, each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r w:rsidR="008D6812">
        <w:rPr>
          <w:bCs/>
          <w:iCs/>
          <w:color w:val="000000" w:themeColor="text1"/>
        </w:rPr>
        <w:t>XGA</w:t>
      </w:r>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190C40">
        <w:rPr>
          <w:bCs/>
          <w:iCs/>
          <w:color w:val="000000" w:themeColor="text1"/>
        </w:rPr>
        <w:t>5</w:t>
      </w:r>
      <w:r w:rsidR="00070567">
        <w:rPr>
          <w:bCs/>
          <w:iCs/>
          <w:color w:val="000000" w:themeColor="text1"/>
        </w:rPr>
        <w:t>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190C40">
        <w:rPr>
          <w:bCs/>
          <w:iCs/>
          <w:color w:val="000000" w:themeColor="text1"/>
        </w:rPr>
        <w:t>S10</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8D6812">
        <w:rPr>
          <w:bCs/>
          <w:iCs/>
          <w:color w:val="000000" w:themeColor="text1"/>
        </w:rPr>
        <w:t>XGA</w:t>
      </w:r>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3446F4E0" w14:textId="77777777" w:rsidR="00080B52" w:rsidRDefault="00080B52" w:rsidP="00240A04">
      <w:pPr>
        <w:jc w:val="both"/>
        <w:rPr>
          <w:ins w:id="693" w:author="Albi Celaj" w:date="2019-02-21T17:25:00Z"/>
          <w:bCs/>
          <w:iCs/>
          <w:color w:val="000000" w:themeColor="text1"/>
        </w:rPr>
      </w:pPr>
    </w:p>
    <w:p w14:paraId="47745A8C" w14:textId="6528DC9C" w:rsidR="005364EE" w:rsidRDefault="00240A04" w:rsidP="00240A04">
      <w:pPr>
        <w:jc w:val="both"/>
        <w:rPr>
          <w:bCs/>
          <w:iCs/>
          <w:color w:val="000000" w:themeColor="text1"/>
        </w:rPr>
      </w:pPr>
      <w:r>
        <w:rPr>
          <w:bCs/>
          <w:iCs/>
          <w:color w:val="000000" w:themeColor="text1"/>
        </w:rPr>
        <w:t xml:space="preserve">We </w:t>
      </w:r>
      <w:del w:id="694" w:author="Albi Celaj" w:date="2019-02-21T17:25:00Z">
        <w:r w:rsidDel="005E6BA1">
          <w:rPr>
            <w:bCs/>
            <w:iCs/>
            <w:color w:val="000000" w:themeColor="text1"/>
          </w:rPr>
          <w:delText xml:space="preserve">considered </w:delText>
        </w:r>
      </w:del>
      <w:ins w:id="695" w:author="Albi Celaj" w:date="2019-02-21T17:25:00Z">
        <w:r w:rsidR="005E6BA1">
          <w:rPr>
            <w:bCs/>
            <w:iCs/>
            <w:color w:val="000000" w:themeColor="text1"/>
          </w:rPr>
          <w:t xml:space="preserve">explored </w:t>
        </w:r>
      </w:ins>
      <w:r w:rsidR="00926676">
        <w:rPr>
          <w:bCs/>
          <w:iCs/>
          <w:color w:val="000000" w:themeColor="text1"/>
        </w:rPr>
        <w:t xml:space="preserve">two </w:t>
      </w:r>
      <w:del w:id="696" w:author="Albi Celaj" w:date="2019-02-21T17:25:00Z">
        <w:r w:rsidR="00926676" w:rsidDel="005E6BA1">
          <w:rPr>
            <w:bCs/>
            <w:iCs/>
            <w:color w:val="000000" w:themeColor="text1"/>
          </w:rPr>
          <w:delText xml:space="preserve">potential </w:delText>
        </w:r>
      </w:del>
      <w:r w:rsidR="00926676">
        <w:rPr>
          <w:bCs/>
          <w:iCs/>
          <w:color w:val="000000" w:themeColor="text1"/>
        </w:rPr>
        <w:t xml:space="preserve">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80A4323" w14:textId="4BA6D902" w:rsidR="00D3081D" w:rsidRPr="00D3081D" w:rsidRDefault="00233C3E" w:rsidP="007D6C3B">
      <w:pPr>
        <w:jc w:val="both"/>
        <w:rPr>
          <w:ins w:id="697" w:author="Albi Celaj" w:date="2019-02-21T17:28:00Z"/>
          <w:bCs/>
          <w:iCs/>
          <w:color w:val="000000" w:themeColor="text1"/>
        </w:rPr>
      </w:pPr>
      <w:r>
        <w:rPr>
          <w:bCs/>
          <w:iCs/>
          <w:color w:val="000000" w:themeColor="text1"/>
        </w:rPr>
        <w:t xml:space="preserve">Consistent </w:t>
      </w:r>
      <w:r w:rsidR="005902C8">
        <w:rPr>
          <w:bCs/>
          <w:iCs/>
          <w:color w:val="000000" w:themeColor="text1"/>
        </w:rPr>
        <w:t xml:space="preserve">with </w:t>
      </w:r>
      <w:r>
        <w:rPr>
          <w:bCs/>
          <w:iCs/>
          <w:color w:val="000000" w:themeColor="text1"/>
        </w:rPr>
        <w:t xml:space="preserve">the idea that </w:t>
      </w:r>
      <w:r w:rsidR="003D12E9">
        <w:rPr>
          <w:bCs/>
          <w:iCs/>
          <w:color w:val="000000" w:themeColor="text1"/>
        </w:rPr>
        <w:t>a hidden factor media</w:t>
      </w:r>
      <w:r>
        <w:rPr>
          <w:bCs/>
          <w:iCs/>
          <w:color w:val="000000" w:themeColor="text1"/>
        </w:rPr>
        <w:t xml:space="preserve">tes (at least some of) the </w:t>
      </w:r>
      <w:r w:rsidR="003D12E9">
        <w:rPr>
          <w:bCs/>
          <w:iCs/>
          <w:color w:val="000000" w:themeColor="text1"/>
        </w:rPr>
        <w:t>negative influence</w:t>
      </w:r>
      <w:r>
        <w:rPr>
          <w:bCs/>
          <w:iCs/>
          <w:color w:val="000000" w:themeColor="text1"/>
        </w:rPr>
        <w:t xml:space="preserve"> </w:t>
      </w:r>
      <w:ins w:id="698" w:author="Albi Celaj" w:date="2019-02-21T17:51:00Z">
        <w:r w:rsidR="00331DFD">
          <w:rPr>
            <w:bCs/>
            <w:iCs/>
            <w:color w:val="000000" w:themeColor="text1"/>
          </w:rPr>
          <w:t>from</w:t>
        </w:r>
      </w:ins>
      <w:del w:id="699" w:author="Albi Celaj" w:date="2019-02-21T17:51:00Z">
        <w:r w:rsidDel="00331DFD">
          <w:rPr>
            <w:bCs/>
            <w:iCs/>
            <w:color w:val="000000" w:themeColor="text1"/>
          </w:rPr>
          <w:delText>by</w:delText>
        </w:r>
      </w:del>
      <w:r>
        <w:rPr>
          <w:bCs/>
          <w:iCs/>
          <w:color w:val="000000" w:themeColor="text1"/>
        </w:rPr>
        <w:t xml:space="preserve"> the four genes </w:t>
      </w:r>
      <w:ins w:id="700" w:author="Albi Celaj" w:date="2019-02-21T17:51:00Z">
        <w:r w:rsidR="007613EA">
          <w:rPr>
            <w:bCs/>
            <w:iCs/>
            <w:color w:val="000000" w:themeColor="text1"/>
          </w:rPr>
          <w:t>to</w:t>
        </w:r>
      </w:ins>
      <w:del w:id="701" w:author="Albi Celaj" w:date="2019-02-21T17:51:00Z">
        <w:r w:rsidDel="007613EA">
          <w:rPr>
            <w:bCs/>
            <w:iCs/>
            <w:color w:val="000000" w:themeColor="text1"/>
          </w:rPr>
          <w:delText>on</w:delText>
        </w:r>
      </w:del>
      <w:r>
        <w:rPr>
          <w:bCs/>
          <w:iCs/>
          <w:color w:val="000000" w:themeColor="text1"/>
        </w:rPr>
        <w:t xml:space="preserve"> Pdr5</w:t>
      </w:r>
      <w:r w:rsidR="003D12E9">
        <w:rPr>
          <w:bCs/>
          <w:iCs/>
          <w:color w:val="000000" w:themeColor="text1"/>
        </w:rPr>
        <w:t xml:space="preserve">, </w:t>
      </w:r>
      <w:del w:id="702" w:author="Albi Celaj" w:date="2019-02-21T17:52:00Z">
        <w:r w:rsidDel="007D6C3B">
          <w:rPr>
            <w:bCs/>
            <w:iCs/>
            <w:color w:val="000000" w:themeColor="text1"/>
          </w:rPr>
          <w:delText xml:space="preserve">the </w:delText>
        </w:r>
      </w:del>
      <w:r w:rsidR="00926676">
        <w:rPr>
          <w:bCs/>
          <w:iCs/>
          <w:color w:val="000000" w:themeColor="text1"/>
        </w:rPr>
        <w:t>previously</w:t>
      </w:r>
      <w:ins w:id="703" w:author="Albi Celaj" w:date="2019-02-21T17:52:00Z">
        <w:r w:rsidR="007D6C3B">
          <w:rPr>
            <w:bCs/>
            <w:iCs/>
            <w:color w:val="000000" w:themeColor="text1"/>
          </w:rPr>
          <w:t>-</w:t>
        </w:r>
      </w:ins>
      <w:del w:id="704" w:author="Albi Celaj" w:date="2019-02-21T17:52:00Z">
        <w:r w:rsidR="00926676" w:rsidDel="007D6C3B">
          <w:rPr>
            <w:bCs/>
            <w:iCs/>
            <w:color w:val="000000" w:themeColor="text1"/>
          </w:rPr>
          <w:delText xml:space="preserve"> </w:delText>
        </w:r>
      </w:del>
      <w:r w:rsidR="00926676">
        <w:rPr>
          <w:bCs/>
          <w:iCs/>
          <w:color w:val="000000" w:themeColor="text1"/>
        </w:rPr>
        <w:t>reported</w:t>
      </w:r>
      <w:r>
        <w:rPr>
          <w:bCs/>
          <w:iCs/>
          <w:color w:val="000000" w:themeColor="text1"/>
        </w:rPr>
        <w:t xml:space="preserve"> i</w:t>
      </w:r>
      <w:r w:rsidRPr="00087F63">
        <w:rPr>
          <w:bCs/>
          <w:iCs/>
          <w:color w:val="000000" w:themeColor="text1"/>
        </w:rPr>
        <w:t xml:space="preserve">nhibition of </w:t>
      </w:r>
      <w:r w:rsidRPr="00650B0D">
        <w:rPr>
          <w:bCs/>
          <w:iCs/>
          <w:color w:val="000000" w:themeColor="text1"/>
        </w:rPr>
        <w:t>Pdr5</w:t>
      </w:r>
      <w:r>
        <w:rPr>
          <w:bCs/>
          <w:i/>
          <w:iCs/>
          <w:color w:val="000000" w:themeColor="text1"/>
        </w:rPr>
        <w:t xml:space="preserve"> </w:t>
      </w:r>
      <w:r>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Pr>
          <w:bCs/>
          <w:iCs/>
          <w:color w:val="000000" w:themeColor="text1"/>
        </w:rPr>
        <w:t xml:space="preserve">was </w:t>
      </w:r>
      <w:r w:rsidR="00240A04">
        <w:rPr>
          <w:bCs/>
          <w:iCs/>
          <w:color w:val="000000" w:themeColor="text1"/>
        </w:rPr>
        <w:t xml:space="preserve">explained by </w:t>
      </w:r>
      <w:r w:rsidR="00926676">
        <w:rPr>
          <w:bCs/>
          <w:iCs/>
          <w:color w:val="000000" w:themeColor="text1"/>
        </w:rPr>
        <w:t xml:space="preserve">reduced </w:t>
      </w:r>
      <w:ins w:id="705" w:author="Albi Celaj" w:date="2019-02-21T17:53:00Z">
        <w:r w:rsidR="007D6C3B" w:rsidRPr="00AD394C">
          <w:rPr>
            <w:bCs/>
            <w:i/>
            <w:iCs/>
            <w:color w:val="000000" w:themeColor="text1"/>
          </w:rPr>
          <w:t>PDR5</w:t>
        </w:r>
        <w:r w:rsidR="007D6C3B">
          <w:rPr>
            <w:bCs/>
            <w:iCs/>
            <w:color w:val="000000" w:themeColor="text1"/>
          </w:rPr>
          <w:t xml:space="preserve"> transcript levels mediated by the transcription factor </w:t>
        </w:r>
      </w:ins>
      <w:del w:id="706" w:author="Albi Celaj" w:date="2019-02-21T17:53:00Z">
        <w:r w:rsidR="00926676" w:rsidDel="007D6C3B">
          <w:rPr>
            <w:bCs/>
            <w:iCs/>
            <w:color w:val="000000" w:themeColor="text1"/>
          </w:rPr>
          <w:delText xml:space="preserve">activity of the transcription factor </w:delText>
        </w:r>
      </w:del>
      <w:r w:rsidR="00BA3C21" w:rsidRPr="00BA3C21">
        <w:rPr>
          <w:bCs/>
          <w:iCs/>
          <w:color w:val="000000" w:themeColor="text1"/>
        </w:rPr>
        <w:t>Pdr1</w:t>
      </w:r>
      <w:del w:id="707" w:author="Albi Celaj" w:date="2019-02-21T17:54:00Z">
        <w:r w:rsidR="00240A04" w:rsidDel="007D6C3B">
          <w:rPr>
            <w:bCs/>
            <w:iCs/>
            <w:color w:val="000000" w:themeColor="text1"/>
          </w:rPr>
          <w:delText>, which in turn yield</w:delText>
        </w:r>
        <w:r w:rsidR="00D942E0" w:rsidDel="007D6C3B">
          <w:rPr>
            <w:bCs/>
            <w:iCs/>
            <w:color w:val="000000" w:themeColor="text1"/>
          </w:rPr>
          <w:delText>s</w:delText>
        </w:r>
        <w:r w:rsidR="00240A04" w:rsidDel="007D6C3B">
          <w:rPr>
            <w:bCs/>
            <w:iCs/>
            <w:color w:val="000000" w:themeColor="text1"/>
          </w:rPr>
          <w:delText xml:space="preserve"> reduced</w:delText>
        </w:r>
      </w:del>
      <w:r w:rsidR="00240A04">
        <w:rPr>
          <w:bCs/>
          <w:iCs/>
          <w:color w:val="000000" w:themeColor="text1"/>
        </w:rPr>
        <w:t xml:space="preserve"> </w:t>
      </w:r>
      <w:del w:id="708" w:author="Albi Celaj" w:date="2019-02-21T17:53:00Z">
        <w:r w:rsidR="00240A04" w:rsidRPr="00AD394C" w:rsidDel="007D6C3B">
          <w:rPr>
            <w:bCs/>
            <w:i/>
            <w:iCs/>
            <w:color w:val="000000" w:themeColor="text1"/>
          </w:rPr>
          <w:delText>PDR5</w:delText>
        </w:r>
        <w:r w:rsidR="00240A04" w:rsidDel="007D6C3B">
          <w:rPr>
            <w:bCs/>
            <w:iCs/>
            <w:color w:val="000000" w:themeColor="text1"/>
          </w:rPr>
          <w:delText xml:space="preserve"> transcript levels</w:delText>
        </w:r>
        <w:r w:rsidR="00984524" w:rsidDel="007D6C3B">
          <w:rPr>
            <w:bCs/>
            <w:iCs/>
            <w:color w:val="000000" w:themeColor="text1"/>
          </w:rPr>
          <w:delText xml:space="preserve"> </w:delText>
        </w:r>
      </w:del>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D942E0">
        <w:rPr>
          <w:bCs/>
          <w:iCs/>
          <w:color w:val="000000" w:themeColor="text1"/>
        </w:rPr>
        <w:t>)</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Pr>
          <w:bCs/>
          <w:iCs/>
          <w:color w:val="000000" w:themeColor="text1"/>
        </w:rPr>
        <w:t xml:space="preserve">increased </w:t>
      </w:r>
      <w:r w:rsidRPr="008A3952">
        <w:rPr>
          <w:bCs/>
          <w:i/>
          <w:iCs/>
          <w:color w:val="000000" w:themeColor="text1"/>
        </w:rPr>
        <w:t>PDR5</w:t>
      </w:r>
      <w:r>
        <w:rPr>
          <w:bCs/>
          <w:iCs/>
          <w:color w:val="000000" w:themeColor="text1"/>
        </w:rPr>
        <w:t xml:space="preserve"> </w:t>
      </w:r>
      <w:r w:rsidR="00804936">
        <w:rPr>
          <w:bCs/>
          <w:iCs/>
          <w:color w:val="000000" w:themeColor="text1"/>
        </w:rPr>
        <w:t xml:space="preserve">mRNA </w:t>
      </w:r>
      <w:r>
        <w:rPr>
          <w:bCs/>
          <w:iCs/>
          <w:color w:val="000000" w:themeColor="text1"/>
        </w:rPr>
        <w:t xml:space="preserve">level </w:t>
      </w:r>
      <w:r w:rsidR="003966FD">
        <w:rPr>
          <w:bCs/>
          <w:iCs/>
          <w:color w:val="000000" w:themeColor="text1"/>
        </w:rPr>
        <w:t xml:space="preserve">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3966FD">
        <w:rPr>
          <w:bCs/>
          <w:iCs/>
          <w:color w:val="000000" w:themeColor="text1"/>
        </w:rPr>
        <w:t xml:space="preserv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Pr>
          <w:bCs/>
          <w:iCs/>
          <w:color w:val="000000" w:themeColor="text1"/>
        </w:rPr>
        <w:t xml:space="preserve">in </w:t>
      </w:r>
      <w:r w:rsidR="00CC740E">
        <w:rPr>
          <w:bCs/>
          <w:iCs/>
          <w:color w:val="000000" w:themeColor="text1"/>
        </w:rPr>
        <w:t>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5</w:t>
      </w:r>
      <w:r w:rsidR="00070567">
        <w:rPr>
          <w:bCs/>
          <w:iCs/>
          <w:color w:val="000000" w:themeColor="text1"/>
        </w:rPr>
        <w:t>D</w:t>
      </w:r>
      <w:r w:rsidR="008B2904">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ins w:id="709" w:author="Albi Celaj" w:date="2019-02-21T17:28:00Z">
        <w:r w:rsidR="00D3081D">
          <w:rPr>
            <w:bCs/>
            <w:iCs/>
            <w:color w:val="000000" w:themeColor="text1"/>
          </w:rPr>
          <w:t xml:space="preserve">they are consistent with the idea that combinations of </w:t>
        </w:r>
        <w:r w:rsidR="00D3081D" w:rsidRPr="00BA3C21">
          <w:rPr>
            <w:bCs/>
            <w:i/>
            <w:iCs/>
            <w:color w:val="000000" w:themeColor="text1"/>
          </w:rPr>
          <w:t>snq2∆</w:t>
        </w:r>
        <w:r w:rsidR="00D3081D">
          <w:rPr>
            <w:bCs/>
            <w:i/>
            <w:iCs/>
            <w:color w:val="000000" w:themeColor="text1"/>
          </w:rPr>
          <w:t xml:space="preserve">, </w:t>
        </w:r>
        <w:r w:rsidR="00D3081D" w:rsidRPr="00BA3C21">
          <w:rPr>
            <w:bCs/>
            <w:i/>
            <w:iCs/>
            <w:color w:val="000000" w:themeColor="text1"/>
          </w:rPr>
          <w:t>yor1∆</w:t>
        </w:r>
        <w:r w:rsidR="00D3081D">
          <w:rPr>
            <w:bCs/>
            <w:i/>
            <w:iCs/>
            <w:color w:val="000000" w:themeColor="text1"/>
          </w:rPr>
          <w:t xml:space="preserve">, </w:t>
        </w:r>
        <w:r w:rsidR="00D3081D" w:rsidRPr="00BA3C21">
          <w:rPr>
            <w:bCs/>
            <w:i/>
            <w:iCs/>
            <w:color w:val="000000" w:themeColor="text1"/>
          </w:rPr>
          <w:t>ybt1∆</w:t>
        </w:r>
        <w:r w:rsidR="00D3081D">
          <w:rPr>
            <w:bCs/>
            <w:i/>
            <w:iCs/>
            <w:color w:val="000000" w:themeColor="text1"/>
          </w:rPr>
          <w:t xml:space="preserve">, </w:t>
        </w:r>
        <w:r w:rsidR="00D3081D" w:rsidRPr="00BA3C21">
          <w:rPr>
            <w:bCs/>
            <w:i/>
            <w:iCs/>
            <w:color w:val="000000" w:themeColor="text1"/>
          </w:rPr>
          <w:t>ycf1∆</w:t>
        </w:r>
        <w:r w:rsidR="00D3081D">
          <w:rPr>
            <w:bCs/>
            <w:i/>
            <w:iCs/>
            <w:color w:val="000000" w:themeColor="text1"/>
          </w:rPr>
          <w:t xml:space="preserve"> </w:t>
        </w:r>
      </w:ins>
      <w:ins w:id="710" w:author="Albi Celaj" w:date="2019-02-21T17:29:00Z">
        <w:r w:rsidR="00D3081D">
          <w:rPr>
            <w:bCs/>
            <w:iCs/>
            <w:color w:val="000000" w:themeColor="text1"/>
          </w:rPr>
          <w:t xml:space="preserve">non-linearly influence fluconazole resistance by modulating </w:t>
        </w:r>
        <w:r w:rsidR="00D3081D" w:rsidRPr="00650B0D">
          <w:rPr>
            <w:bCs/>
            <w:i/>
            <w:iCs/>
            <w:color w:val="000000" w:themeColor="text1"/>
          </w:rPr>
          <w:t>PDR5</w:t>
        </w:r>
        <w:r w:rsidR="00D3081D">
          <w:rPr>
            <w:bCs/>
            <w:iCs/>
            <w:color w:val="000000" w:themeColor="text1"/>
          </w:rPr>
          <w:t xml:space="preserve"> transcript levels.  </w:t>
        </w:r>
      </w:ins>
    </w:p>
    <w:p w14:paraId="7E703314" w14:textId="77777777" w:rsidR="00D3081D" w:rsidRDefault="00D3081D" w:rsidP="004D0055">
      <w:pPr>
        <w:jc w:val="both"/>
        <w:rPr>
          <w:ins w:id="711" w:author="Albi Celaj" w:date="2019-02-21T17:29:00Z"/>
          <w:bCs/>
          <w:iCs/>
          <w:color w:val="000000" w:themeColor="text1"/>
        </w:rPr>
      </w:pPr>
    </w:p>
    <w:p w14:paraId="4C15F876" w14:textId="29261E26" w:rsidR="00D942E0" w:rsidRPr="00A54878" w:rsidDel="00D3081D" w:rsidRDefault="00D3081D">
      <w:pPr>
        <w:jc w:val="both"/>
        <w:rPr>
          <w:del w:id="712" w:author="Albi Celaj" w:date="2019-02-21T17:29:00Z"/>
          <w:bCs/>
          <w:iCs/>
          <w:color w:val="000000" w:themeColor="text1"/>
        </w:rPr>
      </w:pPr>
      <w:ins w:id="713" w:author="Albi Celaj" w:date="2019-02-21T17:31:00Z">
        <w:r>
          <w:rPr>
            <w:bCs/>
            <w:iCs/>
            <w:color w:val="000000" w:themeColor="text1"/>
          </w:rPr>
          <w:t xml:space="preserve">However, it has been suggested that transporter genes can </w:t>
        </w:r>
      </w:ins>
      <w:ins w:id="714" w:author="Albi Celaj" w:date="2019-02-21T17:55:00Z">
        <w:r w:rsidR="00133DB2">
          <w:rPr>
            <w:bCs/>
            <w:iCs/>
            <w:color w:val="000000" w:themeColor="text1"/>
          </w:rPr>
          <w:t xml:space="preserve">also </w:t>
        </w:r>
      </w:ins>
      <w:ins w:id="715" w:author="Albi Celaj" w:date="2019-02-21T17:31:00Z">
        <w:r>
          <w:rPr>
            <w:bCs/>
            <w:iCs/>
            <w:color w:val="000000" w:themeColor="text1"/>
          </w:rPr>
          <w:t>negatively influence one another by non-transcriptional means</w:t>
        </w:r>
      </w:ins>
      <w:ins w:id="716" w:author="Albi Celaj" w:date="2019-02-21T17:32:00Z">
        <w:r>
          <w:rPr>
            <w:bCs/>
            <w:iCs/>
            <w:color w:val="000000" w:themeColor="text1"/>
          </w:rPr>
          <w:t xml:space="preserve">.  </w:t>
        </w:r>
        <w:r w:rsidR="00297B85">
          <w:rPr>
            <w:bCs/>
            <w:iCs/>
            <w:color w:val="000000" w:themeColor="text1"/>
          </w:rPr>
          <w:t xml:space="preserve">For example, a previously study </w:t>
        </w:r>
      </w:ins>
      <w:ins w:id="717" w:author="Albi Celaj" w:date="2019-02-21T17:33:00Z">
        <w:r w:rsidR="00297B85">
          <w:rPr>
            <w:bCs/>
            <w:iCs/>
            <w:color w:val="000000" w:themeColor="text1"/>
          </w:rPr>
          <w:t xml:space="preserve">found that while </w:t>
        </w:r>
        <w:r w:rsidR="00297B85">
          <w:rPr>
            <w:bCs/>
            <w:i/>
            <w:iCs/>
            <w:color w:val="000000" w:themeColor="text1"/>
          </w:rPr>
          <w:t xml:space="preserve">pdr5∆ </w:t>
        </w:r>
        <w:r w:rsidR="00297B85">
          <w:rPr>
            <w:bCs/>
            <w:iCs/>
            <w:color w:val="000000" w:themeColor="text1"/>
          </w:rPr>
          <w:t xml:space="preserve">and </w:t>
        </w:r>
        <w:r w:rsidR="00297B85">
          <w:rPr>
            <w:bCs/>
            <w:i/>
            <w:iCs/>
            <w:color w:val="000000" w:themeColor="text1"/>
          </w:rPr>
          <w:t xml:space="preserve">yor1∆ </w:t>
        </w:r>
      </w:ins>
      <w:ins w:id="718" w:author="Albi Celaj" w:date="2019-02-21T17:55:00Z">
        <w:r w:rsidR="00133DB2">
          <w:rPr>
            <w:bCs/>
            <w:iCs/>
            <w:color w:val="000000" w:themeColor="text1"/>
          </w:rPr>
          <w:t xml:space="preserve">each </w:t>
        </w:r>
      </w:ins>
      <w:ins w:id="719" w:author="Albi Celaj" w:date="2019-02-21T17:33:00Z">
        <w:r w:rsidR="00297B85">
          <w:rPr>
            <w:bCs/>
            <w:iCs/>
            <w:color w:val="000000" w:themeColor="text1"/>
          </w:rPr>
          <w:t xml:space="preserve">showed </w:t>
        </w:r>
      </w:ins>
      <w:ins w:id="720" w:author="Albi Celaj" w:date="2019-02-21T17:34:00Z">
        <w:r w:rsidR="00297B85">
          <w:rPr>
            <w:bCs/>
            <w:iCs/>
            <w:color w:val="000000" w:themeColor="text1"/>
          </w:rPr>
          <w:t xml:space="preserve">increased benomyl resistance, evidence for mRNA induction was found only in </w:t>
        </w:r>
        <w:r w:rsidR="00297B85">
          <w:rPr>
            <w:bCs/>
            <w:i/>
            <w:iCs/>
            <w:color w:val="000000" w:themeColor="text1"/>
          </w:rPr>
          <w:t xml:space="preserve">pdr5∆yor1∆ </w:t>
        </w:r>
        <w:r w:rsidR="00297B85">
          <w:rPr>
            <w:bCs/>
            <w:iCs/>
            <w:color w:val="000000" w:themeColor="text1"/>
          </w:rPr>
          <w:fldChar w:fldCharType="begin" w:fldLock="1"/>
        </w:r>
        <w:r w:rsidR="00297B85">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297B85">
          <w:rPr>
            <w:bCs/>
            <w:iCs/>
            <w:color w:val="000000" w:themeColor="text1"/>
          </w:rPr>
          <w:fldChar w:fldCharType="separate"/>
        </w:r>
        <w:r w:rsidR="00297B85" w:rsidRPr="00D659A1">
          <w:rPr>
            <w:bCs/>
            <w:iCs/>
            <w:noProof/>
            <w:color w:val="000000" w:themeColor="text1"/>
          </w:rPr>
          <w:t>(Snider et al., 2013)</w:t>
        </w:r>
        <w:r w:rsidR="00297B85">
          <w:rPr>
            <w:bCs/>
            <w:iCs/>
            <w:color w:val="000000" w:themeColor="text1"/>
          </w:rPr>
          <w:fldChar w:fldCharType="end"/>
        </w:r>
        <w:r w:rsidR="00297B85">
          <w:rPr>
            <w:bCs/>
            <w:iCs/>
            <w:color w:val="000000" w:themeColor="text1"/>
          </w:rPr>
          <w:t>.</w:t>
        </w:r>
      </w:ins>
      <w:ins w:id="721" w:author="Albi Celaj" w:date="2019-02-21T17:35:00Z">
        <w:r w:rsidR="00297B85">
          <w:rPr>
            <w:bCs/>
            <w:iCs/>
            <w:color w:val="000000" w:themeColor="text1"/>
          </w:rPr>
          <w:t xml:space="preserve">  G</w:t>
        </w:r>
      </w:ins>
      <w:del w:id="722" w:author="Albi Celaj" w:date="2019-02-21T17:29:00Z">
        <w:r w:rsidR="003766DE" w:rsidDel="00D3081D">
          <w:rPr>
            <w:bCs/>
            <w:iCs/>
            <w:color w:val="000000" w:themeColor="text1"/>
          </w:rPr>
          <w:delText xml:space="preserve">our results more confidently support the idea that the fluconazole resistance </w:delText>
        </w:r>
      </w:del>
      <w:del w:id="723" w:author="Albi Celaj" w:date="2019-02-21T17:28:00Z">
        <w:r w:rsidR="003766DE" w:rsidRPr="00BA3C21" w:rsidDel="00D3081D">
          <w:rPr>
            <w:bCs/>
            <w:i/>
            <w:iCs/>
            <w:color w:val="000000" w:themeColor="text1"/>
          </w:rPr>
          <w:delText>snq2∆yor1∆ybt1∆ycf1∆</w:delText>
        </w:r>
        <w:r w:rsidR="003766DE" w:rsidDel="00D3081D">
          <w:rPr>
            <w:bCs/>
            <w:iCs/>
            <w:color w:val="000000" w:themeColor="text1"/>
          </w:rPr>
          <w:delText xml:space="preserve"> </w:delText>
        </w:r>
      </w:del>
      <w:del w:id="724" w:author="Albi Celaj" w:date="2019-02-21T17:29:00Z">
        <w:r w:rsidR="003766DE" w:rsidDel="00D3081D">
          <w:rPr>
            <w:bCs/>
            <w:iCs/>
            <w:color w:val="000000" w:themeColor="text1"/>
          </w:rPr>
          <w:delText xml:space="preserve">can be explained (at least in part) </w:delText>
        </w:r>
        <w:r w:rsidR="001341DD" w:rsidDel="00D3081D">
          <w:rPr>
            <w:bCs/>
            <w:iCs/>
            <w:color w:val="000000" w:themeColor="text1"/>
          </w:rPr>
          <w:delText>by</w:delText>
        </w:r>
        <w:r w:rsidR="003766DE" w:rsidDel="00D3081D">
          <w:rPr>
            <w:bCs/>
            <w:iCs/>
            <w:color w:val="000000" w:themeColor="text1"/>
          </w:rPr>
          <w:delText xml:space="preserve"> increased </w:delText>
        </w:r>
        <w:r w:rsidR="003766DE" w:rsidRPr="00650B0D" w:rsidDel="00D3081D">
          <w:rPr>
            <w:bCs/>
            <w:i/>
            <w:iCs/>
            <w:color w:val="000000" w:themeColor="text1"/>
          </w:rPr>
          <w:delText>PDR5</w:delText>
        </w:r>
        <w:r w:rsidR="003766DE" w:rsidDel="00D3081D">
          <w:rPr>
            <w:bCs/>
            <w:iCs/>
            <w:color w:val="000000" w:themeColor="text1"/>
          </w:rPr>
          <w:delText xml:space="preserve"> transcript levels.</w:delText>
        </w:r>
        <w:r w:rsidR="00A54878" w:rsidDel="00D3081D">
          <w:rPr>
            <w:bCs/>
            <w:iCs/>
            <w:color w:val="000000" w:themeColor="text1"/>
          </w:rPr>
          <w:delText xml:space="preserve">  </w:delText>
        </w:r>
      </w:del>
    </w:p>
    <w:p w14:paraId="7442EEDA" w14:textId="49B8A91F" w:rsidR="00C47B8F" w:rsidDel="00297B85" w:rsidRDefault="00C47B8F">
      <w:pPr>
        <w:jc w:val="both"/>
        <w:rPr>
          <w:del w:id="725" w:author="Albi Celaj" w:date="2019-02-21T17:35:00Z"/>
          <w:bCs/>
          <w:iCs/>
          <w:color w:val="000000" w:themeColor="text1"/>
        </w:rPr>
      </w:pPr>
    </w:p>
    <w:p w14:paraId="3269151B" w14:textId="30BEE6D5" w:rsidR="00A97DF6" w:rsidRDefault="00513934" w:rsidP="00297B85">
      <w:pPr>
        <w:jc w:val="both"/>
        <w:rPr>
          <w:bCs/>
          <w:iCs/>
          <w:color w:val="000000" w:themeColor="text1"/>
        </w:rPr>
      </w:pPr>
      <w:del w:id="726" w:author="Albi Celaj" w:date="2019-02-21T17:35:00Z">
        <w:r w:rsidDel="00297B85">
          <w:rPr>
            <w:bCs/>
            <w:iCs/>
            <w:color w:val="000000" w:themeColor="text1"/>
          </w:rPr>
          <w:delText xml:space="preserve">Insight into whether Snq2 </w:delText>
        </w:r>
        <w:r w:rsidR="00A97DF6" w:rsidDel="00297B85">
          <w:rPr>
            <w:bCs/>
            <w:iCs/>
            <w:color w:val="000000" w:themeColor="text1"/>
          </w:rPr>
          <w:delText xml:space="preserve">might </w:delText>
        </w:r>
        <w:r w:rsidDel="00297B85">
          <w:rPr>
            <w:bCs/>
            <w:iCs/>
            <w:color w:val="000000" w:themeColor="text1"/>
          </w:rPr>
          <w:delText xml:space="preserve">also </w:delText>
        </w:r>
        <w:r w:rsidR="00A97DF6" w:rsidDel="00297B85">
          <w:rPr>
            <w:bCs/>
            <w:iCs/>
            <w:color w:val="000000" w:themeColor="text1"/>
          </w:rPr>
          <w:delText xml:space="preserve">inhibit Pdr5 directly via protein interaction comes from a </w:delText>
        </w:r>
        <w:r w:rsidR="00721A97" w:rsidDel="00297B85">
          <w:rPr>
            <w:bCs/>
            <w:iCs/>
            <w:color w:val="000000" w:themeColor="text1"/>
          </w:rPr>
          <w:delText xml:space="preserve">previous study investigating </w:delText>
        </w:r>
        <w:r w:rsidDel="00297B85">
          <w:rPr>
            <w:bCs/>
            <w:iCs/>
            <w:color w:val="000000" w:themeColor="text1"/>
          </w:rPr>
          <w:delText>a</w:delText>
        </w:r>
        <w:r w:rsidR="00627DF3" w:rsidDel="00297B85">
          <w:rPr>
            <w:bCs/>
            <w:iCs/>
            <w:color w:val="000000" w:themeColor="text1"/>
          </w:rPr>
          <w:delText>Snq2-</w:delText>
        </w:r>
        <w:r w:rsidR="005364EE" w:rsidDel="00297B85">
          <w:rPr>
            <w:bCs/>
            <w:iCs/>
            <w:color w:val="000000" w:themeColor="text1"/>
          </w:rPr>
          <w:delText xml:space="preserve">dependent decrease in </w:delText>
        </w:r>
        <w:r w:rsidR="00627DF3" w:rsidDel="00297B85">
          <w:rPr>
            <w:bCs/>
            <w:iCs/>
            <w:color w:val="000000" w:themeColor="text1"/>
          </w:rPr>
          <w:delText xml:space="preserve">benomyl resistance </w:delText>
        </w:r>
        <w:r w:rsidR="005364EE" w:rsidDel="00297B85">
          <w:rPr>
            <w:bCs/>
            <w:iCs/>
            <w:color w:val="000000" w:themeColor="text1"/>
          </w:rPr>
          <w:delText xml:space="preserve">imparted by </w:delText>
        </w:r>
        <w:r w:rsidR="005364EE" w:rsidDel="00297B85">
          <w:rPr>
            <w:bCs/>
            <w:i/>
            <w:iCs/>
            <w:color w:val="000000" w:themeColor="text1"/>
          </w:rPr>
          <w:delText xml:space="preserve">PDR5 </w:delText>
        </w:r>
        <w:r w:rsidR="00627DF3" w:rsidDel="00297B85">
          <w:rPr>
            <w:bCs/>
            <w:iCs/>
            <w:color w:val="000000" w:themeColor="text1"/>
          </w:rPr>
          <w:delText xml:space="preserve">and </w:delText>
        </w:r>
        <w:r w:rsidR="005364EE" w:rsidDel="00297B85">
          <w:rPr>
            <w:bCs/>
            <w:i/>
            <w:iCs/>
            <w:color w:val="000000" w:themeColor="text1"/>
          </w:rPr>
          <w:delText>YOR1</w:delText>
        </w:r>
        <w:r w:rsidDel="00297B85">
          <w:rPr>
            <w:bCs/>
            <w:iCs/>
            <w:color w:val="000000" w:themeColor="text1"/>
          </w:rPr>
          <w:delText>.  This study</w:delText>
        </w:r>
        <w:r w:rsidR="005364EE" w:rsidDel="00297B85">
          <w:rPr>
            <w:bCs/>
            <w:i/>
            <w:iCs/>
            <w:color w:val="000000" w:themeColor="text1"/>
          </w:rPr>
          <w:delText xml:space="preserve"> </w:delText>
        </w:r>
        <w:r w:rsidR="00627DF3" w:rsidDel="00297B85">
          <w:rPr>
            <w:bCs/>
            <w:iCs/>
            <w:color w:val="000000" w:themeColor="text1"/>
          </w:rPr>
          <w:delText xml:space="preserve">found evidence for </w:delText>
        </w:r>
        <w:r w:rsidR="00E44E46" w:rsidDel="00297B85">
          <w:rPr>
            <w:bCs/>
            <w:iCs/>
            <w:color w:val="000000" w:themeColor="text1"/>
          </w:rPr>
          <w:delText xml:space="preserve">a modest (1.5×) </w:delText>
        </w:r>
        <w:r w:rsidR="00954B8F" w:rsidDel="00297B85">
          <w:rPr>
            <w:bCs/>
            <w:i/>
            <w:iCs/>
            <w:color w:val="000000" w:themeColor="text1"/>
          </w:rPr>
          <w:delText xml:space="preserve">SNQ2 </w:delText>
        </w:r>
        <w:r w:rsidR="00954B8F" w:rsidDel="00297B85">
          <w:rPr>
            <w:bCs/>
            <w:iCs/>
            <w:color w:val="000000" w:themeColor="text1"/>
          </w:rPr>
          <w:delText>mRNA</w:delText>
        </w:r>
        <w:r w:rsidR="00627DF3" w:rsidDel="00297B85">
          <w:rPr>
            <w:bCs/>
            <w:iCs/>
            <w:color w:val="000000" w:themeColor="text1"/>
          </w:rPr>
          <w:delText xml:space="preserve"> induction only in </w:delText>
        </w:r>
        <w:bookmarkStart w:id="727" w:name="_Hlk530662605"/>
        <w:r w:rsidR="00627DF3" w:rsidDel="00297B85">
          <w:rPr>
            <w:bCs/>
            <w:i/>
            <w:iCs/>
            <w:color w:val="000000" w:themeColor="text1"/>
          </w:rPr>
          <w:delText>pdr5∆yor1∆</w:delText>
        </w:r>
        <w:r w:rsidR="00627DF3" w:rsidDel="00297B85">
          <w:rPr>
            <w:bCs/>
            <w:iCs/>
            <w:color w:val="000000" w:themeColor="text1"/>
          </w:rPr>
          <w:delText xml:space="preserve">, </w:delText>
        </w:r>
        <w:bookmarkEnd w:id="727"/>
        <w:r w:rsidR="00627DF3" w:rsidDel="00297B85">
          <w:rPr>
            <w:bCs/>
            <w:iCs/>
            <w:color w:val="000000" w:themeColor="text1"/>
          </w:rPr>
          <w:delText>but</w:delText>
        </w:r>
        <w:r w:rsidR="00600F21" w:rsidDel="00297B85">
          <w:rPr>
            <w:bCs/>
            <w:iCs/>
            <w:color w:val="000000" w:themeColor="text1"/>
          </w:rPr>
          <w:delText xml:space="preserve"> not </w:delText>
        </w:r>
        <w:r w:rsidR="00E44E46" w:rsidDel="00297B85">
          <w:rPr>
            <w:bCs/>
            <w:iCs/>
            <w:color w:val="000000" w:themeColor="text1"/>
          </w:rPr>
          <w:delText xml:space="preserve">for </w:delText>
        </w:r>
        <w:r w:rsidR="00600F21" w:rsidDel="00297B85">
          <w:rPr>
            <w:bCs/>
            <w:iCs/>
            <w:color w:val="000000" w:themeColor="text1"/>
          </w:rPr>
          <w:delText xml:space="preserve">either </w:delText>
        </w:r>
        <w:r w:rsidR="00E44E46" w:rsidDel="00297B85">
          <w:rPr>
            <w:bCs/>
            <w:i/>
            <w:iCs/>
            <w:color w:val="000000" w:themeColor="text1"/>
          </w:rPr>
          <w:delText xml:space="preserve">pdr5∆ </w:delText>
        </w:r>
        <w:r w:rsidR="00E44E46" w:rsidDel="00297B85">
          <w:delText xml:space="preserve">or </w:delText>
        </w:r>
        <w:r w:rsidR="00E44E46" w:rsidDel="00297B85">
          <w:rPr>
            <w:bCs/>
            <w:i/>
            <w:iCs/>
            <w:color w:val="000000" w:themeColor="text1"/>
          </w:rPr>
          <w:delText>yor1∆</w:delText>
        </w:r>
        <w:r w:rsidR="00E44E46" w:rsidDel="00297B85">
          <w:rPr>
            <w:bCs/>
            <w:iCs/>
            <w:color w:val="000000" w:themeColor="text1"/>
          </w:rPr>
          <w:delText>, despite the fact that each of these single mutants show</w:delText>
        </w:r>
        <w:r w:rsidR="00C241BD" w:rsidDel="00297B85">
          <w:rPr>
            <w:bCs/>
            <w:iCs/>
            <w:color w:val="000000" w:themeColor="text1"/>
          </w:rPr>
          <w:delText>ed</w:delText>
        </w:r>
        <w:r w:rsidR="00E44E46" w:rsidDel="00297B85">
          <w:rPr>
            <w:bCs/>
            <w:iCs/>
            <w:color w:val="000000" w:themeColor="text1"/>
          </w:rPr>
          <w:delText xml:space="preserve"> </w:delText>
        </w:r>
        <w:r w:rsidR="00A97DF6" w:rsidDel="00297B85">
          <w:rPr>
            <w:bCs/>
            <w:iCs/>
            <w:color w:val="000000" w:themeColor="text1"/>
          </w:rPr>
          <w:delText>increased</w:delText>
        </w:r>
        <w:r w:rsidR="00E44E46" w:rsidDel="00297B85">
          <w:rPr>
            <w:bCs/>
            <w:iCs/>
            <w:color w:val="000000" w:themeColor="text1"/>
          </w:rPr>
          <w:delText xml:space="preserve"> benomyl resistance</w:delText>
        </w:r>
        <w:r w:rsidR="00FF4A5D" w:rsidDel="00297B85">
          <w:rPr>
            <w:bCs/>
            <w:iCs/>
            <w:color w:val="000000" w:themeColor="text1"/>
          </w:rPr>
          <w:delText xml:space="preserve"> </w:delText>
        </w:r>
        <w:r w:rsidR="004B4103" w:rsidDel="00297B85">
          <w:rPr>
            <w:bCs/>
            <w:iCs/>
            <w:color w:val="000000" w:themeColor="text1"/>
          </w:rPr>
          <w:fldChar w:fldCharType="begin" w:fldLock="1"/>
        </w:r>
        <w:r w:rsidR="00F13A96" w:rsidRPr="00297B85" w:rsidDel="00297B85">
          <w:rPr>
            <w:bCs/>
            <w:iCs/>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4B4103" w:rsidDel="00297B85">
          <w:rPr>
            <w:bCs/>
            <w:iCs/>
            <w:color w:val="000000" w:themeColor="text1"/>
          </w:rPr>
          <w:fldChar w:fldCharType="separate"/>
        </w:r>
        <w:r w:rsidR="00D659A1" w:rsidRPr="00297B85" w:rsidDel="00297B85">
          <w:rPr>
            <w:bCs/>
            <w:iCs/>
            <w:noProof/>
            <w:color w:val="000000" w:themeColor="text1"/>
          </w:rPr>
          <w:delText>(Snider et al., 2013)</w:delText>
        </w:r>
        <w:r w:rsidR="004B4103" w:rsidDel="00297B85">
          <w:rPr>
            <w:bCs/>
            <w:iCs/>
            <w:color w:val="000000" w:themeColor="text1"/>
          </w:rPr>
          <w:fldChar w:fldCharType="end"/>
        </w:r>
        <w:r w:rsidR="00627DF3" w:rsidDel="00297B85">
          <w:rPr>
            <w:bCs/>
            <w:iCs/>
            <w:color w:val="000000" w:themeColor="text1"/>
          </w:rPr>
          <w:delText xml:space="preserve">.  </w:delText>
        </w:r>
        <w:r w:rsidR="00E44E46" w:rsidDel="00297B85">
          <w:rPr>
            <w:bCs/>
            <w:iCs/>
            <w:color w:val="000000" w:themeColor="text1"/>
          </w:rPr>
          <w:delText>This result suggested the possibility that transporter genes can negatively influence one another by non-transcriptional means</w:delText>
        </w:r>
        <w:r w:rsidR="00233C3E" w:rsidDel="00297B85">
          <w:rPr>
            <w:bCs/>
            <w:iCs/>
            <w:color w:val="000000" w:themeColor="text1"/>
          </w:rPr>
          <w:delText>. Indeed, g</w:delText>
        </w:r>
      </w:del>
      <w:r w:rsidR="00233C3E">
        <w:rPr>
          <w:bCs/>
          <w:iCs/>
          <w:color w:val="000000" w:themeColor="text1"/>
        </w:rPr>
        <w:t xml:space="preserve">iven the known </w:t>
      </w:r>
      <w:r w:rsidR="00954B8F">
        <w:rPr>
          <w:bCs/>
          <w:iCs/>
          <w:color w:val="000000" w:themeColor="text1"/>
        </w:rPr>
        <w:t>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233C3E">
        <w:rPr>
          <w:bCs/>
          <w:iCs/>
          <w:color w:val="000000" w:themeColor="text1"/>
        </w:rPr>
        <w:t xml:space="preserve">, one might hypothesize that </w:t>
      </w:r>
      <w:r w:rsidR="00233C3E">
        <w:rPr>
          <w:bCs/>
          <w:i/>
          <w:iCs/>
          <w:color w:val="000000" w:themeColor="text1"/>
        </w:rPr>
        <w:t>PDR5</w:t>
      </w:r>
      <w:r w:rsidR="00233C3E">
        <w:rPr>
          <w:bCs/>
          <w:iCs/>
          <w:color w:val="000000" w:themeColor="text1"/>
        </w:rPr>
        <w:t>-mediated repression of Snq2 activity results at least in part from a direct interaction</w:t>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model, in which heterodimerization of Pdr5 and Snq2 transporters draws subunits away from the homodimeric Snq2 complex</w:t>
      </w:r>
      <w:r w:rsidR="00233C3E">
        <w:rPr>
          <w:bCs/>
          <w:iCs/>
          <w:color w:val="000000" w:themeColor="text1"/>
        </w:rPr>
        <w:t xml:space="preserve">, </w:t>
      </w:r>
      <w:r w:rsidR="00A97DF6">
        <w:rPr>
          <w:bCs/>
          <w:iCs/>
          <w:color w:val="000000" w:themeColor="text1"/>
        </w:rPr>
        <w:t>thereby reduc</w:t>
      </w:r>
      <w:r w:rsidR="00233C3E">
        <w:rPr>
          <w:bCs/>
          <w:iCs/>
          <w:color w:val="000000" w:themeColor="text1"/>
        </w:rPr>
        <w:t>ing</w:t>
      </w:r>
      <w:r w:rsidR="00A97DF6">
        <w:rPr>
          <w:bCs/>
          <w:iCs/>
          <w:color w:val="000000" w:themeColor="text1"/>
        </w:rPr>
        <w:t xml:space="preserve"> </w:t>
      </w:r>
      <w:r w:rsidR="00233C3E">
        <w:rPr>
          <w:bCs/>
          <w:iCs/>
          <w:color w:val="000000" w:themeColor="text1"/>
        </w:rPr>
        <w:t xml:space="preserve">the </w:t>
      </w:r>
      <w:r w:rsidR="00A97DF6">
        <w:rPr>
          <w:bCs/>
          <w:iCs/>
          <w:color w:val="000000" w:themeColor="text1"/>
        </w:rPr>
        <w:t xml:space="preserve">total efflux activity of Snq2, </w:t>
      </w:r>
      <w:r w:rsidR="00233C3E">
        <w:rPr>
          <w:bCs/>
          <w:iCs/>
          <w:color w:val="000000" w:themeColor="text1"/>
        </w:rPr>
        <w:t xml:space="preserve">draws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w:t>
      </w:r>
    </w:p>
    <w:p w14:paraId="42D6E7AE" w14:textId="77777777" w:rsidR="00A97DF6" w:rsidRDefault="00A97DF6" w:rsidP="00A97DF6">
      <w:pPr>
        <w:jc w:val="both"/>
        <w:rPr>
          <w:bCs/>
          <w:iCs/>
          <w:color w:val="000000" w:themeColor="text1"/>
        </w:rPr>
      </w:pPr>
    </w:p>
    <w:p w14:paraId="094AABCB" w14:textId="574227BE" w:rsidR="00BA1670" w:rsidRPr="00BA1670" w:rsidRDefault="00BA1670">
      <w:pPr>
        <w:jc w:val="both"/>
        <w:rPr>
          <w:bCs/>
          <w:iCs/>
          <w:color w:val="000000" w:themeColor="text1"/>
        </w:rPr>
      </w:pPr>
      <w:r>
        <w:rPr>
          <w:bCs/>
          <w:iCs/>
          <w:color w:val="000000" w:themeColor="text1"/>
        </w:rPr>
        <w:t xml:space="preserve">We next explored whether a direct repression model could explain </w:t>
      </w:r>
      <w:r w:rsidR="00A97DF6">
        <w:rPr>
          <w:bCs/>
          <w:iCs/>
          <w:color w:val="000000" w:themeColor="text1"/>
        </w:rPr>
        <w:t xml:space="preserve">the observed </w:t>
      </w:r>
      <w:r w:rsidR="00A97DF6" w:rsidRPr="001421B9">
        <w:rPr>
          <w:bCs/>
          <w:iCs/>
          <w:color w:val="000000" w:themeColor="text1"/>
        </w:rPr>
        <w:t>Pdr5</w:t>
      </w:r>
      <w:r w:rsidR="00A97DF6">
        <w:rPr>
          <w:bCs/>
          <w:iCs/>
          <w:color w:val="000000" w:themeColor="text1"/>
        </w:rPr>
        <w:t xml:space="preserve">-dependent decrease in fluconazole resistance provided by </w:t>
      </w:r>
      <w:r w:rsidR="00A97DF6" w:rsidRPr="00795AAD">
        <w:rPr>
          <w:bCs/>
          <w:i/>
          <w:iCs/>
          <w:color w:val="000000" w:themeColor="text1"/>
        </w:rPr>
        <w:t>YOR1</w:t>
      </w:r>
      <w:r w:rsidR="00A97DF6">
        <w:rPr>
          <w:bCs/>
          <w:iCs/>
          <w:color w:val="000000" w:themeColor="text1"/>
        </w:rPr>
        <w:t xml:space="preserve">.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233C3E">
        <w:rPr>
          <w:bCs/>
          <w:iCs/>
          <w:color w:val="000000" w:themeColor="text1"/>
        </w:rPr>
        <w:t xml:space="preserve">.  </w:t>
      </w:r>
      <w:r>
        <w:rPr>
          <w:bCs/>
          <w:iCs/>
          <w:color w:val="000000" w:themeColor="text1"/>
        </w:rPr>
        <w:t xml:space="preserve">This </w:t>
      </w:r>
      <w:r w:rsidR="00233C3E">
        <w:rPr>
          <w:bCs/>
          <w:iCs/>
          <w:color w:val="000000" w:themeColor="text1"/>
        </w:rPr>
        <w:t xml:space="preserve">interaction </w:t>
      </w:r>
      <w:r>
        <w:rPr>
          <w:bCs/>
          <w:iCs/>
          <w:color w:val="000000" w:themeColor="text1"/>
        </w:rPr>
        <w:t xml:space="preserve">is </w:t>
      </w:r>
      <w:r w:rsidR="007608E9">
        <w:rPr>
          <w:bCs/>
          <w:iCs/>
          <w:color w:val="000000" w:themeColor="text1"/>
        </w:rPr>
        <w:t xml:space="preserve">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Pr>
          <w:bCs/>
          <w:iCs/>
          <w:color w:val="000000" w:themeColor="text1"/>
        </w:rPr>
        <w:t xml:space="preserve">used </w:t>
      </w:r>
      <w:r w:rsidR="007608E9">
        <w:rPr>
          <w:bCs/>
          <w:iCs/>
          <w:color w:val="000000" w:themeColor="text1"/>
        </w:rPr>
        <w:t>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Pr>
          <w:bCs/>
          <w:iCs/>
          <w:color w:val="000000" w:themeColor="text1"/>
        </w:rPr>
        <w:t xml:space="preserve"> to test the Pdr5-Yor1 interaction</w:t>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w:t>
      </w:r>
      <w:r w:rsidR="00022EC9">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022EC9">
        <w:rPr>
          <w:bCs/>
          <w:iCs/>
          <w:color w:val="000000" w:themeColor="text1"/>
        </w:rPr>
        <w:t xml:space="preserve">,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w:t>
      </w:r>
      <w:r>
        <w:rPr>
          <w:bCs/>
          <w:iCs/>
          <w:color w:val="000000" w:themeColor="text1"/>
        </w:rPr>
        <w:t xml:space="preserve">MYTH could detect this interaction </w:t>
      </w:r>
      <w:r w:rsidR="002C20D8">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2C20D8">
        <w:rPr>
          <w:bCs/>
          <w:iCs/>
          <w:color w:val="000000" w:themeColor="text1"/>
        </w:rPr>
        <w:t>, S12</w:t>
      </w:r>
      <w:r>
        <w:rPr>
          <w:bCs/>
          <w:iCs/>
          <w:color w:val="000000" w:themeColor="text1"/>
        </w:rPr>
        <w:t xml:space="preserve">),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w:t>
      </w:r>
    </w:p>
    <w:p w14:paraId="60A38019" w14:textId="77777777" w:rsidR="00BA1670" w:rsidRDefault="00BA1670">
      <w:pPr>
        <w:jc w:val="both"/>
        <w:rPr>
          <w:bCs/>
          <w:iCs/>
          <w:color w:val="000000" w:themeColor="text1"/>
        </w:rPr>
      </w:pPr>
    </w:p>
    <w:p w14:paraId="6001454E" w14:textId="3F853F97" w:rsidR="00C569A0" w:rsidRPr="00FF3025" w:rsidRDefault="00C26E96">
      <w:pPr>
        <w:jc w:val="both"/>
        <w:rPr>
          <w:bCs/>
          <w:iCs/>
          <w:color w:val="000000" w:themeColor="text1"/>
        </w:rPr>
      </w:pPr>
      <w:r>
        <w:rPr>
          <w:bCs/>
          <w:iCs/>
          <w:color w:val="000000" w:themeColor="text1"/>
        </w:rPr>
        <w:t>Given a much-higher baseline abundance of Pdr5 than Snq2</w:t>
      </w:r>
      <w:r w:rsidR="0020497C">
        <w:rPr>
          <w:bCs/>
          <w:iCs/>
          <w:color w:val="000000" w:themeColor="text1"/>
        </w:rPr>
        <w:t xml:space="preserve"> </w:t>
      </w:r>
      <w:r w:rsidR="0020497C">
        <w:rPr>
          <w:bCs/>
          <w:iCs/>
          <w:color w:val="000000" w:themeColor="text1"/>
        </w:rPr>
        <w:fldChar w:fldCharType="begin" w:fldLock="1"/>
      </w:r>
      <w:r w:rsidR="00FF6508">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20497C">
        <w:rPr>
          <w:bCs/>
          <w:iCs/>
          <w:color w:val="000000" w:themeColor="text1"/>
        </w:rPr>
        <w:fldChar w:fldCharType="separate"/>
      </w:r>
      <w:r w:rsidR="0020497C" w:rsidRPr="0020497C">
        <w:rPr>
          <w:bCs/>
          <w:iCs/>
          <w:noProof/>
          <w:color w:val="000000" w:themeColor="text1"/>
        </w:rPr>
        <w:t>(Wang et al., 2015)</w:t>
      </w:r>
      <w:r w:rsidR="0020497C">
        <w:rPr>
          <w:bCs/>
          <w:iCs/>
          <w:color w:val="000000" w:themeColor="text1"/>
        </w:rPr>
        <w:fldChar w:fldCharType="end"/>
      </w:r>
      <w:r>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w:t>
      </w:r>
      <w:r w:rsidR="00BA1670">
        <w:rPr>
          <w:bCs/>
          <w:iCs/>
          <w:color w:val="000000" w:themeColor="text1"/>
        </w:rPr>
        <w:t xml:space="preserve">also </w:t>
      </w:r>
      <w:r w:rsidR="00933242">
        <w:rPr>
          <w:bCs/>
          <w:iCs/>
          <w:color w:val="000000" w:themeColor="text1"/>
        </w:rPr>
        <w:t xml:space="preserve">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lastRenderedPageBreak/>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728"/>
      <w:commentRangeStart w:id="729"/>
      <w:r w:rsidRPr="00233F15">
        <w:rPr>
          <w:b/>
          <w:bCs/>
          <w:iCs/>
          <w:color w:val="000000" w:themeColor="text1"/>
          <w:sz w:val="28"/>
        </w:rPr>
        <w:t>Discussion</w:t>
      </w:r>
      <w:commentRangeEnd w:id="728"/>
      <w:r w:rsidR="009833C3">
        <w:rPr>
          <w:rStyle w:val="CommentReference"/>
          <w:rFonts w:asciiTheme="minorHAnsi" w:hAnsiTheme="minorHAnsi" w:cstheme="minorBidi"/>
        </w:rPr>
        <w:commentReference w:id="728"/>
      </w:r>
      <w:commentRangeEnd w:id="729"/>
      <w:r w:rsidR="00F1038E">
        <w:rPr>
          <w:rStyle w:val="CommentReference"/>
          <w:rFonts w:asciiTheme="minorHAnsi" w:hAnsiTheme="minorHAnsi" w:cstheme="minorBidi"/>
        </w:rPr>
        <w:commentReference w:id="729"/>
      </w:r>
    </w:p>
    <w:p w14:paraId="239661A5" w14:textId="57F36C13" w:rsidR="00BF1A95" w:rsidDel="00133DB2" w:rsidRDefault="00BA1670" w:rsidP="00EC4D8F">
      <w:pPr>
        <w:jc w:val="both"/>
        <w:outlineLvl w:val="0"/>
        <w:rPr>
          <w:ins w:id="730" w:author="Albi Celaj [2]" w:date="2019-02-15T11:19:00Z"/>
          <w:del w:id="731" w:author="Albi Celaj" w:date="2019-02-21T17:56:00Z"/>
          <w:bCs/>
          <w:iCs/>
          <w:color w:val="000000" w:themeColor="text1"/>
        </w:rPr>
      </w:pPr>
      <w:r>
        <w:rPr>
          <w:bCs/>
          <w:iCs/>
          <w:color w:val="000000" w:themeColor="text1"/>
        </w:rPr>
        <w:t xml:space="preserve">Here we </w:t>
      </w:r>
      <w:ins w:id="732" w:author="Albi Celaj [2]" w:date="2019-02-14T16:29:00Z">
        <w:r w:rsidR="00456B1D">
          <w:rPr>
            <w:bCs/>
            <w:iCs/>
            <w:color w:val="000000" w:themeColor="text1"/>
          </w:rPr>
          <w:t>p</w:t>
        </w:r>
      </w:ins>
      <w:ins w:id="733" w:author="Albi Celaj [2]" w:date="2019-02-14T16:30:00Z">
        <w:r w:rsidR="00456B1D">
          <w:rPr>
            <w:bCs/>
            <w:iCs/>
            <w:color w:val="000000" w:themeColor="text1"/>
          </w:rPr>
          <w:t>resented</w:t>
        </w:r>
      </w:ins>
      <w:del w:id="734" w:author="Albi Celaj [2]" w:date="2019-02-14T16:29:00Z">
        <w:r w:rsidDel="00456B1D">
          <w:rPr>
            <w:bCs/>
            <w:iCs/>
            <w:color w:val="000000" w:themeColor="text1"/>
          </w:rPr>
          <w:delText>described</w:delText>
        </w:r>
      </w:del>
      <w:r>
        <w:rPr>
          <w:bCs/>
          <w:iCs/>
          <w:color w:val="000000" w:themeColor="text1"/>
        </w:rPr>
        <w:t xml:space="preserve"> an implementation of </w:t>
      </w:r>
      <w:r w:rsidR="00CF7D75">
        <w:rPr>
          <w:bCs/>
          <w:iCs/>
          <w:color w:val="000000" w:themeColor="text1"/>
        </w:rPr>
        <w:t>XGA</w:t>
      </w:r>
      <w:ins w:id="735" w:author="Albi Celaj [2]" w:date="2019-02-14T16:25:00Z">
        <w:r w:rsidR="00456B1D">
          <w:rPr>
            <w:bCs/>
            <w:iCs/>
            <w:color w:val="000000" w:themeColor="text1"/>
          </w:rPr>
          <w:t>, an extension of the SGA approach</w:t>
        </w:r>
      </w:ins>
      <w:ins w:id="736" w:author="Albi Celaj [2]" w:date="2019-02-14T16:31:00Z">
        <w:r w:rsidR="00456B1D">
          <w:rPr>
            <w:bCs/>
            <w:iCs/>
            <w:color w:val="000000" w:themeColor="text1"/>
          </w:rPr>
          <w:t>,</w:t>
        </w:r>
      </w:ins>
      <w:ins w:id="737" w:author="Albi Celaj [2]" w:date="2019-02-14T16:25:00Z">
        <w:r w:rsidR="00BF1A95">
          <w:rPr>
            <w:bCs/>
            <w:iCs/>
            <w:color w:val="000000" w:themeColor="text1"/>
          </w:rPr>
          <w:t xml:space="preserve"> that </w:t>
        </w:r>
      </w:ins>
      <w:ins w:id="738" w:author="Albi Celaj [2]" w:date="2019-02-15T11:26:00Z">
        <w:r w:rsidR="00BF1A95">
          <w:rPr>
            <w:bCs/>
            <w:iCs/>
            <w:color w:val="000000" w:themeColor="text1"/>
          </w:rPr>
          <w:t>enables</w:t>
        </w:r>
      </w:ins>
      <w:ins w:id="739" w:author="Albi Celaj [2]" w:date="2019-02-14T16:25:00Z">
        <w:r w:rsidR="00456B1D">
          <w:rPr>
            <w:bCs/>
            <w:iCs/>
            <w:color w:val="000000" w:themeColor="text1"/>
          </w:rPr>
          <w:t xml:space="preserve"> </w:t>
        </w:r>
      </w:ins>
      <w:ins w:id="740" w:author="Albi Celaj [2]" w:date="2019-02-14T16:34:00Z">
        <w:r w:rsidR="00456B1D">
          <w:rPr>
            <w:bCs/>
            <w:iCs/>
            <w:color w:val="000000" w:themeColor="text1"/>
          </w:rPr>
          <w:t xml:space="preserve">systematic </w:t>
        </w:r>
      </w:ins>
      <w:ins w:id="741" w:author="Albi Celaj [2]" w:date="2019-02-14T16:25:00Z">
        <w:r w:rsidR="00456B1D">
          <w:rPr>
            <w:bCs/>
            <w:iCs/>
            <w:color w:val="000000" w:themeColor="text1"/>
          </w:rPr>
          <w:t>high-order genetic analysis</w:t>
        </w:r>
      </w:ins>
      <w:ins w:id="742" w:author="Albi Celaj [2]" w:date="2019-02-15T11:18:00Z">
        <w:r w:rsidR="005D00C0">
          <w:rPr>
            <w:bCs/>
            <w:iCs/>
            <w:color w:val="000000" w:themeColor="text1"/>
          </w:rPr>
          <w:t xml:space="preserve"> </w:t>
        </w:r>
      </w:ins>
      <w:ins w:id="743" w:author="Albi Celaj [2]" w:date="2019-02-14T16:28:00Z">
        <w:r w:rsidR="00456B1D">
          <w:rPr>
            <w:bCs/>
            <w:iCs/>
            <w:color w:val="000000" w:themeColor="text1"/>
          </w:rPr>
          <w:t xml:space="preserve">by engineering </w:t>
        </w:r>
      </w:ins>
      <w:ins w:id="744" w:author="Albi Celaj [2]" w:date="2019-02-14T16:30:00Z">
        <w:r w:rsidR="00456B1D">
          <w:rPr>
            <w:bCs/>
            <w:iCs/>
            <w:color w:val="000000" w:themeColor="text1"/>
          </w:rPr>
          <w:t xml:space="preserve">polygenic </w:t>
        </w:r>
      </w:ins>
      <w:ins w:id="745" w:author="Albi Celaj [2]" w:date="2019-02-14T16:32:00Z">
        <w:r w:rsidR="00456B1D">
          <w:rPr>
            <w:bCs/>
            <w:iCs/>
            <w:color w:val="000000" w:themeColor="text1"/>
          </w:rPr>
          <w:t>variation</w:t>
        </w:r>
      </w:ins>
      <w:ins w:id="746" w:author="Albi Celaj [2]" w:date="2019-02-14T16:30:00Z">
        <w:r w:rsidR="00456B1D">
          <w:rPr>
            <w:bCs/>
            <w:iCs/>
            <w:color w:val="000000" w:themeColor="text1"/>
          </w:rPr>
          <w:t xml:space="preserve"> into </w:t>
        </w:r>
      </w:ins>
      <w:ins w:id="747" w:author="Albi Celaj [2]" w:date="2019-02-14T16:28:00Z">
        <w:r w:rsidR="00456B1D">
          <w:rPr>
            <w:bCs/>
            <w:iCs/>
            <w:color w:val="000000" w:themeColor="text1"/>
          </w:rPr>
          <w:t xml:space="preserve">a population </w:t>
        </w:r>
      </w:ins>
      <w:ins w:id="748" w:author="Albi Celaj [2]" w:date="2019-02-14T16:32:00Z">
        <w:r w:rsidR="00456B1D">
          <w:rPr>
            <w:bCs/>
            <w:iCs/>
            <w:color w:val="000000" w:themeColor="text1"/>
          </w:rPr>
          <w:t xml:space="preserve">and profiling the resulting phenotypes.  </w:t>
        </w:r>
      </w:ins>
      <w:ins w:id="749" w:author="Albi Celaj [2]" w:date="2019-02-14T16:35:00Z">
        <w:r w:rsidR="007319F8">
          <w:rPr>
            <w:bCs/>
            <w:iCs/>
            <w:color w:val="000000" w:themeColor="text1"/>
          </w:rPr>
          <w:t>XGA of</w:t>
        </w:r>
        <w:r w:rsidR="006976B3">
          <w:rPr>
            <w:bCs/>
            <w:iCs/>
            <w:color w:val="000000" w:themeColor="text1"/>
          </w:rPr>
          <w:t xml:space="preserve"> 16 </w:t>
        </w:r>
      </w:ins>
      <w:ins w:id="750" w:author="Albi Celaj [2]" w:date="2019-02-14T16:37:00Z">
        <w:r w:rsidR="007319F8">
          <w:rPr>
            <w:bCs/>
            <w:iCs/>
            <w:color w:val="000000" w:themeColor="text1"/>
          </w:rPr>
          <w:t>ABC transporters uncovered</w:t>
        </w:r>
      </w:ins>
      <w:ins w:id="751" w:author="Albi Celaj [2]" w:date="2019-02-14T16:38:00Z">
        <w:r w:rsidR="007319F8">
          <w:rPr>
            <w:bCs/>
            <w:iCs/>
            <w:color w:val="000000" w:themeColor="text1"/>
          </w:rPr>
          <w:t xml:space="preserve"> </w:t>
        </w:r>
      </w:ins>
      <w:ins w:id="752" w:author="Albi Celaj [2]" w:date="2019-02-15T11:19:00Z">
        <w:r w:rsidR="00BF1A95">
          <w:rPr>
            <w:bCs/>
            <w:iCs/>
            <w:color w:val="000000" w:themeColor="text1"/>
          </w:rPr>
          <w:t xml:space="preserve">complex genetic </w:t>
        </w:r>
      </w:ins>
      <w:ins w:id="753" w:author="Albi Celaj [2]" w:date="2019-02-14T16:38:00Z">
        <w:r w:rsidR="007319F8">
          <w:rPr>
            <w:bCs/>
            <w:iCs/>
            <w:color w:val="000000" w:themeColor="text1"/>
          </w:rPr>
          <w:t>phenomena</w:t>
        </w:r>
      </w:ins>
      <w:ins w:id="754" w:author="Albi Celaj [2]" w:date="2019-02-14T16:37:00Z">
        <w:r w:rsidR="007319F8">
          <w:rPr>
            <w:bCs/>
            <w:iCs/>
            <w:color w:val="000000" w:themeColor="text1"/>
          </w:rPr>
          <w:t xml:space="preserve"> that were not evident from one- and two-</w:t>
        </w:r>
      </w:ins>
      <w:ins w:id="755" w:author="Albi Celaj [2]" w:date="2019-02-14T16:38:00Z">
        <w:r w:rsidR="007319F8">
          <w:rPr>
            <w:bCs/>
            <w:iCs/>
            <w:color w:val="000000" w:themeColor="text1"/>
          </w:rPr>
          <w:t xml:space="preserve"> gene knockout</w:t>
        </w:r>
      </w:ins>
      <w:ins w:id="756" w:author="Albi Celaj [2]" w:date="2019-02-14T16:41:00Z">
        <w:r w:rsidR="007319F8">
          <w:rPr>
            <w:bCs/>
            <w:iCs/>
            <w:color w:val="000000" w:themeColor="text1"/>
          </w:rPr>
          <w:t xml:space="preserve"> effects</w:t>
        </w:r>
      </w:ins>
    </w:p>
    <w:p w14:paraId="5F752FCB" w14:textId="77777777" w:rsidR="00BF1A95" w:rsidDel="00133DB2" w:rsidRDefault="00BF1A95" w:rsidP="00EC4D8F">
      <w:pPr>
        <w:jc w:val="both"/>
        <w:outlineLvl w:val="0"/>
        <w:rPr>
          <w:ins w:id="757" w:author="Albi Celaj [2]" w:date="2019-02-15T11:19:00Z"/>
          <w:del w:id="758" w:author="Albi Celaj" w:date="2019-02-21T17:56:00Z"/>
          <w:bCs/>
          <w:iCs/>
          <w:color w:val="000000" w:themeColor="text1"/>
        </w:rPr>
      </w:pPr>
    </w:p>
    <w:p w14:paraId="2DB7780E" w14:textId="77777777" w:rsidR="00BF1A95" w:rsidDel="00133DB2" w:rsidRDefault="00BF1A95" w:rsidP="00EC4D8F">
      <w:pPr>
        <w:jc w:val="both"/>
        <w:outlineLvl w:val="0"/>
        <w:rPr>
          <w:ins w:id="759" w:author="Albi Celaj [2]" w:date="2019-02-15T11:19:00Z"/>
          <w:del w:id="760" w:author="Albi Celaj" w:date="2019-02-21T17:55:00Z"/>
          <w:bCs/>
          <w:iCs/>
          <w:color w:val="000000" w:themeColor="text1"/>
        </w:rPr>
      </w:pPr>
    </w:p>
    <w:p w14:paraId="0F121FAC" w14:textId="0BC6B2F7" w:rsidR="00AC1BB2" w:rsidRDefault="007319F8" w:rsidP="00EC4D8F">
      <w:pPr>
        <w:jc w:val="both"/>
        <w:outlineLvl w:val="0"/>
        <w:rPr>
          <w:bCs/>
          <w:iCs/>
          <w:color w:val="000000" w:themeColor="text1"/>
        </w:rPr>
      </w:pPr>
      <w:ins w:id="761" w:author="Albi Celaj [2]" w:date="2019-02-14T16:38:00Z">
        <w:r>
          <w:rPr>
            <w:bCs/>
            <w:iCs/>
            <w:color w:val="000000" w:themeColor="text1"/>
          </w:rPr>
          <w:t xml:space="preserve">, and </w:t>
        </w:r>
      </w:ins>
      <w:ins w:id="762" w:author="Albi Celaj [2]" w:date="2019-02-14T16:41:00Z">
        <w:r>
          <w:rPr>
            <w:bCs/>
            <w:iCs/>
            <w:color w:val="000000" w:themeColor="text1"/>
          </w:rPr>
          <w:t xml:space="preserve">the resulting data </w:t>
        </w:r>
      </w:ins>
      <w:ins w:id="763" w:author="Albi Celaj [2]" w:date="2019-02-14T16:38:00Z">
        <w:r>
          <w:rPr>
            <w:bCs/>
            <w:iCs/>
            <w:color w:val="000000" w:themeColor="text1"/>
          </w:rPr>
          <w:t xml:space="preserve">could be used to train </w:t>
        </w:r>
      </w:ins>
      <w:ins w:id="764" w:author="Albi Celaj [2]" w:date="2019-02-14T16:39:00Z">
        <w:r>
          <w:rPr>
            <w:bCs/>
            <w:iCs/>
            <w:color w:val="000000" w:themeColor="text1"/>
          </w:rPr>
          <w:t xml:space="preserve">a neural network to </w:t>
        </w:r>
      </w:ins>
      <w:ins w:id="765" w:author="Albi Celaj [2]" w:date="2019-02-14T16:47:00Z">
        <w:r w:rsidR="00EC4D8F">
          <w:rPr>
            <w:bCs/>
            <w:iCs/>
            <w:color w:val="000000" w:themeColor="text1"/>
          </w:rPr>
          <w:t>derive</w:t>
        </w:r>
      </w:ins>
      <w:ins w:id="766" w:author="Albi Celaj [2]" w:date="2019-02-14T16:39:00Z">
        <w:r>
          <w:rPr>
            <w:bCs/>
            <w:iCs/>
            <w:color w:val="000000" w:themeColor="text1"/>
          </w:rPr>
          <w:t xml:space="preserve"> an </w:t>
        </w:r>
      </w:ins>
      <w:ins w:id="767" w:author="Albi Celaj [2]" w:date="2019-02-14T16:40:00Z">
        <w:r>
          <w:rPr>
            <w:rFonts w:eastAsia="Times New Roman"/>
          </w:rPr>
          <w:t xml:space="preserve">intuitive </w:t>
        </w:r>
      </w:ins>
      <w:ins w:id="768" w:author="Albi Celaj [2]" w:date="2019-02-14T16:42:00Z">
        <w:r>
          <w:rPr>
            <w:rFonts w:eastAsia="Times New Roman"/>
          </w:rPr>
          <w:t>system</w:t>
        </w:r>
      </w:ins>
      <w:ins w:id="769" w:author="Albi Celaj [2]" w:date="2019-02-14T16:40:00Z">
        <w:r>
          <w:rPr>
            <w:rFonts w:eastAsia="Times New Roman"/>
          </w:rPr>
          <w:t xml:space="preserve"> model </w:t>
        </w:r>
      </w:ins>
      <w:ins w:id="770" w:author="Albi Celaj [2]" w:date="2019-02-14T16:42:00Z">
        <w:r>
          <w:rPr>
            <w:rFonts w:eastAsia="Times New Roman"/>
          </w:rPr>
          <w:t>of ABC transporters</w:t>
        </w:r>
      </w:ins>
      <w:ins w:id="771" w:author="Albi Celaj [2]" w:date="2019-02-14T16:43:00Z">
        <w:r>
          <w:rPr>
            <w:rFonts w:eastAsia="Times New Roman"/>
          </w:rPr>
          <w:t>, and</w:t>
        </w:r>
      </w:ins>
      <w:ins w:id="772" w:author="Albi Celaj [2]" w:date="2019-02-14T16:42:00Z">
        <w:r>
          <w:rPr>
            <w:rFonts w:eastAsia="Times New Roman"/>
          </w:rPr>
          <w:t xml:space="preserve"> </w:t>
        </w:r>
      </w:ins>
      <w:ins w:id="773" w:author="Albi Celaj [2]" w:date="2019-02-14T16:43:00Z">
        <w:r>
          <w:rPr>
            <w:rFonts w:eastAsia="Times New Roman"/>
          </w:rPr>
          <w:t xml:space="preserve">provide </w:t>
        </w:r>
      </w:ins>
      <w:ins w:id="774" w:author="Albi Celaj [2]" w:date="2019-02-14T16:42:00Z">
        <w:r>
          <w:rPr>
            <w:rFonts w:eastAsia="Times New Roman"/>
          </w:rPr>
          <w:t>functional insight.</w:t>
        </w:r>
      </w:ins>
      <w:ins w:id="775" w:author="Albi Celaj [2]" w:date="2019-02-14T16:43:00Z">
        <w:r>
          <w:rPr>
            <w:rFonts w:eastAsia="Times New Roman"/>
          </w:rPr>
          <w:t xml:space="preserve"> </w:t>
        </w:r>
      </w:ins>
      <w:del w:id="776" w:author="Albi Celaj [2]" w:date="2019-02-14T16:27:00Z">
        <w:r w:rsidR="00CF7D75" w:rsidDel="00456B1D">
          <w:rPr>
            <w:bCs/>
            <w:iCs/>
            <w:color w:val="000000" w:themeColor="text1"/>
          </w:rPr>
          <w:delText xml:space="preserve">, an extension of the SGA approach, </w:delText>
        </w:r>
        <w:r w:rsidR="00BA1670" w:rsidDel="00456B1D">
          <w:rPr>
            <w:bCs/>
            <w:iCs/>
            <w:color w:val="000000" w:themeColor="text1"/>
          </w:rPr>
          <w:delText xml:space="preserve">that uses </w:delText>
        </w:r>
        <w:r w:rsidR="007864C7" w:rsidDel="00456B1D">
          <w:rPr>
            <w:bCs/>
            <w:iCs/>
            <w:color w:val="000000" w:themeColor="text1"/>
          </w:rPr>
          <w:delText xml:space="preserve">systematic </w:delText>
        </w:r>
        <w:r w:rsidR="00BA1670" w:rsidDel="00456B1D">
          <w:rPr>
            <w:bCs/>
            <w:iCs/>
            <w:color w:val="000000" w:themeColor="text1"/>
          </w:rPr>
          <w:delText xml:space="preserve">population </w:delText>
        </w:r>
        <w:r w:rsidR="00E252EA" w:rsidDel="00456B1D">
          <w:rPr>
            <w:bCs/>
            <w:iCs/>
            <w:color w:val="000000" w:themeColor="text1"/>
          </w:rPr>
          <w:delText>engineer</w:delText>
        </w:r>
        <w:r w:rsidR="00BA1670" w:rsidDel="00456B1D">
          <w:rPr>
            <w:bCs/>
            <w:iCs/>
            <w:color w:val="000000" w:themeColor="text1"/>
          </w:rPr>
          <w:delText>ing</w:delText>
        </w:r>
        <w:r w:rsidR="00E252EA" w:rsidDel="00456B1D">
          <w:rPr>
            <w:bCs/>
            <w:iCs/>
            <w:color w:val="000000" w:themeColor="text1"/>
          </w:rPr>
          <w:delText xml:space="preserve">, </w:delText>
        </w:r>
        <w:r w:rsidR="00C2715C" w:rsidDel="00456B1D">
          <w:rPr>
            <w:bCs/>
            <w:iCs/>
            <w:color w:val="000000" w:themeColor="text1"/>
          </w:rPr>
          <w:delText>profil</w:delText>
        </w:r>
        <w:r w:rsidR="00BA1670" w:rsidDel="00456B1D">
          <w:rPr>
            <w:bCs/>
            <w:iCs/>
            <w:color w:val="000000" w:themeColor="text1"/>
          </w:rPr>
          <w:delText>ing</w:delText>
        </w:r>
        <w:r w:rsidR="00E252EA" w:rsidDel="00456B1D">
          <w:rPr>
            <w:bCs/>
            <w:iCs/>
            <w:color w:val="000000" w:themeColor="text1"/>
          </w:rPr>
          <w:delText>,</w:delText>
        </w:r>
        <w:r w:rsidR="007864C7" w:rsidDel="00456B1D">
          <w:rPr>
            <w:bCs/>
            <w:iCs/>
            <w:color w:val="000000" w:themeColor="text1"/>
          </w:rPr>
          <w:delText xml:space="preserve"> </w:delText>
        </w:r>
        <w:r w:rsidR="000C0405" w:rsidDel="00456B1D">
          <w:rPr>
            <w:bCs/>
            <w:iCs/>
            <w:color w:val="000000" w:themeColor="text1"/>
          </w:rPr>
          <w:delText xml:space="preserve">and </w:delText>
        </w:r>
        <w:r w:rsidR="007864C7" w:rsidDel="00456B1D">
          <w:rPr>
            <w:bCs/>
            <w:iCs/>
            <w:color w:val="000000" w:themeColor="text1"/>
          </w:rPr>
          <w:delText>interpret</w:delText>
        </w:r>
        <w:r w:rsidR="00BA1670" w:rsidDel="00456B1D">
          <w:rPr>
            <w:bCs/>
            <w:iCs/>
            <w:color w:val="000000" w:themeColor="text1"/>
          </w:rPr>
          <w:delText xml:space="preserve">ation of </w:delText>
        </w:r>
        <w:r w:rsidR="007864C7" w:rsidDel="00456B1D">
          <w:rPr>
            <w:bCs/>
            <w:iCs/>
            <w:color w:val="000000" w:themeColor="text1"/>
          </w:rPr>
          <w:delText xml:space="preserve">the effects </w:delText>
        </w:r>
        <w:r w:rsidR="00E252EA" w:rsidDel="00456B1D">
          <w:rPr>
            <w:bCs/>
            <w:iCs/>
            <w:color w:val="000000" w:themeColor="text1"/>
          </w:rPr>
          <w:delText xml:space="preserve">of </w:delText>
        </w:r>
        <w:r w:rsidR="00AC1BB2" w:rsidDel="00456B1D">
          <w:rPr>
            <w:bCs/>
            <w:iCs/>
            <w:color w:val="000000" w:themeColor="text1"/>
          </w:rPr>
          <w:delText>genetic perturbations</w:delText>
        </w:r>
        <w:r w:rsidR="00BA1670" w:rsidDel="00456B1D">
          <w:rPr>
            <w:bCs/>
            <w:iCs/>
            <w:color w:val="000000" w:themeColor="text1"/>
          </w:rPr>
          <w:delText xml:space="preserve"> in high-order combinations</w:delText>
        </w:r>
        <w:r w:rsidR="00161121" w:rsidDel="00456B1D">
          <w:rPr>
            <w:bCs/>
            <w:iCs/>
            <w:color w:val="000000" w:themeColor="text1"/>
          </w:rPr>
          <w:delText>.</w:delText>
        </w:r>
      </w:del>
      <w:del w:id="777" w:author="Albi Celaj [2]" w:date="2019-02-14T16:43:00Z">
        <w:r w:rsidR="00161121" w:rsidDel="007319F8">
          <w:rPr>
            <w:bCs/>
            <w:iCs/>
            <w:color w:val="000000" w:themeColor="text1"/>
          </w:rPr>
          <w:delText xml:space="preserve">  </w:delText>
        </w:r>
        <w:r w:rsidR="00654172" w:rsidDel="007319F8">
          <w:rPr>
            <w:bCs/>
            <w:iCs/>
            <w:color w:val="000000" w:themeColor="text1"/>
          </w:rPr>
          <w:delText xml:space="preserve">Applying this method to 16 ABC transporters </w:delText>
        </w:r>
        <w:r w:rsidR="00544DFC" w:rsidDel="007319F8">
          <w:rPr>
            <w:bCs/>
            <w:iCs/>
            <w:color w:val="000000" w:themeColor="text1"/>
          </w:rPr>
          <w:delText>uncovered</w:delText>
        </w:r>
        <w:r w:rsidR="00654172" w:rsidDel="007319F8">
          <w:rPr>
            <w:bCs/>
            <w:iCs/>
            <w:color w:val="000000" w:themeColor="text1"/>
          </w:rPr>
          <w:delText xml:space="preserve"> phenomena that </w:delText>
        </w:r>
        <w:r w:rsidR="00B7637A" w:rsidDel="007319F8">
          <w:rPr>
            <w:bCs/>
            <w:iCs/>
            <w:color w:val="000000" w:themeColor="text1"/>
          </w:rPr>
          <w:delText>were</w:delText>
        </w:r>
        <w:r w:rsidR="00654172" w:rsidDel="007319F8">
          <w:rPr>
            <w:bCs/>
            <w:iCs/>
            <w:color w:val="000000" w:themeColor="text1"/>
          </w:rPr>
          <w:delText xml:space="preserve"> </w:delText>
        </w:r>
        <w:r w:rsidR="006E58E2" w:rsidDel="007319F8">
          <w:rPr>
            <w:bCs/>
            <w:iCs/>
            <w:color w:val="000000" w:themeColor="text1"/>
          </w:rPr>
          <w:delText xml:space="preserve">not evident </w:delText>
        </w:r>
        <w:r w:rsidR="00AA6543" w:rsidDel="007319F8">
          <w:rPr>
            <w:bCs/>
            <w:iCs/>
            <w:color w:val="000000" w:themeColor="text1"/>
          </w:rPr>
          <w:delText>when</w:delText>
        </w:r>
        <w:r w:rsidR="00654172" w:rsidDel="007319F8">
          <w:rPr>
            <w:bCs/>
            <w:iCs/>
            <w:color w:val="000000" w:themeColor="text1"/>
          </w:rPr>
          <w:delText xml:space="preserve"> </w:delText>
        </w:r>
        <w:r w:rsidR="007B34FA" w:rsidDel="007319F8">
          <w:rPr>
            <w:bCs/>
            <w:iCs/>
            <w:color w:val="000000" w:themeColor="text1"/>
          </w:rPr>
          <w:delText>knocking out</w:delText>
        </w:r>
        <w:r w:rsidR="00654172" w:rsidDel="007319F8">
          <w:rPr>
            <w:bCs/>
            <w:iCs/>
            <w:color w:val="000000" w:themeColor="text1"/>
          </w:rPr>
          <w:delText xml:space="preserve"> one or two </w:delText>
        </w:r>
        <w:r w:rsidR="00DD06F7" w:rsidDel="007319F8">
          <w:rPr>
            <w:bCs/>
            <w:iCs/>
            <w:color w:val="000000" w:themeColor="text1"/>
          </w:rPr>
          <w:delText>genes</w:delText>
        </w:r>
        <w:r w:rsidR="00654172" w:rsidDel="007319F8">
          <w:rPr>
            <w:bCs/>
            <w:iCs/>
            <w:color w:val="000000" w:themeColor="text1"/>
          </w:rPr>
          <w:delText xml:space="preserve"> at a time</w:delText>
        </w:r>
        <w:r w:rsidR="00AC1BB2" w:rsidDel="007319F8">
          <w:rPr>
            <w:bCs/>
            <w:iCs/>
            <w:color w:val="000000" w:themeColor="text1"/>
          </w:rPr>
          <w:delText>.</w:delText>
        </w:r>
        <w:r w:rsidR="00654172" w:rsidDel="007319F8">
          <w:rPr>
            <w:bCs/>
            <w:iCs/>
            <w:color w:val="000000" w:themeColor="text1"/>
          </w:rPr>
          <w:delText xml:space="preserve"> </w:delText>
        </w:r>
        <w:r w:rsidR="00AC1BB2" w:rsidDel="007319F8">
          <w:rPr>
            <w:bCs/>
            <w:iCs/>
            <w:color w:val="000000" w:themeColor="text1"/>
          </w:rPr>
          <w:delText xml:space="preserve"> </w:delText>
        </w:r>
        <w:r w:rsidR="007B34FA" w:rsidDel="007319F8">
          <w:rPr>
            <w:bCs/>
            <w:iCs/>
            <w:color w:val="000000" w:themeColor="text1"/>
          </w:rPr>
          <w:delText>Computational analysis of t</w:delText>
        </w:r>
        <w:r w:rsidR="002E3C35" w:rsidDel="007319F8">
          <w:rPr>
            <w:bCs/>
            <w:iCs/>
            <w:color w:val="000000" w:themeColor="text1"/>
          </w:rPr>
          <w:delText>he revealed</w:delText>
        </w:r>
        <w:r w:rsidR="00AC1BB2" w:rsidDel="007319F8">
          <w:rPr>
            <w:bCs/>
            <w:iCs/>
            <w:color w:val="000000" w:themeColor="text1"/>
          </w:rPr>
          <w:delText xml:space="preserve"> </w:delText>
        </w:r>
        <w:r w:rsidR="00BA2116" w:rsidDel="007319F8">
          <w:rPr>
            <w:bCs/>
            <w:iCs/>
            <w:color w:val="000000" w:themeColor="text1"/>
          </w:rPr>
          <w:delText>complex genetic relationships</w:delText>
        </w:r>
        <w:r w:rsidR="00B7637A" w:rsidDel="007319F8">
          <w:rPr>
            <w:bCs/>
            <w:iCs/>
            <w:color w:val="000000" w:themeColor="text1"/>
          </w:rPr>
          <w:delText xml:space="preserve"> </w:delText>
        </w:r>
        <w:r w:rsidR="006E58E2" w:rsidDel="007319F8">
          <w:rPr>
            <w:bCs/>
            <w:iCs/>
            <w:color w:val="000000" w:themeColor="text1"/>
          </w:rPr>
          <w:delText>w</w:delText>
        </w:r>
        <w:r w:rsidR="007B34FA" w:rsidDel="007319F8">
          <w:rPr>
            <w:bCs/>
            <w:iCs/>
            <w:color w:val="000000" w:themeColor="text1"/>
          </w:rPr>
          <w:delText>as</w:delText>
        </w:r>
        <w:r w:rsidR="00B7637A" w:rsidDel="007319F8">
          <w:rPr>
            <w:bCs/>
            <w:iCs/>
            <w:color w:val="000000" w:themeColor="text1"/>
          </w:rPr>
          <w:delText xml:space="preserve"> used to derive an intuitive system model of these transporters.</w:delText>
        </w:r>
      </w:del>
      <w:del w:id="778" w:author="Albi Celaj [2]" w:date="2019-02-14T16:44:00Z">
        <w:r w:rsidR="00AC1BB2" w:rsidDel="007319F8">
          <w:rPr>
            <w:bCs/>
            <w:iCs/>
            <w:color w:val="000000" w:themeColor="text1"/>
          </w:rPr>
          <w:delText xml:space="preserve">  </w:delText>
        </w:r>
      </w:del>
      <w:r w:rsidR="0091590F">
        <w:rPr>
          <w:bCs/>
          <w:iCs/>
          <w:color w:val="000000" w:themeColor="text1"/>
        </w:rPr>
        <w:t>The engineered population provide</w:t>
      </w:r>
      <w:r w:rsidR="00DD0B85">
        <w:rPr>
          <w:bCs/>
          <w:iCs/>
          <w:color w:val="000000" w:themeColor="text1"/>
        </w:rPr>
        <w:t>s</w:t>
      </w:r>
      <w:r w:rsidR="0091590F">
        <w:rPr>
          <w:bCs/>
          <w:iCs/>
          <w:color w:val="000000" w:themeColor="text1"/>
        </w:rPr>
        <w:t xml:space="preserve"> a readily-available resource</w:t>
      </w:r>
      <w:ins w:id="779" w:author="Albi Celaj" w:date="2019-02-21T17:56:00Z">
        <w:r w:rsidR="00C36394">
          <w:rPr>
            <w:bCs/>
            <w:iCs/>
            <w:color w:val="000000" w:themeColor="text1"/>
          </w:rPr>
          <w:t xml:space="preserve"> for continued ABC-transporter XGA.  </w:t>
        </w:r>
      </w:ins>
      <w:ins w:id="780" w:author="Albi Celaj [2]" w:date="2019-02-14T16:44:00Z">
        <w:del w:id="781" w:author="Albi Celaj" w:date="2019-02-21T17:56:00Z">
          <w:r w:rsidDel="00C36394">
            <w:rPr>
              <w:bCs/>
              <w:iCs/>
              <w:color w:val="000000" w:themeColor="text1"/>
            </w:rPr>
            <w:delText xml:space="preserve">, and we envision that </w:delText>
          </w:r>
        </w:del>
      </w:ins>
      <w:ins w:id="782" w:author="Albi Celaj [2]" w:date="2019-02-14T16:46:00Z">
        <w:del w:id="783" w:author="Albi Celaj" w:date="2019-02-21T17:56:00Z">
          <w:r w:rsidR="00EC4D8F" w:rsidDel="00C36394">
            <w:rPr>
              <w:bCs/>
              <w:iCs/>
              <w:color w:val="000000" w:themeColor="text1"/>
            </w:rPr>
            <w:delText xml:space="preserve">continued </w:delText>
          </w:r>
        </w:del>
      </w:ins>
      <w:ins w:id="784" w:author="Albi Celaj [2]" w:date="2019-02-14T16:44:00Z">
        <w:del w:id="785" w:author="Albi Celaj" w:date="2019-02-21T17:56:00Z">
          <w:r w:rsidDel="00C36394">
            <w:rPr>
              <w:bCs/>
              <w:iCs/>
              <w:color w:val="000000" w:themeColor="text1"/>
            </w:rPr>
            <w:delText xml:space="preserve">ABC-transporter XGA will </w:delText>
          </w:r>
        </w:del>
      </w:ins>
      <w:ins w:id="786" w:author="Albi Celaj [2]" w:date="2019-02-14T16:46:00Z">
        <w:del w:id="787" w:author="Albi Celaj" w:date="2019-02-21T17:56:00Z">
          <w:r w:rsidR="00EC4D8F" w:rsidDel="00C36394">
            <w:rPr>
              <w:bCs/>
              <w:iCs/>
              <w:color w:val="000000" w:themeColor="text1"/>
            </w:rPr>
            <w:delText xml:space="preserve">provide insight in other compounds.  </w:delText>
          </w:r>
        </w:del>
        <w:r w:rsidR="00EC4D8F">
          <w:rPr>
            <w:bCs/>
            <w:iCs/>
            <w:color w:val="000000" w:themeColor="text1"/>
          </w:rPr>
          <w:t>Broadly, we</w:t>
        </w:r>
      </w:ins>
      <w:del w:id="788" w:author="Albi Celaj [2]" w:date="2019-02-14T16:46:00Z">
        <w:r w:rsidR="0091590F" w:rsidDel="00EC4D8F">
          <w:rPr>
            <w:bCs/>
            <w:iCs/>
            <w:color w:val="000000" w:themeColor="text1"/>
          </w:rPr>
          <w:delText xml:space="preserve"> to continue </w:delText>
        </w:r>
        <w:r w:rsidR="008D6812" w:rsidDel="00EC4D8F">
          <w:rPr>
            <w:bCs/>
            <w:iCs/>
            <w:color w:val="000000" w:themeColor="text1"/>
          </w:rPr>
          <w:delText>XGA</w:delText>
        </w:r>
        <w:r w:rsidR="00DD0B85" w:rsidDel="00EC4D8F">
          <w:rPr>
            <w:bCs/>
            <w:iCs/>
            <w:color w:val="000000" w:themeColor="text1"/>
          </w:rPr>
          <w:delText xml:space="preserve"> of</w:delText>
        </w:r>
        <w:r w:rsidR="0091590F" w:rsidDel="00EC4D8F">
          <w:rPr>
            <w:bCs/>
            <w:iCs/>
            <w:color w:val="000000" w:themeColor="text1"/>
          </w:rPr>
          <w:delText xml:space="preserve"> ABC-transporter-mediated drug resistance in other compounds</w:delText>
        </w:r>
        <w:r w:rsidR="00837121" w:rsidDel="00EC4D8F">
          <w:rPr>
            <w:bCs/>
            <w:iCs/>
            <w:color w:val="000000" w:themeColor="text1"/>
          </w:rPr>
          <w:delText xml:space="preserve">.  </w:delText>
        </w:r>
        <w:r w:rsidR="008A2C05" w:rsidDel="00EC4D8F">
          <w:rPr>
            <w:bCs/>
            <w:iCs/>
            <w:color w:val="000000" w:themeColor="text1"/>
          </w:rPr>
          <w:delText>B</w:delText>
        </w:r>
        <w:r w:rsidR="00837121" w:rsidDel="00EC4D8F">
          <w:rPr>
            <w:bCs/>
            <w:iCs/>
            <w:color w:val="000000" w:themeColor="text1"/>
          </w:rPr>
          <w:delText>roadly, these results</w:delText>
        </w:r>
      </w:del>
      <w:r w:rsidR="00837121">
        <w:rPr>
          <w:bCs/>
          <w:iCs/>
          <w:color w:val="000000" w:themeColor="text1"/>
        </w:rPr>
        <w:t xml:space="preserve">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21912B2D" w14:textId="02A7AE50" w:rsidR="007373D5" w:rsidRPr="007373D5" w:rsidRDefault="00551CFE" w:rsidP="007373D5">
      <w:pPr>
        <w:jc w:val="both"/>
        <w:rPr>
          <w:ins w:id="789" w:author="Albi Celaj [2]" w:date="2019-02-14T16:49:00Z"/>
          <w:bCs/>
          <w:iCs/>
          <w:color w:val="000000" w:themeColor="text1"/>
          <w:rPrChange w:id="790" w:author="Albi Celaj [2]" w:date="2019-02-14T16:52:00Z">
            <w:rPr>
              <w:ins w:id="791" w:author="Albi Celaj [2]" w:date="2019-02-14T16:49:00Z"/>
              <w:color w:val="000000" w:themeColor="text1"/>
              <w:lang w:val="en-CA"/>
            </w:rPr>
          </w:rPrChange>
        </w:rPr>
      </w:pPr>
      <w:ins w:id="792" w:author="Albi Celaj [2]" w:date="2019-02-14T17:05:00Z">
        <w:r>
          <w:rPr>
            <w:bCs/>
            <w:iCs/>
            <w:color w:val="000000" w:themeColor="text1"/>
          </w:rPr>
          <w:t>T</w:t>
        </w:r>
      </w:ins>
      <w:del w:id="793" w:author="Albi Celaj [2]" w:date="2019-02-14T17:04:00Z">
        <w:r w:rsidR="00F04E74" w:rsidDel="00551CFE">
          <w:rPr>
            <w:bCs/>
            <w:iCs/>
            <w:color w:val="000000" w:themeColor="text1"/>
          </w:rPr>
          <w:delText>T</w:delText>
        </w:r>
      </w:del>
      <w:r w:rsidR="00F04E74">
        <w:rPr>
          <w:bCs/>
          <w:iCs/>
          <w:color w:val="000000" w:themeColor="text1"/>
        </w:rPr>
        <w:t xml:space="preserve">he demonstrated </w:t>
      </w:r>
      <w:del w:id="794" w:author="Albi Celaj [2]" w:date="2019-02-14T17:21:00Z">
        <w:r w:rsidR="0067676A" w:rsidDel="00BF7BDD">
          <w:rPr>
            <w:bCs/>
            <w:iCs/>
            <w:color w:val="000000" w:themeColor="text1"/>
          </w:rPr>
          <w:delText>‘</w:delText>
        </w:r>
      </w:del>
      <w:r w:rsidR="0067676A">
        <w:rPr>
          <w:bCs/>
          <w:iCs/>
          <w:color w:val="000000" w:themeColor="text1"/>
        </w:rPr>
        <w:t>cross-based</w:t>
      </w:r>
      <w:del w:id="795" w:author="Albi Celaj [2]" w:date="2019-02-14T17:21:00Z">
        <w:r w:rsidR="0067676A" w:rsidDel="00BF7BDD">
          <w:rPr>
            <w:bCs/>
            <w:iCs/>
            <w:color w:val="000000" w:themeColor="text1"/>
          </w:rPr>
          <w:delText>’</w:delText>
        </w:r>
      </w:del>
      <w:r w:rsidR="0067676A">
        <w:rPr>
          <w:bCs/>
          <w:iCs/>
          <w:color w:val="000000" w:themeColor="text1"/>
        </w:rPr>
        <w:t xml:space="preserve">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del w:id="796" w:author="Albi Celaj [2]" w:date="2019-02-14T17:09:00Z">
        <w:r w:rsidR="00CF23F9" w:rsidDel="00575B73">
          <w:rPr>
            <w:bCs/>
            <w:iCs/>
            <w:color w:val="000000" w:themeColor="text1"/>
          </w:rPr>
          <w:delText>use</w:delText>
        </w:r>
        <w:r w:rsidR="00BB4C59" w:rsidDel="00575B73">
          <w:rPr>
            <w:bCs/>
            <w:iCs/>
            <w:color w:val="000000" w:themeColor="text1"/>
          </w:rPr>
          <w:delText>d</w:delText>
        </w:r>
        <w:r w:rsidR="00CF23F9" w:rsidDel="00575B73">
          <w:rPr>
            <w:bCs/>
            <w:iCs/>
            <w:color w:val="000000" w:themeColor="text1"/>
          </w:rPr>
          <w:delText xml:space="preserve"> </w:delText>
        </w:r>
      </w:del>
      <w:ins w:id="797" w:author="Albi Celaj [2]" w:date="2019-02-14T17:09:00Z">
        <w:r w:rsidR="00575B73">
          <w:rPr>
            <w:bCs/>
            <w:iCs/>
            <w:color w:val="000000" w:themeColor="text1"/>
          </w:rPr>
          <w:t xml:space="preserve">adapted </w:t>
        </w:r>
      </w:ins>
      <w:r w:rsidR="00CF23F9">
        <w:rPr>
          <w:bCs/>
          <w:iCs/>
          <w:color w:val="000000" w:themeColor="text1"/>
        </w:rPr>
        <w:t>with</w:t>
      </w:r>
      <w:del w:id="798" w:author="Albi Celaj [2]" w:date="2019-02-14T17:08:00Z">
        <w:r w:rsidR="00CF23F9" w:rsidDel="00575B73">
          <w:rPr>
            <w:bCs/>
            <w:iCs/>
            <w:color w:val="000000" w:themeColor="text1"/>
          </w:rPr>
          <w:delText xml:space="preserve"> </w:delText>
        </w:r>
        <w:r w:rsidR="003F2117" w:rsidDel="00575B73">
          <w:rPr>
            <w:bCs/>
            <w:iCs/>
            <w:color w:val="000000" w:themeColor="text1"/>
          </w:rPr>
          <w:delText>other</w:delText>
        </w:r>
      </w:del>
      <w:r w:rsidR="003F2117">
        <w:rPr>
          <w:bCs/>
          <w:iCs/>
          <w:color w:val="000000" w:themeColor="text1"/>
        </w:rPr>
        <w:t xml:space="preserve">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sidR="00F04E74">
        <w:rPr>
          <w:bCs/>
          <w:iCs/>
          <w:color w:val="000000" w:themeColor="text1"/>
        </w:rPr>
        <w:t xml:space="preserve">.  </w:t>
      </w:r>
      <w:ins w:id="799" w:author="Albi Celaj [2]" w:date="2019-02-14T16:50:00Z">
        <w:r w:rsidR="007373D5">
          <w:rPr>
            <w:bCs/>
            <w:iCs/>
            <w:color w:val="000000" w:themeColor="text1"/>
          </w:rPr>
          <w:t xml:space="preserve">An XGA of </w:t>
        </w:r>
      </w:ins>
      <w:ins w:id="800" w:author="Albi Celaj [2]" w:date="2019-02-14T16:51:00Z">
        <w:r w:rsidR="007373D5">
          <w:rPr>
            <w:bCs/>
            <w:iCs/>
            <w:color w:val="000000" w:themeColor="text1"/>
          </w:rPr>
          <w:t>GPCR signaling</w:t>
        </w:r>
      </w:ins>
      <w:ins w:id="801" w:author="Albi Celaj [2]" w:date="2019-02-14T16:52:00Z">
        <w:r w:rsidR="007373D5">
          <w:rPr>
            <w:bCs/>
            <w:iCs/>
            <w:color w:val="000000" w:themeColor="text1"/>
          </w:rPr>
          <w:t>,</w:t>
        </w:r>
      </w:ins>
      <w:ins w:id="802" w:author="Albi Celaj [2]" w:date="2019-02-14T16:51:00Z">
        <w:r w:rsidR="007373D5">
          <w:rPr>
            <w:bCs/>
            <w:iCs/>
            <w:color w:val="000000" w:themeColor="text1"/>
          </w:rPr>
          <w:t xml:space="preserve"> for example, </w:t>
        </w:r>
      </w:ins>
      <w:del w:id="803" w:author="Albi Celaj [2]" w:date="2019-02-14T16:52:00Z">
        <w:r w:rsidR="003F2117" w:rsidDel="007373D5">
          <w:rPr>
            <w:bCs/>
            <w:iCs/>
            <w:color w:val="000000" w:themeColor="text1"/>
          </w:rPr>
          <w:delText xml:space="preserve">Another </w:delText>
        </w:r>
        <w:r w:rsidR="008D6812" w:rsidDel="007373D5">
          <w:rPr>
            <w:bCs/>
            <w:iCs/>
            <w:color w:val="000000" w:themeColor="text1"/>
          </w:rPr>
          <w:delText>XGA</w:delText>
        </w:r>
        <w:r w:rsidR="00BB4C59" w:rsidDel="007373D5">
          <w:rPr>
            <w:bCs/>
            <w:iCs/>
            <w:color w:val="000000" w:themeColor="text1"/>
          </w:rPr>
          <w:delText xml:space="preserve"> </w:delText>
        </w:r>
        <w:r w:rsidR="00F151CA" w:rsidDel="007373D5">
          <w:rPr>
            <w:bCs/>
            <w:iCs/>
            <w:color w:val="000000" w:themeColor="text1"/>
          </w:rPr>
          <w:delText xml:space="preserve">in yeast </w:delText>
        </w:r>
      </w:del>
      <w:r w:rsidR="00F6272C">
        <w:rPr>
          <w:bCs/>
          <w:iCs/>
          <w:color w:val="000000" w:themeColor="text1"/>
        </w:rPr>
        <w:t>could be performed</w:t>
      </w:r>
      <w:del w:id="804" w:author="Albi Celaj [2]" w:date="2019-02-14T16:52:00Z">
        <w:r w:rsidR="00F151CA" w:rsidDel="007373D5">
          <w:rPr>
            <w:bCs/>
            <w:iCs/>
            <w:color w:val="000000" w:themeColor="text1"/>
          </w:rPr>
          <w:delText>, for example,</w:delText>
        </w:r>
      </w:del>
      <w:r w:rsidR="00F6272C">
        <w:rPr>
          <w:bCs/>
          <w:iCs/>
          <w:color w:val="000000" w:themeColor="text1"/>
        </w:rPr>
        <w:t xml:space="preserve"> </w:t>
      </w:r>
      <w:ins w:id="805" w:author="Albi Celaj [2]" w:date="2019-02-14T16:56:00Z">
        <w:r>
          <w:rPr>
            <w:bCs/>
            <w:iCs/>
            <w:color w:val="000000" w:themeColor="text1"/>
          </w:rPr>
          <w:t xml:space="preserve">using </w:t>
        </w:r>
      </w:ins>
      <w:del w:id="806" w:author="Albi Celaj [2]" w:date="2019-02-14T16:52:00Z">
        <w:r w:rsidR="00F6272C" w:rsidDel="007373D5">
          <w:rPr>
            <w:bCs/>
            <w:iCs/>
            <w:color w:val="000000" w:themeColor="text1"/>
          </w:rPr>
          <w:delText>with</w:delText>
        </w:r>
        <w:r w:rsidR="009A6615" w:rsidDel="007373D5">
          <w:rPr>
            <w:bCs/>
            <w:iCs/>
            <w:color w:val="000000" w:themeColor="text1"/>
          </w:rPr>
          <w:delText xml:space="preserve"> </w:delText>
        </w:r>
      </w:del>
      <w:r w:rsidR="009A6615">
        <w:rPr>
          <w:bCs/>
          <w:iCs/>
          <w:color w:val="000000" w:themeColor="text1"/>
        </w:rPr>
        <w:t>a</w:t>
      </w:r>
      <w:ins w:id="807" w:author="Albi Celaj [2]" w:date="2019-02-14T16:53:00Z">
        <w:r w:rsidR="007373D5">
          <w:rPr>
            <w:bCs/>
            <w:iCs/>
            <w:color w:val="000000" w:themeColor="text1"/>
          </w:rPr>
          <w:t>n existing yeast mutant with 16 GCPR</w:t>
        </w:r>
      </w:ins>
      <w:del w:id="808" w:author="Albi Celaj [2]" w:date="2019-02-14T16:53:00Z">
        <w:r w:rsidR="00F04E74" w:rsidDel="007373D5">
          <w:rPr>
            <w:bCs/>
            <w:iCs/>
            <w:color w:val="000000" w:themeColor="text1"/>
          </w:rPr>
          <w:delText>n existing</w:delText>
        </w:r>
        <w:r w:rsidR="008D1FA0" w:rsidDel="007373D5">
          <w:rPr>
            <w:bCs/>
            <w:iCs/>
            <w:color w:val="000000" w:themeColor="text1"/>
          </w:rPr>
          <w:delText xml:space="preserve"> 16-deletion mutant for GPCR</w:delText>
        </w:r>
      </w:del>
      <w:r w:rsidR="008D1FA0">
        <w:rPr>
          <w:bCs/>
          <w:iCs/>
          <w:color w:val="000000" w:themeColor="text1"/>
        </w:rPr>
        <w:t xml:space="preserve"> pathway-related genes</w:t>
      </w:r>
      <w:ins w:id="809" w:author="Albi Celaj [2]" w:date="2019-02-14T16:54:00Z">
        <w:r w:rsidR="007373D5">
          <w:rPr>
            <w:bCs/>
            <w:iCs/>
            <w:color w:val="000000" w:themeColor="text1"/>
          </w:rPr>
          <w:t xml:space="preserve"> deleted</w:t>
        </w:r>
      </w:ins>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w:t>
      </w:r>
      <w:ins w:id="810" w:author="Albi Celaj [2]" w:date="2019-02-14T16:54:00Z">
        <w:r w:rsidR="007373D5">
          <w:rPr>
            <w:bCs/>
            <w:iCs/>
            <w:color w:val="000000" w:themeColor="text1"/>
          </w:rPr>
          <w:t xml:space="preserve"> </w:t>
        </w:r>
      </w:ins>
      <w:del w:id="811" w:author="Albi Celaj [2]" w:date="2019-02-14T16:54:00Z">
        <w:r w:rsidR="009A6615" w:rsidDel="007373D5">
          <w:rPr>
            <w:bCs/>
            <w:iCs/>
            <w:color w:val="000000" w:themeColor="text1"/>
          </w:rPr>
          <w:delText xml:space="preserve"> </w:delText>
        </w:r>
        <w:r w:rsidR="00F6272C" w:rsidDel="007373D5">
          <w:rPr>
            <w:bCs/>
            <w:iCs/>
            <w:color w:val="000000" w:themeColor="text1"/>
          </w:rPr>
          <w:delText xml:space="preserve"> </w:delText>
        </w:r>
      </w:del>
      <w:del w:id="812" w:author="Albi Celaj [2]" w:date="2019-02-14T16:56:00Z">
        <w:r w:rsidR="007B5938" w:rsidDel="00551CFE">
          <w:rPr>
            <w:bCs/>
            <w:iCs/>
            <w:color w:val="000000" w:themeColor="text1"/>
          </w:rPr>
          <w:delText>Using</w:delText>
        </w:r>
      </w:del>
      <w:ins w:id="813" w:author="Albi Celaj [2]" w:date="2019-02-14T16:56:00Z">
        <w:r>
          <w:rPr>
            <w:bCs/>
            <w:iCs/>
            <w:color w:val="000000" w:themeColor="text1"/>
          </w:rPr>
          <w:t>With</w:t>
        </w:r>
      </w:ins>
      <w:r w:rsidR="007B5938">
        <w:rPr>
          <w:bCs/>
          <w:iCs/>
          <w:color w:val="000000" w:themeColor="text1"/>
        </w:rPr>
        <w:t xml:space="preserve">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w:t>
      </w:r>
      <w:del w:id="814" w:author="Albi Celaj [2]" w:date="2019-02-14T16:54:00Z">
        <w:r w:rsidR="003F2117" w:rsidDel="007373D5">
          <w:rPr>
            <w:bCs/>
            <w:iCs/>
            <w:color w:val="000000" w:themeColor="text1"/>
          </w:rPr>
          <w:delText xml:space="preserve">the </w:delText>
        </w:r>
      </w:del>
      <w:r w:rsidR="006E3ABF">
        <w:rPr>
          <w:bCs/>
          <w:iCs/>
          <w:color w:val="000000" w:themeColor="text1"/>
        </w:rPr>
        <w:t xml:space="preserve">construction of </w:t>
      </w:r>
      <w:del w:id="815" w:author="Albi Celaj [2]" w:date="2019-02-14T16:54:00Z">
        <w:r w:rsidR="006E3ABF" w:rsidDel="007373D5">
          <w:rPr>
            <w:bCs/>
            <w:iCs/>
            <w:color w:val="000000" w:themeColor="text1"/>
          </w:rPr>
          <w:delText xml:space="preserve">other </w:delText>
        </w:r>
      </w:del>
      <w:r w:rsidR="006E3ABF">
        <w:rPr>
          <w:bCs/>
          <w:iCs/>
          <w:color w:val="000000" w:themeColor="text1"/>
        </w:rPr>
        <w:t>multi-variant strains</w:t>
      </w:r>
      <w:del w:id="816" w:author="Albi Celaj [2]" w:date="2019-02-14T16:54:00Z">
        <w:r w:rsidR="006E3ABF" w:rsidDel="007373D5">
          <w:rPr>
            <w:bCs/>
            <w:iCs/>
            <w:color w:val="000000" w:themeColor="text1"/>
          </w:rPr>
          <w:delText xml:space="preserve"> as required</w:delText>
        </w:r>
      </w:del>
      <w:r w:rsidR="006E3ABF">
        <w:rPr>
          <w:bCs/>
          <w:iCs/>
          <w:color w:val="000000" w:themeColor="text1"/>
        </w:rPr>
        <w:t xml:space="preserve">. </w:t>
      </w:r>
      <w:del w:id="817" w:author="Albi Celaj [2]" w:date="2019-02-14T16:55:00Z">
        <w:r w:rsidR="006E3ABF" w:rsidDel="007373D5">
          <w:rPr>
            <w:bCs/>
            <w:iCs/>
            <w:color w:val="000000" w:themeColor="text1"/>
          </w:rPr>
          <w:delText xml:space="preserve"> </w:delText>
        </w:r>
        <w:r w:rsidR="003E2EF2" w:rsidDel="007373D5">
          <w:rPr>
            <w:bCs/>
            <w:iCs/>
            <w:color w:val="000000" w:themeColor="text1"/>
          </w:rPr>
          <w:delText xml:space="preserve">CRISPR-based </w:delText>
        </w:r>
        <w:r w:rsidR="00E3050F" w:rsidDel="007373D5">
          <w:rPr>
            <w:bCs/>
            <w:iCs/>
            <w:color w:val="000000" w:themeColor="text1"/>
          </w:rPr>
          <w:delText>methods for</w:delText>
        </w:r>
      </w:del>
      <w:ins w:id="818" w:author="Albi Celaj [2]" w:date="2019-02-14T16:55:00Z">
        <w:r w:rsidR="007373D5">
          <w:rPr>
            <w:bCs/>
            <w:iCs/>
            <w:color w:val="000000" w:themeColor="text1"/>
          </w:rPr>
          <w:t>Indeed,</w:t>
        </w:r>
      </w:ins>
      <w:r w:rsidR="00E3050F">
        <w:rPr>
          <w:bCs/>
          <w:iCs/>
          <w:color w:val="000000" w:themeColor="text1"/>
        </w:rPr>
        <w:t xml:space="preserve">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w:t>
      </w:r>
      <w:ins w:id="819" w:author="Albi Celaj [2]" w:date="2019-02-14T16:55:00Z">
        <w:r w:rsidR="007373D5">
          <w:rPr>
            <w:bCs/>
            <w:iCs/>
            <w:color w:val="000000" w:themeColor="text1"/>
          </w:rPr>
          <w:t>s</w:t>
        </w:r>
      </w:ins>
      <w:del w:id="820" w:author="Albi Celaj [2]" w:date="2019-02-14T16:55:00Z">
        <w:r w:rsidR="00D668FD" w:rsidDel="007373D5">
          <w:rPr>
            <w:bCs/>
            <w:iCs/>
            <w:color w:val="000000" w:themeColor="text1"/>
          </w:rPr>
          <w:delText>ve</w:delText>
        </w:r>
      </w:del>
      <w:r w:rsidR="00D668FD">
        <w:rPr>
          <w:bCs/>
          <w:iCs/>
          <w:color w:val="000000" w:themeColor="text1"/>
        </w:rPr>
        <w:t xml:space="preserve"> been described </w:t>
      </w:r>
      <w:r w:rsidR="007230F5">
        <w:rPr>
          <w:bCs/>
          <w:iCs/>
          <w:color w:val="000000" w:themeColor="text1"/>
        </w:rPr>
        <w:t>in</w:t>
      </w:r>
      <w:r w:rsidR="00E3050F">
        <w:rPr>
          <w:bCs/>
          <w:iCs/>
          <w:color w:val="000000" w:themeColor="text1"/>
        </w:rPr>
        <w:t xml:space="preserve"> </w:t>
      </w:r>
      <w:ins w:id="821" w:author="Albi Celaj [2]" w:date="2019-02-14T16:55:00Z">
        <w:r w:rsidR="002D3C0D">
          <w:rPr>
            <w:bCs/>
            <w:iCs/>
            <w:color w:val="000000" w:themeColor="text1"/>
          </w:rPr>
          <w:t>multiple</w:t>
        </w:r>
      </w:ins>
      <w:del w:id="822" w:author="Albi Celaj [2]" w:date="2019-02-14T16:55:00Z">
        <w:r w:rsidR="003E2EF2" w:rsidDel="002D3C0D">
          <w:rPr>
            <w:bCs/>
            <w:iCs/>
            <w:color w:val="000000" w:themeColor="text1"/>
          </w:rPr>
          <w:delText>other</w:delText>
        </w:r>
      </w:del>
      <w:r w:rsidR="003E2EF2">
        <w:rPr>
          <w:bCs/>
          <w:iCs/>
          <w:color w:val="000000" w:themeColor="text1"/>
        </w:rPr>
        <w:t xml:space="preserve"> model </w:t>
      </w:r>
      <w:r w:rsidR="00E3050F">
        <w:rPr>
          <w:bCs/>
          <w:iCs/>
          <w:color w:val="000000" w:themeColor="text1"/>
        </w:rPr>
        <w:t>organisms</w:t>
      </w:r>
      <w:ins w:id="823" w:author="Albi Celaj [2]" w:date="2019-02-14T16:55:00Z">
        <w:r w:rsidR="002D3C0D">
          <w:rPr>
            <w:bCs/>
            <w:iCs/>
            <w:color w:val="000000" w:themeColor="text1"/>
          </w:rPr>
          <w:t>:</w:t>
        </w:r>
      </w:ins>
      <w:r w:rsidR="00E3050F">
        <w:rPr>
          <w:bCs/>
          <w:iCs/>
          <w:color w:val="000000" w:themeColor="text1"/>
        </w:rPr>
        <w:t xml:space="preserve"> </w:t>
      </w:r>
      <w:del w:id="824" w:author="Albi Celaj [2]" w:date="2019-02-14T16:55:00Z">
        <w:r w:rsidR="00E3050F" w:rsidDel="002D3C0D">
          <w:rPr>
            <w:bCs/>
            <w:iCs/>
            <w:color w:val="000000" w:themeColor="text1"/>
          </w:rPr>
          <w:delText>such as</w:delText>
        </w:r>
      </w:del>
      <w:ins w:id="825" w:author="Albi Celaj [2]" w:date="2019-02-14T16:55:00Z">
        <w:r w:rsidR="002D3C0D">
          <w:rPr>
            <w:bCs/>
            <w:iCs/>
            <w:color w:val="000000" w:themeColor="text1"/>
          </w:rPr>
          <w:t>e</w:t>
        </w:r>
      </w:ins>
      <w:ins w:id="826" w:author="Albi Celaj [2]" w:date="2019-02-14T16:56:00Z">
        <w:r w:rsidR="002D3C0D">
          <w:rPr>
            <w:bCs/>
            <w:iCs/>
            <w:color w:val="000000" w:themeColor="text1"/>
          </w:rPr>
          <w:t>.g.</w:t>
        </w:r>
      </w:ins>
      <w:r w:rsidR="00E3050F">
        <w:rPr>
          <w:bCs/>
          <w:iCs/>
          <w:color w:val="000000" w:themeColor="text1"/>
        </w:rPr>
        <w:t xml:space="preserve">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p>
    <w:p w14:paraId="2C45652A" w14:textId="77777777" w:rsidR="007373D5" w:rsidDel="00BB5E3F" w:rsidRDefault="007373D5" w:rsidP="007E1A02">
      <w:pPr>
        <w:jc w:val="both"/>
        <w:rPr>
          <w:ins w:id="827" w:author="Albi Celaj [2]" w:date="2019-02-14T16:49:00Z"/>
          <w:del w:id="828" w:author="Albi Celaj" w:date="2019-02-21T17:56:00Z"/>
          <w:color w:val="000000" w:themeColor="text1"/>
          <w:lang w:val="en-CA"/>
        </w:rPr>
      </w:pPr>
    </w:p>
    <w:p w14:paraId="4766FB44" w14:textId="61D4A5C9" w:rsidR="00CD24CF" w:rsidRPr="007E1A02" w:rsidDel="00575B73" w:rsidRDefault="00947084" w:rsidP="007E1A02">
      <w:pPr>
        <w:jc w:val="both"/>
        <w:rPr>
          <w:del w:id="829" w:author="Albi Celaj [2]" w:date="2019-02-14T17:15:00Z"/>
          <w:color w:val="000000" w:themeColor="text1"/>
          <w:lang w:val="en-CA"/>
        </w:rPr>
      </w:pPr>
      <w:del w:id="830" w:author="Albi Celaj [2]" w:date="2019-02-14T17:15:00Z">
        <w:r w:rsidDel="00575B73">
          <w:rPr>
            <w:bCs/>
            <w:iCs/>
            <w:color w:val="000000" w:themeColor="text1"/>
          </w:rPr>
          <w:delText xml:space="preserve">Mutations </w:delText>
        </w:r>
        <w:r w:rsidR="007B5938" w:rsidDel="00575B73">
          <w:rPr>
            <w:bCs/>
            <w:iCs/>
            <w:color w:val="000000" w:themeColor="text1"/>
          </w:rPr>
          <w:delText>can</w:delText>
        </w:r>
        <w:r w:rsidDel="00575B73">
          <w:rPr>
            <w:bCs/>
            <w:iCs/>
            <w:color w:val="000000" w:themeColor="text1"/>
          </w:rPr>
          <w:delText xml:space="preserve"> be distributed between two parents, allowing </w:delText>
        </w:r>
        <w:r w:rsidR="008D6812" w:rsidDel="00575B73">
          <w:rPr>
            <w:bCs/>
            <w:iCs/>
            <w:color w:val="000000" w:themeColor="text1"/>
          </w:rPr>
          <w:delText>XGA</w:delText>
        </w:r>
        <w:r w:rsidDel="00575B73">
          <w:rPr>
            <w:bCs/>
            <w:iCs/>
            <w:color w:val="000000" w:themeColor="text1"/>
          </w:rPr>
          <w:delText xml:space="preserve"> in cases where </w:delText>
        </w:r>
        <w:r w:rsidR="003F2117" w:rsidDel="00575B73">
          <w:rPr>
            <w:bCs/>
            <w:iCs/>
            <w:color w:val="000000" w:themeColor="text1"/>
          </w:rPr>
          <w:delText xml:space="preserve">not all perturbations can </w:delText>
        </w:r>
        <w:r w:rsidR="007F766B" w:rsidDel="00575B73">
          <w:rPr>
            <w:bCs/>
            <w:iCs/>
            <w:color w:val="000000" w:themeColor="text1"/>
          </w:rPr>
          <w:delText>be introduced into a single individual</w:delText>
        </w:r>
        <w:r w:rsidR="00571925" w:rsidRPr="00233F15" w:rsidDel="00575B73">
          <w:rPr>
            <w:bCs/>
            <w:iCs/>
            <w:color w:val="000000" w:themeColor="text1"/>
          </w:rPr>
          <w:delText>.</w:delText>
        </w:r>
        <w:r w:rsidR="00360A90" w:rsidDel="00575B73">
          <w:rPr>
            <w:bCs/>
            <w:iCs/>
            <w:color w:val="000000" w:themeColor="text1"/>
          </w:rPr>
          <w:delText xml:space="preserve">  </w:delText>
        </w:r>
        <w:r w:rsidR="0022466F" w:rsidDel="00575B73">
          <w:rPr>
            <w:bCs/>
            <w:iCs/>
            <w:color w:val="000000" w:themeColor="text1"/>
          </w:rPr>
          <w:delText>C</w:delText>
        </w:r>
        <w:r w:rsidDel="00575B73">
          <w:rPr>
            <w:bCs/>
            <w:iCs/>
            <w:color w:val="000000" w:themeColor="text1"/>
          </w:rPr>
          <w:delText xml:space="preserve">rosses can be made more complex, involving multiple matings between multiple parental strains carrying different subsets of targeted variation, and subsequent inter-crosses between F1 populations </w:delText>
        </w:r>
        <w:r w:rsidR="00F151CA" w:rsidDel="00575B73">
          <w:rPr>
            <w:bCs/>
            <w:iCs/>
            <w:color w:val="000000" w:themeColor="text1"/>
          </w:rPr>
          <w:delText xml:space="preserve">as </w:delText>
        </w:r>
        <w:r w:rsidR="005158ED" w:rsidDel="00575B73">
          <w:rPr>
            <w:bCs/>
            <w:iCs/>
            <w:color w:val="000000" w:themeColor="text1"/>
          </w:rPr>
          <w:delText>n</w:delText>
        </w:r>
        <w:r w:rsidR="007B5938" w:rsidDel="00575B73">
          <w:rPr>
            <w:bCs/>
            <w:iCs/>
            <w:color w:val="000000" w:themeColor="text1"/>
          </w:rPr>
          <w:delText>eeded</w:delText>
        </w:r>
        <w:r w:rsidR="006E3ABF" w:rsidDel="00575B73">
          <w:rPr>
            <w:bCs/>
            <w:iCs/>
            <w:color w:val="000000" w:themeColor="text1"/>
          </w:rPr>
          <w:delText>.</w:delText>
        </w:r>
      </w:del>
    </w:p>
    <w:p w14:paraId="3A8DD683" w14:textId="0646E307" w:rsidR="00CD24CF" w:rsidRDefault="00CD24CF" w:rsidP="009A6615">
      <w:pPr>
        <w:jc w:val="both"/>
        <w:rPr>
          <w:bCs/>
          <w:iCs/>
          <w:color w:val="000000" w:themeColor="text1"/>
        </w:rPr>
      </w:pPr>
    </w:p>
    <w:p w14:paraId="0F57984D" w14:textId="70973F99"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del w:id="831" w:author="Albi Celaj [3]" w:date="2019-02-19T17:56:00Z">
        <w:r w:rsidR="00145675" w:rsidDel="002B5D5C">
          <w:rPr>
            <w:bCs/>
            <w:iCs/>
            <w:color w:val="000000" w:themeColor="text1"/>
          </w:rPr>
          <w:delText>‘</w:delText>
        </w:r>
      </w:del>
      <w:r w:rsidR="00145675">
        <w:rPr>
          <w:bCs/>
          <w:iCs/>
          <w:color w:val="000000" w:themeColor="text1"/>
        </w:rPr>
        <w:t>direct</w:t>
      </w:r>
      <w:r w:rsidR="001F4960">
        <w:rPr>
          <w:bCs/>
          <w:iCs/>
          <w:color w:val="000000" w:themeColor="text1"/>
        </w:rPr>
        <w:t>ly</w:t>
      </w:r>
      <w:ins w:id="832" w:author="Albi Celaj [3]" w:date="2019-02-19T17:56:00Z">
        <w:r w:rsidR="00A968ED">
          <w:rPr>
            <w:bCs/>
            <w:iCs/>
            <w:color w:val="000000" w:themeColor="text1"/>
          </w:rPr>
          <w:t>-</w:t>
        </w:r>
      </w:ins>
      <w:del w:id="833" w:author="Albi Celaj [3]" w:date="2019-02-19T17:56:00Z">
        <w:r w:rsidR="001F4960" w:rsidDel="00A968ED">
          <w:rPr>
            <w:bCs/>
            <w:iCs/>
            <w:color w:val="000000" w:themeColor="text1"/>
          </w:rPr>
          <w:delText xml:space="preserve"> </w:delText>
        </w:r>
      </w:del>
      <w:r w:rsidR="001F4960">
        <w:rPr>
          <w:bCs/>
          <w:iCs/>
          <w:color w:val="000000" w:themeColor="text1"/>
        </w:rPr>
        <w:t>engineered</w:t>
      </w:r>
      <w:del w:id="834" w:author="Albi Celaj [3]" w:date="2019-02-19T17:56:00Z">
        <w:r w:rsidR="00145675" w:rsidDel="002B5D5C">
          <w:rPr>
            <w:bCs/>
            <w:iCs/>
            <w:color w:val="000000" w:themeColor="text1"/>
          </w:rPr>
          <w:delText>’</w:delText>
        </w:r>
      </w:del>
      <w:r w:rsidR="00145675">
        <w:rPr>
          <w:bCs/>
          <w:iCs/>
          <w:color w:val="000000" w:themeColor="text1"/>
        </w:rPr>
        <w:t xml:space="preserve"> </w:t>
      </w:r>
      <w:r w:rsidR="008D6812">
        <w:rPr>
          <w:bCs/>
          <w:iCs/>
          <w:color w:val="000000" w:themeColor="text1"/>
        </w:rPr>
        <w:t>XGA</w:t>
      </w:r>
      <w:r w:rsidR="00BA4DDB">
        <w:rPr>
          <w:bCs/>
          <w:iCs/>
          <w:color w:val="000000" w:themeColor="text1"/>
        </w:rPr>
        <w:t xml:space="preserve">.  </w:t>
      </w:r>
      <w:ins w:id="835" w:author="Albi Celaj" w:date="2019-02-19T14:56:00Z">
        <w:r w:rsidR="00EB4520">
          <w:rPr>
            <w:bCs/>
            <w:iCs/>
            <w:color w:val="000000" w:themeColor="text1"/>
          </w:rPr>
          <w:t xml:space="preserve">Indeed, it is already possible to profile </w:t>
        </w:r>
        <w:r w:rsidR="002C021B">
          <w:rPr>
            <w:bCs/>
            <w:iCs/>
            <w:color w:val="000000" w:themeColor="text1"/>
          </w:rPr>
          <w:t xml:space="preserve">single-cell RNA levels </w:t>
        </w:r>
        <w:r w:rsidR="002C021B">
          <w:rPr>
            <w:bCs/>
            <w:iCs/>
            <w:color w:val="000000" w:themeColor="text1"/>
          </w:rPr>
          <w:fldChar w:fldCharType="begin" w:fldLock="1"/>
        </w:r>
      </w:ins>
      <w:r w:rsidR="00382CE4">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ins w:id="836" w:author="Albi Celaj" w:date="2019-02-19T14:56:00Z">
        <w:r w:rsidR="002C021B">
          <w:rPr>
            <w:bCs/>
            <w:iCs/>
            <w:color w:val="000000" w:themeColor="text1"/>
          </w:rPr>
          <w:fldChar w:fldCharType="separate"/>
        </w:r>
      </w:ins>
      <w:r w:rsidR="00382CE4" w:rsidRPr="00382CE4">
        <w:rPr>
          <w:bCs/>
          <w:iCs/>
          <w:noProof/>
          <w:color w:val="000000" w:themeColor="text1"/>
        </w:rPr>
        <w:t>(Dixit et al., 2016)</w:t>
      </w:r>
      <w:ins w:id="837" w:author="Albi Celaj" w:date="2019-02-19T14:56:00Z">
        <w:r w:rsidR="002C021B">
          <w:rPr>
            <w:bCs/>
            <w:iCs/>
            <w:color w:val="000000" w:themeColor="text1"/>
          </w:rPr>
          <w:fldChar w:fldCharType="end"/>
        </w:r>
        <w:r w:rsidR="002C021B">
          <w:rPr>
            <w:bCs/>
            <w:iCs/>
            <w:color w:val="000000" w:themeColor="text1"/>
          </w:rPr>
          <w:t xml:space="preserve"> and chromatin state </w:t>
        </w:r>
        <w:r w:rsidR="002C021B">
          <w:rPr>
            <w:bCs/>
            <w:iCs/>
            <w:color w:val="000000" w:themeColor="text1"/>
          </w:rPr>
          <w:fldChar w:fldCharType="begin" w:fldLock="1"/>
        </w:r>
        <w:r w:rsidR="002C021B">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2C021B">
          <w:rPr>
            <w:rFonts w:ascii="Cambria Math" w:hAnsi="Cambria Math" w:cs="Cambria Math"/>
            <w:bCs/>
            <w:iCs/>
            <w:color w:val="000000" w:themeColor="text1"/>
          </w:rPr>
          <w:instrText>∼</w:instrText>
        </w:r>
        <w:r w:rsidR="002C021B">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2C021B">
          <w:rPr>
            <w:bCs/>
            <w:iCs/>
            <w:color w:val="000000" w:themeColor="text1"/>
          </w:rPr>
          <w:fldChar w:fldCharType="separate"/>
        </w:r>
        <w:r w:rsidR="002C021B" w:rsidRPr="00E4294E">
          <w:rPr>
            <w:bCs/>
            <w:iCs/>
            <w:noProof/>
            <w:color w:val="000000" w:themeColor="text1"/>
          </w:rPr>
          <w:t>(Rubin et al., 2018)</w:t>
        </w:r>
        <w:r w:rsidR="002C021B">
          <w:rPr>
            <w:bCs/>
            <w:iCs/>
            <w:color w:val="000000" w:themeColor="text1"/>
          </w:rPr>
          <w:fldChar w:fldCharType="end"/>
        </w:r>
        <w:r w:rsidR="002C021B">
          <w:rPr>
            <w:bCs/>
            <w:iCs/>
            <w:color w:val="000000" w:themeColor="text1"/>
          </w:rPr>
          <w:t xml:space="preserve"> following combinatorial gene disruptions</w:t>
        </w:r>
      </w:ins>
      <w:ins w:id="838" w:author="Albi Celaj" w:date="2019-02-20T12:49:00Z">
        <w:r w:rsidR="00382CE4">
          <w:rPr>
            <w:bCs/>
            <w:iCs/>
            <w:color w:val="000000" w:themeColor="text1"/>
          </w:rPr>
          <w:t>, although this has not been applied for</w:t>
        </w:r>
      </w:ins>
      <w:r w:rsidR="003729FF">
        <w:rPr>
          <w:bCs/>
          <w:iCs/>
          <w:color w:val="000000" w:themeColor="text1"/>
        </w:rPr>
        <w:t xml:space="preserve"> </w:t>
      </w:r>
      <w:ins w:id="839" w:author="Albi Celaj" w:date="2019-02-20T13:00:00Z">
        <w:r w:rsidR="003729FF">
          <w:rPr>
            <w:bCs/>
            <w:iCs/>
            <w:color w:val="000000" w:themeColor="text1"/>
          </w:rPr>
          <w:t xml:space="preserve">large numbers of </w:t>
        </w:r>
      </w:ins>
      <w:ins w:id="840" w:author="Albi Celaj" w:date="2019-02-21T17:59:00Z">
        <w:r w:rsidR="008722E2">
          <w:rPr>
            <w:bCs/>
            <w:i/>
            <w:iCs/>
            <w:color w:val="000000" w:themeColor="text1"/>
          </w:rPr>
          <w:t>X</w:t>
        </w:r>
      </w:ins>
      <w:ins w:id="841" w:author="Albi Celaj" w:date="2019-02-20T13:00:00Z">
        <w:r w:rsidR="003729FF">
          <w:rPr>
            <w:bCs/>
            <w:iCs/>
            <w:color w:val="000000" w:themeColor="text1"/>
          </w:rPr>
          <w:t>-gene variants</w:t>
        </w:r>
      </w:ins>
      <w:ins w:id="842" w:author="Albi Celaj" w:date="2019-02-19T14:57:00Z">
        <w:r w:rsidR="002C021B">
          <w:rPr>
            <w:bCs/>
            <w:iCs/>
            <w:color w:val="000000" w:themeColor="text1"/>
          </w:rPr>
          <w:t>.</w:t>
        </w:r>
      </w:ins>
      <w:del w:id="843" w:author="Albi Celaj" w:date="2019-02-19T14:57:00Z">
        <w:r w:rsidR="00CE40D5" w:rsidDel="002C021B">
          <w:rPr>
            <w:bCs/>
            <w:iCs/>
            <w:color w:val="000000" w:themeColor="text1"/>
          </w:rPr>
          <w:delText xml:space="preserve">For example, </w:delText>
        </w:r>
        <w:r w:rsidR="001D1D5C" w:rsidDel="002C021B">
          <w:rPr>
            <w:bCs/>
            <w:iCs/>
            <w:color w:val="000000" w:themeColor="text1"/>
          </w:rPr>
          <w:delText xml:space="preserve">RNA </w:delText>
        </w:r>
        <w:r w:rsidR="001719DE" w:rsidDel="002C021B">
          <w:rPr>
            <w:bCs/>
            <w:iCs/>
            <w:color w:val="000000" w:themeColor="text1"/>
          </w:rPr>
          <w:delText>levels</w:delText>
        </w:r>
        <w:r w:rsidR="00D339D4" w:rsidDel="002C021B">
          <w:rPr>
            <w:bCs/>
            <w:iCs/>
            <w:color w:val="000000" w:themeColor="text1"/>
          </w:rPr>
          <w:delText xml:space="preserve"> </w:delText>
        </w:r>
        <w:r w:rsidR="00262137" w:rsidDel="002C021B">
          <w:rPr>
            <w:bCs/>
            <w:iCs/>
            <w:color w:val="000000" w:themeColor="text1"/>
          </w:rPr>
          <w:fldChar w:fldCharType="begin" w:fldLock="1"/>
        </w:r>
        <w:r w:rsidR="00E4294E" w:rsidRPr="002C021B" w:rsidDel="002C021B">
          <w:rPr>
            <w:bCs/>
            <w:iCs/>
            <w:color w:val="000000" w:themeColor="text1"/>
          </w:rPr>
          <w:del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w:delInstrText>
        </w:r>
        <w:r w:rsidR="00E4294E" w:rsidRPr="001975B5" w:rsidDel="002C021B">
          <w:rPr>
            <w:bCs/>
            <w:iCs/>
            <w:color w:val="000000" w:themeColor="text1"/>
          </w:rPr>
          <w:delInstrText>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w:delInstrText>
        </w:r>
        <w:r w:rsidR="00E4294E" w:rsidRPr="002D1209" w:rsidDel="002C021B">
          <w:rPr>
            <w:bCs/>
            <w:iCs/>
            <w:color w:val="000000" w:themeColor="text1"/>
          </w:rPr>
          <w:delInstrText xml:space="preserve">seq to dissect the mammalian unfolded protein response (UPR) using single and combinatorial CRISPR perturbations. Two genome-scale CRISPR interference (CRISPRi) screens identified genes whose repression perturbs ER homeostasis. Subjecting </w:delInstrText>
        </w:r>
        <w:r w:rsidR="00E4294E" w:rsidRPr="002D1209" w:rsidDel="002C021B">
          <w:rPr>
            <w:rFonts w:ascii="Cambria Math" w:hAnsi="Cambria Math" w:cs="Cambria Math"/>
            <w:bCs/>
            <w:iCs/>
            <w:color w:val="000000" w:themeColor="text1"/>
          </w:rPr>
          <w:delInstrText>∼</w:delInstrText>
        </w:r>
        <w:r w:rsidR="00E4294E" w:rsidRPr="002D1209" w:rsidDel="002C021B">
          <w:rPr>
            <w:bCs/>
            <w:iCs/>
            <w:color w:val="000000" w:themeColor="text1"/>
          </w:rPr>
          <w:del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w:delInstrText>
        </w:r>
        <w:r w:rsidR="00E4294E" w:rsidRPr="002C021B" w:rsidDel="002C021B">
          <w:rPr>
            <w:bCs/>
            <w:iCs/>
            <w:color w:val="000000" w:themeColor="text1"/>
          </w:rPr>
          <w:delInstrText>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delInstrText>
        </w:r>
        <w:r w:rsidR="00262137" w:rsidDel="002C021B">
          <w:rPr>
            <w:bCs/>
            <w:iCs/>
            <w:color w:val="000000" w:themeColor="text1"/>
          </w:rPr>
          <w:fldChar w:fldCharType="separate"/>
        </w:r>
        <w:r w:rsidR="00262137" w:rsidRPr="002C021B" w:rsidDel="002C021B">
          <w:rPr>
            <w:bCs/>
            <w:iCs/>
            <w:noProof/>
            <w:color w:val="000000" w:themeColor="text1"/>
          </w:rPr>
          <w:delText>(Adamson et al., 2016; Dixit et al., 2016)</w:delText>
        </w:r>
        <w:r w:rsidR="00262137" w:rsidDel="002C021B">
          <w:rPr>
            <w:bCs/>
            <w:iCs/>
            <w:color w:val="000000" w:themeColor="text1"/>
          </w:rPr>
          <w:fldChar w:fldCharType="end"/>
        </w:r>
        <w:r w:rsidR="00C43A38" w:rsidDel="002C021B">
          <w:rPr>
            <w:bCs/>
            <w:iCs/>
            <w:color w:val="000000" w:themeColor="text1"/>
          </w:rPr>
          <w:delText xml:space="preserve"> and </w:delText>
        </w:r>
        <w:r w:rsidR="001719DE" w:rsidDel="002C021B">
          <w:rPr>
            <w:bCs/>
            <w:iCs/>
            <w:color w:val="000000" w:themeColor="text1"/>
          </w:rPr>
          <w:delText xml:space="preserve">chromatin state </w:delText>
        </w:r>
        <w:r w:rsidR="00E4294E" w:rsidDel="002C021B">
          <w:rPr>
            <w:bCs/>
            <w:iCs/>
            <w:color w:val="000000" w:themeColor="text1"/>
          </w:rPr>
          <w:fldChar w:fldCharType="begin" w:fldLock="1"/>
        </w:r>
        <w:r w:rsidR="006D2899" w:rsidDel="002C021B">
          <w:rPr>
            <w:bCs/>
            <w:iCs/>
            <w:color w:val="000000" w:themeColor="text1"/>
          </w:rPr>
          <w:del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delInstrText>
        </w:r>
        <w:r w:rsidR="006D2899" w:rsidDel="002C021B">
          <w:rPr>
            <w:rFonts w:ascii="Cambria Math" w:hAnsi="Cambria Math" w:cs="Cambria Math"/>
            <w:bCs/>
            <w:iCs/>
            <w:color w:val="000000" w:themeColor="text1"/>
          </w:rPr>
          <w:delInstrText>∼</w:delInstrText>
        </w:r>
        <w:r w:rsidR="006D2899" w:rsidDel="002C021B">
          <w:rPr>
            <w:bCs/>
            <w:iCs/>
            <w:color w:val="000000" w:themeColor="text1"/>
          </w:rPr>
          <w:del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delInstrText>
        </w:r>
        <w:r w:rsidR="00E4294E" w:rsidDel="002C021B">
          <w:rPr>
            <w:bCs/>
            <w:iCs/>
            <w:color w:val="000000" w:themeColor="text1"/>
          </w:rPr>
          <w:fldChar w:fldCharType="separate"/>
        </w:r>
        <w:r w:rsidR="00E4294E" w:rsidRPr="00E4294E" w:rsidDel="002C021B">
          <w:rPr>
            <w:bCs/>
            <w:iCs/>
            <w:noProof/>
            <w:color w:val="000000" w:themeColor="text1"/>
          </w:rPr>
          <w:delText>(Rubin et al., 2018)</w:delText>
        </w:r>
        <w:r w:rsidR="00E4294E" w:rsidDel="002C021B">
          <w:rPr>
            <w:bCs/>
            <w:iCs/>
            <w:color w:val="000000" w:themeColor="text1"/>
          </w:rPr>
          <w:fldChar w:fldCharType="end"/>
        </w:r>
        <w:r w:rsidR="001719DE" w:rsidDel="002C021B">
          <w:rPr>
            <w:bCs/>
            <w:iCs/>
            <w:color w:val="000000" w:themeColor="text1"/>
          </w:rPr>
          <w:delText xml:space="preserve"> </w:delText>
        </w:r>
        <w:r w:rsidR="00D40FEC" w:rsidDel="002C021B">
          <w:rPr>
            <w:bCs/>
            <w:iCs/>
            <w:color w:val="000000" w:themeColor="text1"/>
          </w:rPr>
          <w:delText>can be profiled in</w:delText>
        </w:r>
        <w:r w:rsidR="007943F0" w:rsidDel="002C021B">
          <w:rPr>
            <w:bCs/>
            <w:iCs/>
            <w:color w:val="000000" w:themeColor="text1"/>
          </w:rPr>
          <w:delText xml:space="preserve"> single cells</w:delText>
        </w:r>
        <w:r w:rsidR="001719DE" w:rsidDel="002C021B">
          <w:rPr>
            <w:bCs/>
            <w:iCs/>
            <w:color w:val="000000" w:themeColor="text1"/>
          </w:rPr>
          <w:delText xml:space="preserve"> following</w:delText>
        </w:r>
      </w:del>
      <w:del w:id="844" w:author="Albi Celaj" w:date="2019-02-19T14:56:00Z">
        <w:r w:rsidR="001719DE" w:rsidDel="002C021B">
          <w:rPr>
            <w:bCs/>
            <w:iCs/>
            <w:color w:val="000000" w:themeColor="text1"/>
          </w:rPr>
          <w:delText xml:space="preserve"> combinatorial gene disruptions</w:delText>
        </w:r>
      </w:del>
      <w:del w:id="845" w:author="Albi Celaj" w:date="2019-02-19T14:57:00Z">
        <w:r w:rsidR="001719DE" w:rsidDel="002C021B">
          <w:rPr>
            <w:bCs/>
            <w:iCs/>
            <w:color w:val="000000" w:themeColor="text1"/>
          </w:rPr>
          <w:delText>.</w:delText>
        </w:r>
      </w:del>
      <w:r w:rsidR="00F72EA1">
        <w:rPr>
          <w:bCs/>
          <w:iCs/>
          <w:color w:val="000000" w:themeColor="text1"/>
        </w:rPr>
        <w:t xml:space="preserve"> </w:t>
      </w:r>
      <w:ins w:id="846" w:author="Albi Celaj" w:date="2019-02-19T14:57:00Z">
        <w:r w:rsidR="002C021B">
          <w:rPr>
            <w:bCs/>
            <w:iCs/>
            <w:color w:val="000000" w:themeColor="text1"/>
          </w:rPr>
          <w:t xml:space="preserve"> </w:t>
        </w:r>
      </w:ins>
      <w:del w:id="847" w:author="Albi Celaj" w:date="2019-02-19T14:57:00Z">
        <w:r w:rsidR="00F72EA1" w:rsidDel="002C021B">
          <w:rPr>
            <w:bCs/>
            <w:iCs/>
            <w:color w:val="000000" w:themeColor="text1"/>
          </w:rPr>
          <w:delText xml:space="preserve"> </w:delText>
        </w:r>
      </w:del>
      <w:r w:rsidR="00F90715">
        <w:rPr>
          <w:bCs/>
          <w:iCs/>
          <w:color w:val="000000" w:themeColor="text1"/>
        </w:rPr>
        <w:t xml:space="preserve">In addition to </w:t>
      </w:r>
      <w:r w:rsidR="005F4080">
        <w:rPr>
          <w:bCs/>
          <w:iCs/>
          <w:color w:val="000000" w:themeColor="text1"/>
        </w:rPr>
        <w:t>permitting rich</w:t>
      </w:r>
      <w:ins w:id="848" w:author="Albi Celaj" w:date="2019-02-19T15:05:00Z">
        <w:r w:rsidR="002D1209">
          <w:rPr>
            <w:bCs/>
            <w:iCs/>
            <w:color w:val="000000" w:themeColor="text1"/>
          </w:rPr>
          <w:t>er</w:t>
        </w:r>
      </w:ins>
      <w:del w:id="849" w:author="Albi Celaj" w:date="2019-02-19T14:57:00Z">
        <w:r w:rsidR="005F4080" w:rsidDel="001975B5">
          <w:rPr>
            <w:bCs/>
            <w:iCs/>
            <w:color w:val="000000" w:themeColor="text1"/>
          </w:rPr>
          <w:delText>er</w:delText>
        </w:r>
      </w:del>
      <w:r w:rsidR="005F4080">
        <w:rPr>
          <w:bCs/>
          <w:iCs/>
          <w:color w:val="000000" w:themeColor="text1"/>
        </w:rPr>
        <w:t xml:space="preserve"> phenotyping</w:t>
      </w:r>
      <w:del w:id="850" w:author="Albi Celaj" w:date="2019-02-19T15:05:00Z">
        <w:r w:rsidR="00DA4A91" w:rsidDel="002D1209">
          <w:rPr>
            <w:bCs/>
            <w:iCs/>
            <w:color w:val="000000" w:themeColor="text1"/>
          </w:rPr>
          <w:delText xml:space="preserve"> (e.g.</w:delText>
        </w:r>
        <w:r w:rsidR="0056773A" w:rsidDel="002D1209">
          <w:rPr>
            <w:bCs/>
            <w:iCs/>
            <w:color w:val="000000" w:themeColor="text1"/>
          </w:rPr>
          <w:delText xml:space="preserve"> </w:delText>
        </w:r>
        <w:r w:rsidR="008D6812" w:rsidDel="002D1209">
          <w:rPr>
            <w:bCs/>
            <w:iCs/>
            <w:color w:val="000000" w:themeColor="text1"/>
          </w:rPr>
          <w:delText>XGA</w:delText>
        </w:r>
        <w:r w:rsidR="00B3086B" w:rsidDel="002D1209">
          <w:rPr>
            <w:bCs/>
            <w:iCs/>
            <w:color w:val="000000" w:themeColor="text1"/>
          </w:rPr>
          <w:delText xml:space="preserve"> of</w:delText>
        </w:r>
        <w:r w:rsidR="00DA4A91" w:rsidDel="002D1209">
          <w:rPr>
            <w:bCs/>
            <w:iCs/>
            <w:color w:val="000000" w:themeColor="text1"/>
          </w:rPr>
          <w:delText xml:space="preserve"> </w:delText>
        </w:r>
        <w:r w:rsidR="0056773A" w:rsidDel="002D1209">
          <w:rPr>
            <w:bCs/>
            <w:iCs/>
            <w:color w:val="000000" w:themeColor="text1"/>
          </w:rPr>
          <w:delText xml:space="preserve">a </w:delText>
        </w:r>
        <w:r w:rsidR="00DA4A91" w:rsidDel="002D1209">
          <w:rPr>
            <w:bCs/>
            <w:iCs/>
            <w:color w:val="000000" w:themeColor="text1"/>
          </w:rPr>
          <w:delText xml:space="preserve">transcriptional regulatory </w:delText>
        </w:r>
        <w:r w:rsidR="00861E48" w:rsidDel="002D1209">
          <w:rPr>
            <w:bCs/>
            <w:iCs/>
            <w:color w:val="000000" w:themeColor="text1"/>
          </w:rPr>
          <w:delText>system</w:delText>
        </w:r>
        <w:r w:rsidR="00DA4A91" w:rsidDel="002D1209">
          <w:rPr>
            <w:bCs/>
            <w:iCs/>
            <w:color w:val="000000" w:themeColor="text1"/>
          </w:rPr>
          <w:delText>)</w:delText>
        </w:r>
      </w:del>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r w:rsidR="003F2117">
        <w:rPr>
          <w:bCs/>
          <w:iCs/>
          <w:color w:val="000000" w:themeColor="text1"/>
        </w:rPr>
        <w:t xml:space="preserve">would </w:t>
      </w:r>
      <w:r w:rsidR="00001416">
        <w:rPr>
          <w:bCs/>
          <w:iCs/>
          <w:color w:val="000000" w:themeColor="text1"/>
        </w:rPr>
        <w:t xml:space="preserve">grow to </w:t>
      </w:r>
      <w:r w:rsidR="003F2117">
        <w:rPr>
          <w:bCs/>
          <w:iCs/>
          <w:color w:val="000000" w:themeColor="text1"/>
        </w:rPr>
        <w:t>&gt;</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2EF9FDF6"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w:t>
      </w:r>
      <w:r>
        <w:rPr>
          <w:bCs/>
          <w:iCs/>
          <w:color w:val="000000" w:themeColor="text1"/>
        </w:rPr>
        <w:t xml:space="preserve">Future work could include </w:t>
      </w:r>
      <w:r w:rsidR="00FD4872" w:rsidRPr="00944FDF">
        <w:rPr>
          <w:bCs/>
          <w:i/>
          <w:iCs/>
          <w:color w:val="000000" w:themeColor="text1"/>
        </w:rPr>
        <w:t>en</w:t>
      </w:r>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Pr>
          <w:bCs/>
          <w:iCs/>
          <w:color w:val="000000" w:themeColor="text1"/>
        </w:rPr>
        <w:t xml:space="preserve"> in each pool</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w:t>
      </w:r>
      <w:r w:rsidR="008D6812">
        <w:rPr>
          <w:bCs/>
          <w:iCs/>
          <w:color w:val="000000" w:themeColor="text1"/>
        </w:rPr>
        <w:t>XGA</w:t>
      </w:r>
      <w:r w:rsidR="00FD4872" w:rsidRPr="00944FDF">
        <w:rPr>
          <w:bCs/>
          <w:iCs/>
          <w:color w:val="000000" w:themeColor="text1"/>
        </w:rPr>
        <w:t xml:space="preserve">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 xml:space="preserve">For example, while no </w:t>
      </w:r>
      <w:r w:rsidR="00E80138">
        <w:rPr>
          <w:bCs/>
          <w:iCs/>
          <w:color w:val="000000" w:themeColor="text1"/>
        </w:rPr>
        <w:lastRenderedPageBreak/>
        <w:t>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4B55DC0E"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220641">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sidR="009755C0">
        <w:rPr>
          <w:bCs/>
          <w:iCs/>
          <w:color w:val="000000" w:themeColor="text1"/>
        </w:rPr>
        <w:fldChar w:fldCharType="separate"/>
      </w:r>
      <w:r w:rsidR="00382CE4" w:rsidRPr="00382CE4">
        <w:rPr>
          <w:bCs/>
          <w:iCs/>
          <w:noProof/>
          <w:color w:val="000000" w:themeColor="text1"/>
        </w:rPr>
        <w:t>(Angeles-Albores et al., 2018; Boettcher et al., 2018;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53C291D1" w:rsidR="007766A0" w:rsidRDefault="008D72E0" w:rsidP="00253781">
      <w:pPr>
        <w:jc w:val="both"/>
        <w:rPr>
          <w:bCs/>
          <w:iCs/>
          <w:color w:val="000000" w:themeColor="text1"/>
        </w:rPr>
      </w:pPr>
      <w:r>
        <w:rPr>
          <w:bCs/>
          <w:iCs/>
          <w:color w:val="000000" w:themeColor="text1"/>
        </w:rPr>
        <w:t>In summary, we showed that measur</w:t>
      </w:r>
      <w:ins w:id="851" w:author="Albi Celaj [2]" w:date="2019-02-13T17:59:00Z">
        <w:r w:rsidR="00FE4612">
          <w:rPr>
            <w:bCs/>
            <w:iCs/>
            <w:color w:val="000000" w:themeColor="text1"/>
          </w:rPr>
          <w:t>ing</w:t>
        </w:r>
      </w:ins>
      <w:del w:id="852" w:author="Albi Celaj [2]" w:date="2019-02-13T17:59:00Z">
        <w:r w:rsidDel="00FE4612">
          <w:rPr>
            <w:bCs/>
            <w:iCs/>
            <w:color w:val="000000" w:themeColor="text1"/>
          </w:rPr>
          <w:delText>ement</w:delText>
        </w:r>
      </w:del>
      <w:r>
        <w:rPr>
          <w:bCs/>
          <w:iCs/>
          <w:color w:val="000000" w:themeColor="text1"/>
        </w:rPr>
        <w:t xml:space="preserve"> and modeling </w:t>
      </w:r>
      <w:r w:rsidR="0086432E">
        <w:rPr>
          <w:bCs/>
          <w:iCs/>
          <w:color w:val="000000" w:themeColor="text1"/>
        </w:rPr>
        <w:t xml:space="preserve">rich </w:t>
      </w:r>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lastRenderedPageBreak/>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lastRenderedPageBreak/>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853"/>
      <w:commentRangeStart w:id="854"/>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853"/>
      <w:r w:rsidR="00447F5C">
        <w:rPr>
          <w:rStyle w:val="CommentReference"/>
          <w:rFonts w:asciiTheme="minorHAnsi" w:hAnsiTheme="minorHAnsi" w:cstheme="minorBidi"/>
        </w:rPr>
        <w:commentReference w:id="853"/>
      </w:r>
      <w:commentRangeEnd w:id="854"/>
      <w:r w:rsidR="00447F5C">
        <w:rPr>
          <w:rStyle w:val="CommentReference"/>
          <w:rFonts w:asciiTheme="minorHAnsi" w:hAnsiTheme="minorHAnsi" w:cstheme="minorBidi"/>
        </w:rPr>
        <w:commentReference w:id="854"/>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36F560C6"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601805DF" w:rsidR="004F4736" w:rsidRDefault="004F4736" w:rsidP="004F4736">
      <w:r>
        <w:lastRenderedPageBreak/>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Qiagen Qiaspin</w:t>
      </w:r>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149D1DF"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 purification 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w:t>
      </w:r>
      <w:r>
        <w:rPr>
          <w:bCs/>
          <w:iCs/>
          <w:color w:val="000000" w:themeColor="text1"/>
        </w:rPr>
        <w:lastRenderedPageBreak/>
        <w:t>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855"/>
      <w:commentRangeStart w:id="856"/>
      <w:r>
        <w:rPr>
          <w:bCs/>
          <w:iCs/>
          <w:color w:val="000000" w:themeColor="text1"/>
        </w:rPr>
        <w:t>–</w:t>
      </w:r>
      <w:r w:rsidRPr="00233F15">
        <w:rPr>
          <w:rFonts w:eastAsia="Times New Roman"/>
          <w:color w:val="333333"/>
          <w:shd w:val="clear" w:color="auto" w:fill="FFFFFF"/>
        </w:rPr>
        <w:t>Ura</w:t>
      </w:r>
      <w:commentRangeEnd w:id="855"/>
      <w:r>
        <w:rPr>
          <w:rStyle w:val="CommentReference"/>
          <w:rFonts w:asciiTheme="minorHAnsi" w:hAnsiTheme="minorHAnsi" w:cstheme="minorBidi"/>
        </w:rPr>
        <w:commentReference w:id="855"/>
      </w:r>
      <w:commentRangeEnd w:id="856"/>
      <w:r>
        <w:rPr>
          <w:rStyle w:val="CommentReference"/>
          <w:rFonts w:asciiTheme="minorHAnsi" w:hAnsiTheme="minorHAnsi" w:cstheme="minorBidi"/>
        </w:rPr>
        <w:commentReference w:id="856"/>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lastRenderedPageBreak/>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6B3720">
        <w:t>Qiagen MinElut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lastRenderedPageBreak/>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Samples from the original YPD + glycerol pool were thawn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YeaStar™ Genomic DNA Kit, quantified using </w:t>
      </w:r>
      <w:r w:rsidR="0010620E">
        <w:t>the Invitrogen Quant-IT dsDNA BR Assay kit</w:t>
      </w:r>
      <w:r w:rsidR="003B5708">
        <w:t xml:space="preserve">  (Cat No. 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857"/>
      <w:r w:rsidR="00226F4C">
        <w:t>After indexing, equal</w:t>
      </w:r>
      <w:r w:rsidR="001C1A6B">
        <w:t xml:space="preserve"> volumes</w:t>
      </w:r>
      <w:r w:rsidR="00226F4C">
        <w:t xml:space="preserve"> of UP-tag and DN-tag PCR products from each pool were run on a 3% agarose gel.  </w:t>
      </w:r>
      <w:commentRangeEnd w:id="857"/>
      <w:r w:rsidR="00B04DC2">
        <w:rPr>
          <w:rStyle w:val="CommentReference"/>
          <w:rFonts w:asciiTheme="minorHAnsi" w:hAnsiTheme="minorHAnsi" w:cstheme="minorBidi"/>
        </w:rPr>
        <w:commentReference w:id="857"/>
      </w:r>
      <w:r w:rsidR="00226F4C">
        <w:t xml:space="preserve">The expected 210bp bands were isolated and purified using a Qiagen MinElute Gel Extraction kit.  </w:t>
      </w:r>
      <w:r w:rsidR="001C1A6B">
        <w:t xml:space="preserve">DNA size and purity was confirmed by using the Agilent Bioanalyzer High Sensitity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NextSeq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484F60"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484F60"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484F60"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484F60"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484F60"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484F60"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484F60"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484F60"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lastRenderedPageBreak/>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484F60"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484F60"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484F60"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484F60"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484F60"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484F60"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484F60"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4FCD695F"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Equation 7) contains a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lastRenderedPageBreak/>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484F60"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484F60"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484F60"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w:t>
      </w:r>
      <w:r w:rsidR="009F4CE5">
        <w:rPr>
          <w:rFonts w:eastAsiaTheme="minorEastAsia"/>
          <w:bCs/>
          <w:iCs/>
          <w:color w:val="000000" w:themeColor="text1"/>
          <w:lang w:val="en-CA"/>
        </w:rPr>
        <w:lastRenderedPageBreak/>
        <w:t xml:space="preserve">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484F60"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484F60"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484F60"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w:t>
      </w:r>
      <w:r w:rsidR="00651DB9">
        <w:rPr>
          <w:rFonts w:eastAsiaTheme="minorEastAsia"/>
          <w:bCs/>
          <w:iCs/>
          <w:color w:val="000000" w:themeColor="text1"/>
          <w:lang w:val="en-CA"/>
        </w:rPr>
        <w:lastRenderedPageBreak/>
        <w:t>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484F60"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lastRenderedPageBreak/>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484F60"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484F60"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858"/>
      <w:r w:rsidRPr="001668D4">
        <w:rPr>
          <w:b/>
          <w:bCs/>
          <w:iCs/>
          <w:color w:val="000000" w:themeColor="text1"/>
        </w:rPr>
        <w:t>Analysis of Liquid Growth Data</w:t>
      </w:r>
      <w:commentRangeEnd w:id="858"/>
      <w:r w:rsidR="00883356" w:rsidRPr="001668D4">
        <w:rPr>
          <w:rStyle w:val="CommentReference"/>
          <w:color w:val="000000" w:themeColor="text1"/>
        </w:rPr>
        <w:commentReference w:id="858"/>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7DDCDCFF"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ins w:id="859" w:author="Albi Celaj [2]"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ins>
      <w:del w:id="860" w:author="Albi Celaj [2]" w:date="2019-02-12T13:12:00Z">
        <w:r w:rsidR="00B155B3" w:rsidRPr="00662D0E" w:rsidDel="0086627C">
          <w:rPr>
            <w:bCs/>
            <w:iCs/>
            <w:noProof/>
            <w:color w:val="000000" w:themeColor="text1"/>
            <w:vertAlign w:val="superscript"/>
          </w:rPr>
          <w:delText>25</w:delText>
        </w:r>
      </w:del>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ins w:id="861" w:author="Albi Celaj [2]" w:date="2019-02-12T13:13:00Z">
        <w:r w:rsidR="0086627C">
          <w:rPr>
            <w:bCs/>
            <w:iCs/>
            <w:color w:val="000000" w:themeColor="text1"/>
          </w:rPr>
          <w:t>-</w:t>
        </w:r>
      </w:ins>
      <w:del w:id="862" w:author="Albi Celaj [2]" w:date="2019-02-12T13:13:00Z">
        <w:r w:rsidR="00E12F5D" w:rsidRPr="00662D0E" w:rsidDel="0086627C">
          <w:rPr>
            <w:bCs/>
            <w:iCs/>
            <w:color w:val="000000" w:themeColor="text1"/>
          </w:rPr>
          <w:delText xml:space="preserve"> </w:delText>
        </w:r>
      </w:del>
      <w:r w:rsidR="0042637D" w:rsidRPr="00662D0E">
        <w:rPr>
          <w:bCs/>
          <w:iCs/>
          <w:color w:val="000000" w:themeColor="text1"/>
        </w:rPr>
        <w:t>constructed genomic prey library</w:t>
      </w:r>
      <w:ins w:id="863" w:author="Albi Celaj [2]"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ins>
      <w:del w:id="864" w:author="Albi Celaj [2]" w:date="2019-02-12T13:12:00Z">
        <w:r w:rsidR="0042637D" w:rsidRPr="00662D0E" w:rsidDel="0086627C">
          <w:rPr>
            <w:bCs/>
            <w:iCs/>
            <w:noProof/>
            <w:color w:val="000000" w:themeColor="text1"/>
            <w:vertAlign w:val="superscript"/>
          </w:rPr>
          <w:delText>25</w:delText>
        </w:r>
      </w:del>
      <w:del w:id="865" w:author="Albi Celaj [2]" w:date="2019-02-12T13:13:00Z">
        <w:r w:rsidR="0042637D" w:rsidRPr="00662D0E" w:rsidDel="00492B38">
          <w:rPr>
            <w:bCs/>
            <w:iCs/>
            <w:color w:val="000000" w:themeColor="text1"/>
          </w:rPr>
          <w:delText xml:space="preserve">.  </w:delText>
        </w:r>
      </w:del>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 xml:space="preserve">WAH </w:t>
      </w:r>
      <w:r w:rsidR="00E40499" w:rsidRPr="00662D0E">
        <w:rPr>
          <w:bCs/>
          <w:iCs/>
          <w:color w:val="000000" w:themeColor="text1"/>
        </w:rPr>
        <w:lastRenderedPageBreak/>
        <w:t>+25</w:t>
      </w:r>
      <w:r w:rsidR="00E40499" w:rsidRPr="00662D0E">
        <w:rPr>
          <w:bCs/>
          <w:iCs/>
          <w:color w:val="000000" w:themeColor="text1"/>
          <w:lang w:val="el-GR"/>
        </w:rPr>
        <w:t>μ</w:t>
      </w:r>
      <w:r w:rsidR="00E40499" w:rsidRPr="00662D0E">
        <w:rPr>
          <w:bCs/>
          <w:iCs/>
          <w:color w:val="000000" w:themeColor="text1"/>
        </w:rPr>
        <w:t xml:space="preserve">M fluconazole </w:t>
      </w:r>
      <w:commentRangeStart w:id="866"/>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866"/>
      <w:r w:rsidR="00662D0E">
        <w:rPr>
          <w:rStyle w:val="CommentReference"/>
          <w:rFonts w:asciiTheme="minorHAnsi" w:hAnsiTheme="minorHAnsi" w:cstheme="minorBidi"/>
        </w:rPr>
        <w:commentReference w:id="866"/>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867"/>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867"/>
      <w:r w:rsidR="00DF4CE6">
        <w:rPr>
          <w:rStyle w:val="CommentReference"/>
          <w:rFonts w:asciiTheme="minorHAnsi" w:hAnsiTheme="minorHAnsi" w:cstheme="minorBidi"/>
        </w:rPr>
        <w:commentReference w:id="867"/>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DNAs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as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r w:rsidR="00E51E3F">
        <w:rPr>
          <w:rFonts w:eastAsiaTheme="minorEastAsia"/>
          <w:bCs/>
          <w:iCs/>
          <w:color w:val="000000" w:themeColor="text1"/>
          <w:lang w:val="en-CA"/>
        </w:rPr>
        <w:t>qR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868"/>
      <w:r w:rsidRPr="00233F15">
        <w:rPr>
          <w:b/>
          <w:sz w:val="28"/>
        </w:rPr>
        <w:t>Author Contributions</w:t>
      </w:r>
      <w:commentRangeEnd w:id="868"/>
      <w:r w:rsidR="00AB0C9E">
        <w:rPr>
          <w:rStyle w:val="CommentReference"/>
          <w:rFonts w:asciiTheme="minorHAnsi" w:hAnsiTheme="minorHAnsi" w:cstheme="minorBidi"/>
        </w:rPr>
        <w:commentReference w:id="868"/>
      </w:r>
    </w:p>
    <w:p w14:paraId="04CE3281" w14:textId="1F2131A1" w:rsidR="00DC50F1" w:rsidRPr="00233F15" w:rsidRDefault="00095AD4" w:rsidP="00224FCB">
      <w:pPr>
        <w:jc w:val="both"/>
      </w:pPr>
      <w:r>
        <w:lastRenderedPageBreak/>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869"/>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869"/>
      <w:r w:rsidR="002D2606">
        <w:rPr>
          <w:rStyle w:val="CommentReference"/>
          <w:rFonts w:asciiTheme="minorHAnsi" w:hAnsiTheme="minorHAnsi" w:cstheme="minorBidi"/>
        </w:rPr>
        <w:commentReference w:id="869"/>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55B6BC90" w14:textId="695375EA" w:rsidR="003860A8" w:rsidRPr="003860A8" w:rsidRDefault="00C1486D" w:rsidP="003860A8">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3860A8" w:rsidRPr="003860A8">
        <w:rPr>
          <w:noProof/>
        </w:rPr>
        <w:t xml:space="preserve">Angeles-Albores, D., Puckett Robinson, C., Williams, B.A., Wold, B.J., and Sternberg, P.W. (2018). Reconstructing a metazoan genetic pathway with transcriptome-wide epistasis measurements. Proc. Natl. Acad. Sci. U. S. A. </w:t>
      </w:r>
      <w:r w:rsidR="003860A8" w:rsidRPr="003860A8">
        <w:rPr>
          <w:i/>
          <w:iCs/>
          <w:noProof/>
        </w:rPr>
        <w:t>115</w:t>
      </w:r>
      <w:r w:rsidR="003860A8" w:rsidRPr="003860A8">
        <w:rPr>
          <w:noProof/>
        </w:rPr>
        <w:t>, E2930–E2939.</w:t>
      </w:r>
    </w:p>
    <w:p w14:paraId="5E6CB3B5" w14:textId="77777777" w:rsidR="003860A8" w:rsidRPr="003860A8" w:rsidRDefault="003860A8" w:rsidP="003860A8">
      <w:pPr>
        <w:widowControl w:val="0"/>
        <w:autoSpaceDE w:val="0"/>
        <w:autoSpaceDN w:val="0"/>
        <w:adjustRightInd w:val="0"/>
        <w:spacing w:before="140"/>
        <w:rPr>
          <w:noProof/>
        </w:rPr>
      </w:pPr>
      <w:r w:rsidRPr="003860A8">
        <w:rPr>
          <w:noProof/>
        </w:rPr>
        <w:t xml:space="preserve">Baeza-Centurion, P., Miñana, B., Schmiedel, J.M., Valcárcel, J., and Lehner, B. (2019). Combinatorial Genetics Reveals a Scaling Law for the Effects of Mutations on Splicing. Cell </w:t>
      </w:r>
      <w:r w:rsidRPr="003860A8">
        <w:rPr>
          <w:i/>
          <w:iCs/>
          <w:noProof/>
        </w:rPr>
        <w:t>176</w:t>
      </w:r>
      <w:r w:rsidRPr="003860A8">
        <w:rPr>
          <w:noProof/>
        </w:rPr>
        <w:t>, 549–563.e23.</w:t>
      </w:r>
    </w:p>
    <w:p w14:paraId="0B3706F7" w14:textId="77777777" w:rsidR="003860A8" w:rsidRPr="003860A8" w:rsidRDefault="003860A8" w:rsidP="003860A8">
      <w:pPr>
        <w:widowControl w:val="0"/>
        <w:autoSpaceDE w:val="0"/>
        <w:autoSpaceDN w:val="0"/>
        <w:adjustRightInd w:val="0"/>
        <w:spacing w:before="140"/>
        <w:rPr>
          <w:noProof/>
        </w:rPr>
      </w:pPr>
      <w:r w:rsidRPr="003860A8">
        <w:rPr>
          <w:noProof/>
        </w:rPr>
        <w:t xml:space="preserve">Beh, C.T., Cool, L., Phillips, J., and Rine, J. (2001). Overlapping functions of the yeast oxysterol-binding protein homologues. Genetics </w:t>
      </w:r>
      <w:r w:rsidRPr="003860A8">
        <w:rPr>
          <w:i/>
          <w:iCs/>
          <w:noProof/>
        </w:rPr>
        <w:t>157</w:t>
      </w:r>
      <w:r w:rsidRPr="003860A8">
        <w:rPr>
          <w:noProof/>
        </w:rPr>
        <w:t>, 1117–1140.</w:t>
      </w:r>
    </w:p>
    <w:p w14:paraId="5912EDE6" w14:textId="77777777" w:rsidR="003860A8" w:rsidRPr="003860A8" w:rsidRDefault="003860A8" w:rsidP="003860A8">
      <w:pPr>
        <w:widowControl w:val="0"/>
        <w:autoSpaceDE w:val="0"/>
        <w:autoSpaceDN w:val="0"/>
        <w:adjustRightInd w:val="0"/>
        <w:spacing w:before="140"/>
        <w:rPr>
          <w:noProof/>
        </w:rPr>
      </w:pPr>
      <w:r w:rsidRPr="003860A8">
        <w:rPr>
          <w:noProof/>
        </w:rPr>
        <w:t xml:space="preserve">Benhamou, R.I., Bibi, M., Steinbuch, K.B., Engel, H., Levin, M., Roichman, Y., Berman, J., and Fridman, M. (2017). Real-Time Imaging of the Azole Class of Antifungal Drugs in Live Candida Cells. ACS Chem. Biol. </w:t>
      </w:r>
      <w:r w:rsidRPr="003860A8">
        <w:rPr>
          <w:i/>
          <w:iCs/>
          <w:noProof/>
        </w:rPr>
        <w:t>12</w:t>
      </w:r>
      <w:r w:rsidRPr="003860A8">
        <w:rPr>
          <w:noProof/>
        </w:rPr>
        <w:t>, 1769–1777.</w:t>
      </w:r>
    </w:p>
    <w:p w14:paraId="463D64ED" w14:textId="77777777" w:rsidR="003860A8" w:rsidRPr="003860A8" w:rsidRDefault="003860A8" w:rsidP="003860A8">
      <w:pPr>
        <w:widowControl w:val="0"/>
        <w:autoSpaceDE w:val="0"/>
        <w:autoSpaceDN w:val="0"/>
        <w:adjustRightInd w:val="0"/>
        <w:spacing w:before="140"/>
        <w:rPr>
          <w:noProof/>
        </w:rPr>
      </w:pPr>
      <w:r w:rsidRPr="003860A8">
        <w:rPr>
          <w:noProof/>
        </w:rPr>
        <w:t xml:space="preserve">Bloom, J.S., Ehrenreich, I.M., Loo, W.T., Lite, T.-L.V., and Kruglyak, L. (2013). Finding the sources of missing heritability in a yeast cross. Nature </w:t>
      </w:r>
      <w:r w:rsidRPr="003860A8">
        <w:rPr>
          <w:i/>
          <w:iCs/>
          <w:noProof/>
        </w:rPr>
        <w:t>494</w:t>
      </w:r>
      <w:r w:rsidRPr="003860A8">
        <w:rPr>
          <w:noProof/>
        </w:rPr>
        <w:t>, 234–237.</w:t>
      </w:r>
    </w:p>
    <w:p w14:paraId="3C559FCE" w14:textId="77777777" w:rsidR="003860A8" w:rsidRPr="003860A8" w:rsidRDefault="003860A8" w:rsidP="003860A8">
      <w:pPr>
        <w:widowControl w:val="0"/>
        <w:autoSpaceDE w:val="0"/>
        <w:autoSpaceDN w:val="0"/>
        <w:adjustRightInd w:val="0"/>
        <w:spacing w:before="140"/>
        <w:rPr>
          <w:noProof/>
        </w:rPr>
      </w:pPr>
      <w:r w:rsidRPr="003860A8">
        <w:rPr>
          <w:noProof/>
        </w:rPr>
        <w:t xml:space="preserve">Boettcher, M., Tian, R., Blau, J.A., Markegard, E., Wagner, R.T., Wu, D., Mo, X., Biton, A., </w:t>
      </w:r>
      <w:r w:rsidRPr="003860A8">
        <w:rPr>
          <w:noProof/>
        </w:rPr>
        <w:lastRenderedPageBreak/>
        <w:t xml:space="preserve">Zaitlen, N., Fu, H., et al. (2018). Dual gene activation and knockout screen reveals directional dependencies in genetic networks. Nat. Biotechnol. </w:t>
      </w:r>
      <w:r w:rsidRPr="003860A8">
        <w:rPr>
          <w:i/>
          <w:iCs/>
          <w:noProof/>
        </w:rPr>
        <w:t>36</w:t>
      </w:r>
      <w:r w:rsidRPr="003860A8">
        <w:rPr>
          <w:noProof/>
        </w:rPr>
        <w:t>, 170–178.</w:t>
      </w:r>
    </w:p>
    <w:p w14:paraId="3BE07528" w14:textId="77777777" w:rsidR="003860A8" w:rsidRPr="003860A8" w:rsidRDefault="003860A8" w:rsidP="003860A8">
      <w:pPr>
        <w:widowControl w:val="0"/>
        <w:autoSpaceDE w:val="0"/>
        <w:autoSpaceDN w:val="0"/>
        <w:adjustRightInd w:val="0"/>
        <w:spacing w:before="140"/>
        <w:rPr>
          <w:noProof/>
        </w:rPr>
      </w:pPr>
      <w:r w:rsidRPr="003860A8">
        <w:rPr>
          <w:noProof/>
        </w:rPr>
        <w:t xml:space="preserve">Braun, P., Tasan, M., Dreze, M., Barrios-Rodiles, M., Lemmens, I., Yu, H., Sahalie, J.M., Murray, R.R., Roncari, L., de Smet, A.-S., et al. (2009). An experimentally derived confidence score for binary protein-protein interactions. Nat. Methods </w:t>
      </w:r>
      <w:r w:rsidRPr="003860A8">
        <w:rPr>
          <w:i/>
          <w:iCs/>
          <w:noProof/>
        </w:rPr>
        <w:t>6</w:t>
      </w:r>
      <w:r w:rsidRPr="003860A8">
        <w:rPr>
          <w:noProof/>
        </w:rPr>
        <w:t>, 91–97.</w:t>
      </w:r>
    </w:p>
    <w:p w14:paraId="2CFB58C6" w14:textId="77777777" w:rsidR="003860A8" w:rsidRPr="003860A8" w:rsidRDefault="003860A8" w:rsidP="003860A8">
      <w:pPr>
        <w:widowControl w:val="0"/>
        <w:autoSpaceDE w:val="0"/>
        <w:autoSpaceDN w:val="0"/>
        <w:adjustRightInd w:val="0"/>
        <w:spacing w:before="140"/>
        <w:rPr>
          <w:noProof/>
        </w:rPr>
      </w:pPr>
      <w:r w:rsidRPr="003860A8">
        <w:rPr>
          <w:noProof/>
        </w:rPr>
        <w:t xml:space="preserve">Costanzo, M., VanderSluis, B., Koch, E.N., Baryshnikova, A., Pons, C., Tan, G., Wang, W., Usaj, M.M.M., Hanchard, J., Lee, S.D., et al. (2016). A global genetic interaction network maps a wiring diagram of cellular function. Science (80-. ). </w:t>
      </w:r>
      <w:r w:rsidRPr="003860A8">
        <w:rPr>
          <w:i/>
          <w:iCs/>
          <w:noProof/>
        </w:rPr>
        <w:t>353</w:t>
      </w:r>
      <w:r w:rsidRPr="003860A8">
        <w:rPr>
          <w:noProof/>
        </w:rPr>
        <w:t>.</w:t>
      </w:r>
    </w:p>
    <w:p w14:paraId="41896438" w14:textId="77777777" w:rsidR="003860A8" w:rsidRPr="003860A8" w:rsidRDefault="003860A8" w:rsidP="003860A8">
      <w:pPr>
        <w:widowControl w:val="0"/>
        <w:autoSpaceDE w:val="0"/>
        <w:autoSpaceDN w:val="0"/>
        <w:adjustRightInd w:val="0"/>
        <w:spacing w:before="140"/>
        <w:rPr>
          <w:noProof/>
        </w:rPr>
      </w:pPr>
      <w:r w:rsidRPr="003860A8">
        <w:rPr>
          <w:noProof/>
        </w:rPr>
        <w:t xml:space="preserve">Díaz-Mejía, J.J., Celaj, A., Mellor, J.C., Coté, A., Balint, A., Ho, B., Bansal, P., Shaeri, F., Gebbia, M., Weile, J., et al. (2018). Mapping DNA damage-dependent genetic interactions in yeast via party mating and barcode fusion genetics. Mol. Syst. Biol. </w:t>
      </w:r>
      <w:r w:rsidRPr="003860A8">
        <w:rPr>
          <w:i/>
          <w:iCs/>
          <w:noProof/>
        </w:rPr>
        <w:t>14</w:t>
      </w:r>
      <w:r w:rsidRPr="003860A8">
        <w:rPr>
          <w:noProof/>
        </w:rPr>
        <w:t>, e7985.</w:t>
      </w:r>
    </w:p>
    <w:p w14:paraId="4ED68C56" w14:textId="77777777" w:rsidR="003860A8" w:rsidRPr="003860A8" w:rsidRDefault="003860A8" w:rsidP="003860A8">
      <w:pPr>
        <w:widowControl w:val="0"/>
        <w:autoSpaceDE w:val="0"/>
        <w:autoSpaceDN w:val="0"/>
        <w:adjustRightInd w:val="0"/>
        <w:spacing w:before="140"/>
        <w:rPr>
          <w:noProof/>
        </w:rPr>
      </w:pPr>
      <w:r w:rsidRPr="003860A8">
        <w:rPr>
          <w:noProof/>
        </w:rPr>
        <w:t xml:space="preserve">Dixit, A., Parnas, O., Li, B., Chen, J., Fulco, C.P., Jerby-Arnon, L., Marjanovic, N.D., Dionne, D., Burks, T., Raychowdhury, R., et al. (2016). Perturb-Seq: Dissecting Molecular Circuits with Scalable Single-Cell RNA Profiling of Pooled Genetic Screens. Cell </w:t>
      </w:r>
      <w:r w:rsidRPr="003860A8">
        <w:rPr>
          <w:i/>
          <w:iCs/>
          <w:noProof/>
        </w:rPr>
        <w:t>167</w:t>
      </w:r>
      <w:r w:rsidRPr="003860A8">
        <w:rPr>
          <w:noProof/>
        </w:rPr>
        <w:t>, 1853–1866.e17.</w:t>
      </w:r>
    </w:p>
    <w:p w14:paraId="17D2B0D6" w14:textId="77777777" w:rsidR="003860A8" w:rsidRPr="003860A8" w:rsidRDefault="003860A8" w:rsidP="003860A8">
      <w:pPr>
        <w:widowControl w:val="0"/>
        <w:autoSpaceDE w:val="0"/>
        <w:autoSpaceDN w:val="0"/>
        <w:adjustRightInd w:val="0"/>
        <w:spacing w:before="140"/>
        <w:rPr>
          <w:noProof/>
        </w:rPr>
      </w:pPr>
      <w:r w:rsidRPr="003860A8">
        <w:rPr>
          <w:noProof/>
        </w:rPr>
        <w:t xml:space="preserve">Donner, M., and Keppler, D. (2001). Up-regulation of basolateral multidrug resistance protein 3 (Mrp3) in cholestatic rat liver. Hepatology </w:t>
      </w:r>
      <w:r w:rsidRPr="003860A8">
        <w:rPr>
          <w:i/>
          <w:iCs/>
          <w:noProof/>
        </w:rPr>
        <w:t>34</w:t>
      </w:r>
      <w:r w:rsidRPr="003860A8">
        <w:rPr>
          <w:noProof/>
        </w:rPr>
        <w:t>, 351–359.</w:t>
      </w:r>
    </w:p>
    <w:p w14:paraId="08D6C34F" w14:textId="77777777" w:rsidR="003860A8" w:rsidRPr="003860A8" w:rsidRDefault="003860A8" w:rsidP="003860A8">
      <w:pPr>
        <w:widowControl w:val="0"/>
        <w:autoSpaceDE w:val="0"/>
        <w:autoSpaceDN w:val="0"/>
        <w:adjustRightInd w:val="0"/>
        <w:spacing w:before="140"/>
        <w:rPr>
          <w:noProof/>
        </w:rPr>
      </w:pPr>
      <w:r w:rsidRPr="003860A8">
        <w:rPr>
          <w:noProof/>
        </w:rPr>
        <w:t xml:space="preserve">Emanuel, G., Moffitt, J.R., and Zhuang, X. (2017). High-throughput, image-based screening of pooled genetic-variant libraries. Nat. Methods </w:t>
      </w:r>
      <w:r w:rsidRPr="003860A8">
        <w:rPr>
          <w:i/>
          <w:iCs/>
          <w:noProof/>
        </w:rPr>
        <w:t>14</w:t>
      </w:r>
      <w:r w:rsidRPr="003860A8">
        <w:rPr>
          <w:noProof/>
        </w:rPr>
        <w:t>, 1159–1162.</w:t>
      </w:r>
    </w:p>
    <w:p w14:paraId="320F5EB4" w14:textId="77777777" w:rsidR="003860A8" w:rsidRPr="003860A8" w:rsidRDefault="003860A8" w:rsidP="003860A8">
      <w:pPr>
        <w:widowControl w:val="0"/>
        <w:autoSpaceDE w:val="0"/>
        <w:autoSpaceDN w:val="0"/>
        <w:adjustRightInd w:val="0"/>
        <w:spacing w:before="140"/>
        <w:rPr>
          <w:noProof/>
        </w:rPr>
      </w:pPr>
      <w:r w:rsidRPr="003860A8">
        <w:rPr>
          <w:noProof/>
        </w:rPr>
        <w:t xml:space="preserve">Giaever, G., Chu, A.M., Ni, L., Connelly, C., Riles, L., Véronneau, S., Dow, S., Lucau-Danila, A., Anderson, K., André, B., et al. (2002). Functional profiling of the Saccharomyces cerevisiae genome. Nature </w:t>
      </w:r>
      <w:r w:rsidRPr="003860A8">
        <w:rPr>
          <w:i/>
          <w:iCs/>
          <w:noProof/>
        </w:rPr>
        <w:t>418</w:t>
      </w:r>
      <w:r w:rsidRPr="003860A8">
        <w:rPr>
          <w:noProof/>
        </w:rPr>
        <w:t>, 387–391.</w:t>
      </w:r>
    </w:p>
    <w:p w14:paraId="12B0F14A" w14:textId="77777777" w:rsidR="003860A8" w:rsidRPr="003860A8" w:rsidRDefault="003860A8" w:rsidP="003860A8">
      <w:pPr>
        <w:widowControl w:val="0"/>
        <w:autoSpaceDE w:val="0"/>
        <w:autoSpaceDN w:val="0"/>
        <w:adjustRightInd w:val="0"/>
        <w:spacing w:before="140"/>
        <w:rPr>
          <w:noProof/>
        </w:rPr>
      </w:pPr>
      <w:r w:rsidRPr="003860A8">
        <w:rPr>
          <w:noProof/>
        </w:rPr>
        <w:t xml:space="preserve">Gibson, D.G., Young, L., Chuang, R.-Y., Venter, J.C., Hutchison, C.A., and Smith, H.O. (2009). Enzymatic assembly of DNA molecules up to several hundred kilobases. Nat. Methods </w:t>
      </w:r>
      <w:r w:rsidRPr="003860A8">
        <w:rPr>
          <w:i/>
          <w:iCs/>
          <w:noProof/>
        </w:rPr>
        <w:t>6</w:t>
      </w:r>
      <w:r w:rsidRPr="003860A8">
        <w:rPr>
          <w:noProof/>
        </w:rPr>
        <w:t>, 343–345.</w:t>
      </w:r>
    </w:p>
    <w:p w14:paraId="29256BD1" w14:textId="77777777" w:rsidR="003860A8" w:rsidRPr="003860A8" w:rsidRDefault="003860A8" w:rsidP="003860A8">
      <w:pPr>
        <w:widowControl w:val="0"/>
        <w:autoSpaceDE w:val="0"/>
        <w:autoSpaceDN w:val="0"/>
        <w:adjustRightInd w:val="0"/>
        <w:spacing w:before="140"/>
        <w:rPr>
          <w:noProof/>
        </w:rPr>
      </w:pPr>
      <w:r w:rsidRPr="003860A8">
        <w:rPr>
          <w:noProof/>
        </w:rPr>
        <w:t xml:space="preserve">Gietz, R.D., and Schiestl, R.H. (2007). High-efficiency yeast transformation using the LiAc/SS carrier DNA/PEG method. Nat. Protoc. </w:t>
      </w:r>
      <w:r w:rsidRPr="003860A8">
        <w:rPr>
          <w:i/>
          <w:iCs/>
          <w:noProof/>
        </w:rPr>
        <w:t>2</w:t>
      </w:r>
      <w:r w:rsidRPr="003860A8">
        <w:rPr>
          <w:noProof/>
        </w:rPr>
        <w:t>, 31–34.</w:t>
      </w:r>
    </w:p>
    <w:p w14:paraId="1BA5F2CA" w14:textId="77777777" w:rsidR="003860A8" w:rsidRPr="003860A8" w:rsidRDefault="003860A8" w:rsidP="003860A8">
      <w:pPr>
        <w:widowControl w:val="0"/>
        <w:autoSpaceDE w:val="0"/>
        <w:autoSpaceDN w:val="0"/>
        <w:adjustRightInd w:val="0"/>
        <w:spacing w:before="140"/>
        <w:rPr>
          <w:noProof/>
        </w:rPr>
      </w:pPr>
      <w:r w:rsidRPr="003860A8">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3860A8">
        <w:rPr>
          <w:i/>
          <w:iCs/>
          <w:noProof/>
        </w:rPr>
        <w:t>3</w:t>
      </w:r>
      <w:r w:rsidRPr="003860A8">
        <w:rPr>
          <w:noProof/>
        </w:rPr>
        <w:t>, 2168–2178.</w:t>
      </w:r>
    </w:p>
    <w:p w14:paraId="485FFC42" w14:textId="77777777" w:rsidR="003860A8" w:rsidRPr="003860A8" w:rsidRDefault="003860A8" w:rsidP="003860A8">
      <w:pPr>
        <w:widowControl w:val="0"/>
        <w:autoSpaceDE w:val="0"/>
        <w:autoSpaceDN w:val="0"/>
        <w:adjustRightInd w:val="0"/>
        <w:spacing w:before="140"/>
        <w:rPr>
          <w:noProof/>
        </w:rPr>
      </w:pPr>
      <w:r w:rsidRPr="003860A8">
        <w:rPr>
          <w:noProof/>
        </w:rPr>
        <w:t xml:space="preserve">Hartman, J.L., Garvik, B., and Hartwell, L. (2001). Principles for the Buffering of Genetic Variation. Science (80-. ). </w:t>
      </w:r>
      <w:r w:rsidRPr="003860A8">
        <w:rPr>
          <w:i/>
          <w:iCs/>
          <w:noProof/>
        </w:rPr>
        <w:t>291</w:t>
      </w:r>
      <w:r w:rsidRPr="003860A8">
        <w:rPr>
          <w:noProof/>
        </w:rPr>
        <w:t>.</w:t>
      </w:r>
    </w:p>
    <w:p w14:paraId="255D57C1" w14:textId="77777777" w:rsidR="003860A8" w:rsidRPr="003860A8" w:rsidRDefault="003860A8" w:rsidP="003860A8">
      <w:pPr>
        <w:widowControl w:val="0"/>
        <w:autoSpaceDE w:val="0"/>
        <w:autoSpaceDN w:val="0"/>
        <w:adjustRightInd w:val="0"/>
        <w:spacing w:before="140"/>
        <w:rPr>
          <w:noProof/>
        </w:rPr>
      </w:pPr>
      <w:r w:rsidRPr="003860A8">
        <w:rPr>
          <w:noProof/>
        </w:rPr>
        <w:t xml:space="preserve">Horlbeck, M.A., Xu, A., Wang, M., Bennett, N.K., Park, C.Y., Bogdanoff, D., Adamson, B., Chow, E.D., Kampmann, M., Peterson, T.R., et al. (2018). Mapping the Genetic Landscape of Human Cells. Cell </w:t>
      </w:r>
      <w:r w:rsidRPr="003860A8">
        <w:rPr>
          <w:i/>
          <w:iCs/>
          <w:noProof/>
        </w:rPr>
        <w:t>174</w:t>
      </w:r>
      <w:r w:rsidRPr="003860A8">
        <w:rPr>
          <w:noProof/>
        </w:rPr>
        <w:t>, 953–967.e22.</w:t>
      </w:r>
    </w:p>
    <w:p w14:paraId="08FC508C" w14:textId="77777777" w:rsidR="003860A8" w:rsidRPr="003860A8" w:rsidRDefault="003860A8" w:rsidP="003860A8">
      <w:pPr>
        <w:widowControl w:val="0"/>
        <w:autoSpaceDE w:val="0"/>
        <w:autoSpaceDN w:val="0"/>
        <w:adjustRightInd w:val="0"/>
        <w:spacing w:before="140"/>
        <w:rPr>
          <w:noProof/>
        </w:rPr>
      </w:pPr>
      <w:r w:rsidRPr="003860A8">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3860A8">
        <w:rPr>
          <w:i/>
          <w:iCs/>
          <w:noProof/>
        </w:rPr>
        <w:t>73</w:t>
      </w:r>
      <w:r w:rsidRPr="003860A8">
        <w:rPr>
          <w:noProof/>
        </w:rPr>
        <w:t>, 220–225.</w:t>
      </w:r>
    </w:p>
    <w:p w14:paraId="52AABEA2" w14:textId="77777777" w:rsidR="003860A8" w:rsidRPr="003860A8" w:rsidRDefault="003860A8" w:rsidP="003860A8">
      <w:pPr>
        <w:widowControl w:val="0"/>
        <w:autoSpaceDE w:val="0"/>
        <w:autoSpaceDN w:val="0"/>
        <w:adjustRightInd w:val="0"/>
        <w:spacing w:before="140"/>
        <w:rPr>
          <w:noProof/>
        </w:rPr>
      </w:pPr>
      <w:r w:rsidRPr="003860A8">
        <w:rPr>
          <w:noProof/>
        </w:rPr>
        <w:lastRenderedPageBreak/>
        <w:t xml:space="preserve">Jakočiūnas, T., Bonde, I., Herrgård, M., Harrison, S.J., Kristensen, M., Pedersen, L.E., Jensen, M.K., and Keasling, J.D. (2015). Multiplex metabolic pathway engineering using CRISPR/Cas9 in Saccharomyces cerevisiae. Metab. Eng. </w:t>
      </w:r>
      <w:r w:rsidRPr="003860A8">
        <w:rPr>
          <w:i/>
          <w:iCs/>
          <w:noProof/>
        </w:rPr>
        <w:t>28</w:t>
      </w:r>
      <w:r w:rsidRPr="003860A8">
        <w:rPr>
          <w:noProof/>
        </w:rPr>
        <w:t>, 213–222.</w:t>
      </w:r>
    </w:p>
    <w:p w14:paraId="7B603A65" w14:textId="77777777" w:rsidR="003860A8" w:rsidRPr="003860A8" w:rsidRDefault="003860A8" w:rsidP="003860A8">
      <w:pPr>
        <w:widowControl w:val="0"/>
        <w:autoSpaceDE w:val="0"/>
        <w:autoSpaceDN w:val="0"/>
        <w:adjustRightInd w:val="0"/>
        <w:spacing w:before="140"/>
        <w:rPr>
          <w:noProof/>
        </w:rPr>
      </w:pPr>
      <w:r w:rsidRPr="003860A8">
        <w:rPr>
          <w:noProof/>
        </w:rPr>
        <w:t xml:space="preserve">Jao, L.-E., Wente, S.R., and Chen, W. (2013). Efficient multiplex biallelic zebrafish genome editing using a CRISPR nuclease system. Proc. Natl. Acad. Sci. </w:t>
      </w:r>
      <w:r w:rsidRPr="003860A8">
        <w:rPr>
          <w:i/>
          <w:iCs/>
          <w:noProof/>
        </w:rPr>
        <w:t>110</w:t>
      </w:r>
      <w:r w:rsidRPr="003860A8">
        <w:rPr>
          <w:noProof/>
        </w:rPr>
        <w:t>, 13904–13909.</w:t>
      </w:r>
    </w:p>
    <w:p w14:paraId="35AD23F6" w14:textId="77777777" w:rsidR="003860A8" w:rsidRPr="003860A8" w:rsidRDefault="003860A8" w:rsidP="003860A8">
      <w:pPr>
        <w:widowControl w:val="0"/>
        <w:autoSpaceDE w:val="0"/>
        <w:autoSpaceDN w:val="0"/>
        <w:adjustRightInd w:val="0"/>
        <w:spacing w:before="140"/>
        <w:rPr>
          <w:noProof/>
        </w:rPr>
      </w:pPr>
      <w:r w:rsidRPr="003860A8">
        <w:rPr>
          <w:noProof/>
        </w:rPr>
        <w:t xml:space="preserve">Kebschull, J.M., and Zador, A.M. (2018). Cellular barcoding: lineage tracing, screening and beyond. Nat. Methods </w:t>
      </w:r>
      <w:r w:rsidRPr="003860A8">
        <w:rPr>
          <w:i/>
          <w:iCs/>
          <w:noProof/>
        </w:rPr>
        <w:t>15</w:t>
      </w:r>
      <w:r w:rsidRPr="003860A8">
        <w:rPr>
          <w:noProof/>
        </w:rPr>
        <w:t>, 871–879.</w:t>
      </w:r>
    </w:p>
    <w:p w14:paraId="4E49642A" w14:textId="77777777" w:rsidR="003860A8" w:rsidRPr="003860A8" w:rsidRDefault="003860A8" w:rsidP="003860A8">
      <w:pPr>
        <w:widowControl w:val="0"/>
        <w:autoSpaceDE w:val="0"/>
        <w:autoSpaceDN w:val="0"/>
        <w:adjustRightInd w:val="0"/>
        <w:spacing w:before="140"/>
        <w:rPr>
          <w:noProof/>
        </w:rPr>
      </w:pPr>
      <w:r w:rsidRPr="003860A8">
        <w:rPr>
          <w:noProof/>
        </w:rPr>
        <w:t xml:space="preserve">Khakhina, S., Johnson, S.S., Manoharlal, R., Russo, S.B., Blugeon, C., Lemoine, S., Sunshine, A.B., Dunham, M.J., Cowart, L.A., Devaux, F., et al. (2015). Control of Plasma Membrane Permeability by ABC Transporters. Eukaryot. Cell </w:t>
      </w:r>
      <w:r w:rsidRPr="003860A8">
        <w:rPr>
          <w:i/>
          <w:iCs/>
          <w:noProof/>
        </w:rPr>
        <w:t>14</w:t>
      </w:r>
      <w:r w:rsidRPr="003860A8">
        <w:rPr>
          <w:noProof/>
        </w:rPr>
        <w:t>, 442–453.</w:t>
      </w:r>
    </w:p>
    <w:p w14:paraId="70948A41" w14:textId="77777777" w:rsidR="003860A8" w:rsidRPr="003860A8" w:rsidRDefault="003860A8" w:rsidP="003860A8">
      <w:pPr>
        <w:widowControl w:val="0"/>
        <w:autoSpaceDE w:val="0"/>
        <w:autoSpaceDN w:val="0"/>
        <w:adjustRightInd w:val="0"/>
        <w:spacing w:before="140"/>
        <w:rPr>
          <w:noProof/>
        </w:rPr>
      </w:pPr>
      <w:r w:rsidRPr="003860A8">
        <w:rPr>
          <w:noProof/>
        </w:rPr>
        <w:t xml:space="preserve">Kolaczkowska, A., Kolaczkowski, M., Goffeau, A., and Moye-Rowley, W.S. (2008). Compensatory activation of the multidrug transporters Pdr5p, Snq2p, and Yor1p by Pdr1p in Saccharomyces cerevisiae. FEBS Lett. </w:t>
      </w:r>
      <w:r w:rsidRPr="003860A8">
        <w:rPr>
          <w:i/>
          <w:iCs/>
          <w:noProof/>
        </w:rPr>
        <w:t>582</w:t>
      </w:r>
      <w:r w:rsidRPr="003860A8">
        <w:rPr>
          <w:noProof/>
        </w:rPr>
        <w:t>, 977–983.</w:t>
      </w:r>
    </w:p>
    <w:p w14:paraId="0D88C824" w14:textId="77777777" w:rsidR="003860A8" w:rsidRPr="003860A8" w:rsidRDefault="003860A8" w:rsidP="003860A8">
      <w:pPr>
        <w:widowControl w:val="0"/>
        <w:autoSpaceDE w:val="0"/>
        <w:autoSpaceDN w:val="0"/>
        <w:adjustRightInd w:val="0"/>
        <w:spacing w:before="140"/>
        <w:rPr>
          <w:noProof/>
        </w:rPr>
      </w:pPr>
      <w:r w:rsidRPr="003860A8">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3860A8">
        <w:rPr>
          <w:i/>
          <w:iCs/>
          <w:noProof/>
        </w:rPr>
        <w:t>4</w:t>
      </w:r>
      <w:r w:rsidRPr="003860A8">
        <w:rPr>
          <w:noProof/>
        </w:rPr>
        <w:t>, 143–158.</w:t>
      </w:r>
    </w:p>
    <w:p w14:paraId="5372CF8A" w14:textId="77777777" w:rsidR="003860A8" w:rsidRPr="003860A8" w:rsidRDefault="003860A8" w:rsidP="003860A8">
      <w:pPr>
        <w:widowControl w:val="0"/>
        <w:autoSpaceDE w:val="0"/>
        <w:autoSpaceDN w:val="0"/>
        <w:adjustRightInd w:val="0"/>
        <w:spacing w:before="140"/>
        <w:rPr>
          <w:noProof/>
        </w:rPr>
      </w:pPr>
      <w:r w:rsidRPr="003860A8">
        <w:rPr>
          <w:noProof/>
        </w:rPr>
        <w:t xml:space="preserve">König, J., Rost, D., Cui, Y., and Keppler, D. (1999). Characterization of the human multidrug resistance protein isoform MRP3 localized to the basolateral hepatocyte membrane. Hepatology </w:t>
      </w:r>
      <w:r w:rsidRPr="003860A8">
        <w:rPr>
          <w:i/>
          <w:iCs/>
          <w:noProof/>
        </w:rPr>
        <w:t>29</w:t>
      </w:r>
      <w:r w:rsidRPr="003860A8">
        <w:rPr>
          <w:noProof/>
        </w:rPr>
        <w:t>, 1156–1163.</w:t>
      </w:r>
    </w:p>
    <w:p w14:paraId="7690BF64" w14:textId="77777777" w:rsidR="003860A8" w:rsidRPr="003860A8" w:rsidRDefault="003860A8" w:rsidP="003860A8">
      <w:pPr>
        <w:widowControl w:val="0"/>
        <w:autoSpaceDE w:val="0"/>
        <w:autoSpaceDN w:val="0"/>
        <w:adjustRightInd w:val="0"/>
        <w:spacing w:before="140"/>
        <w:rPr>
          <w:noProof/>
        </w:rPr>
      </w:pPr>
      <w:r w:rsidRPr="003860A8">
        <w:rPr>
          <w:noProof/>
        </w:rPr>
        <w:t xml:space="preserve">Kuzmin, E., VanderSluis, B., Wang, W., Tan, G., Deshpande, R., Chen, Y., Usaj, M., Balint, A., Mattiazzi Usaj, M., van Leeuwen, J., et al. (2018). Systematic analysis of complex genetic interactions. Science (80-. ). </w:t>
      </w:r>
      <w:r w:rsidRPr="003860A8">
        <w:rPr>
          <w:i/>
          <w:iCs/>
          <w:noProof/>
        </w:rPr>
        <w:t>360</w:t>
      </w:r>
      <w:r w:rsidRPr="003860A8">
        <w:rPr>
          <w:noProof/>
        </w:rPr>
        <w:t>, eaao1729.</w:t>
      </w:r>
    </w:p>
    <w:p w14:paraId="2A0B4C80" w14:textId="77777777" w:rsidR="003860A8" w:rsidRPr="003860A8" w:rsidRDefault="003860A8" w:rsidP="003860A8">
      <w:pPr>
        <w:widowControl w:val="0"/>
        <w:autoSpaceDE w:val="0"/>
        <w:autoSpaceDN w:val="0"/>
        <w:adjustRightInd w:val="0"/>
        <w:spacing w:before="140"/>
        <w:rPr>
          <w:noProof/>
        </w:rPr>
      </w:pPr>
      <w:r w:rsidRPr="003860A8">
        <w:rPr>
          <w:noProof/>
        </w:rPr>
        <w:t xml:space="preserve">Lee, A.Y., St Onge, R.P., Proctor, M.J., Wallace, I.M., Nile, A.H., Spagnuolo, P.A., Jitkova, Y., Gronda, M., Wu, Y., Kim, M.K., et al. (2014). Mapping the cellular response to small molecules using chemogenomic fitness signatures. Science </w:t>
      </w:r>
      <w:r w:rsidRPr="003860A8">
        <w:rPr>
          <w:i/>
          <w:iCs/>
          <w:noProof/>
        </w:rPr>
        <w:t>344</w:t>
      </w:r>
      <w:r w:rsidRPr="003860A8">
        <w:rPr>
          <w:noProof/>
        </w:rPr>
        <w:t>, 208–211.</w:t>
      </w:r>
    </w:p>
    <w:p w14:paraId="0E829701" w14:textId="77777777" w:rsidR="003860A8" w:rsidRPr="003860A8" w:rsidRDefault="003860A8" w:rsidP="003860A8">
      <w:pPr>
        <w:widowControl w:val="0"/>
        <w:autoSpaceDE w:val="0"/>
        <w:autoSpaceDN w:val="0"/>
        <w:adjustRightInd w:val="0"/>
        <w:spacing w:before="140"/>
        <w:rPr>
          <w:noProof/>
        </w:rPr>
      </w:pPr>
      <w:r w:rsidRPr="003860A8">
        <w:rPr>
          <w:noProof/>
        </w:rPr>
        <w:t xml:space="preserve">Ma, J., Yu, M.K., Fong, S., Ono, K., Sage, E., Demchak, B., Sharan, R., and Ideker, T. (2018). Using deep learning to model the hierarchical structure and function of a cell. Nat. Methods </w:t>
      </w:r>
      <w:r w:rsidRPr="003860A8">
        <w:rPr>
          <w:i/>
          <w:iCs/>
          <w:noProof/>
        </w:rPr>
        <w:t>15</w:t>
      </w:r>
      <w:r w:rsidRPr="003860A8">
        <w:rPr>
          <w:noProof/>
        </w:rPr>
        <w:t>, 290–298.</w:t>
      </w:r>
    </w:p>
    <w:p w14:paraId="42E7C64C" w14:textId="77777777" w:rsidR="003860A8" w:rsidRPr="003860A8" w:rsidRDefault="003860A8" w:rsidP="003860A8">
      <w:pPr>
        <w:widowControl w:val="0"/>
        <w:autoSpaceDE w:val="0"/>
        <w:autoSpaceDN w:val="0"/>
        <w:adjustRightInd w:val="0"/>
        <w:spacing w:before="140"/>
        <w:rPr>
          <w:noProof/>
        </w:rPr>
      </w:pPr>
      <w:r w:rsidRPr="003860A8">
        <w:rPr>
          <w:noProof/>
        </w:rPr>
        <w:t xml:space="preserve">Mani, R., St Onge, R.P., Hartman, J.L., Giaever, G., and Roth, F.P. (2008). Defining genetic interaction. Proc. Natl. Acad. Sci. U. S. A. </w:t>
      </w:r>
      <w:r w:rsidRPr="003860A8">
        <w:rPr>
          <w:i/>
          <w:iCs/>
          <w:noProof/>
        </w:rPr>
        <w:t>105</w:t>
      </w:r>
      <w:r w:rsidRPr="003860A8">
        <w:rPr>
          <w:noProof/>
        </w:rPr>
        <w:t>, 3461–3466.</w:t>
      </w:r>
    </w:p>
    <w:p w14:paraId="50AF2FA5" w14:textId="77777777" w:rsidR="003860A8" w:rsidRPr="003860A8" w:rsidRDefault="003860A8" w:rsidP="003860A8">
      <w:pPr>
        <w:widowControl w:val="0"/>
        <w:autoSpaceDE w:val="0"/>
        <w:autoSpaceDN w:val="0"/>
        <w:adjustRightInd w:val="0"/>
        <w:spacing w:before="140"/>
        <w:rPr>
          <w:noProof/>
        </w:rPr>
      </w:pPr>
      <w:r w:rsidRPr="003860A8">
        <w:rPr>
          <w:noProof/>
        </w:rPr>
        <w:t xml:space="preserve">Najm, F.J., Strand, C., Donovan, K.F., Hegde, M., Sanson, K.R., Vaimberg, E.W., Sullender, M.E., Hartenian, E., Kalani, Z., Fusi, N., et al. (2017). Orthologous CRISPR–Cas9 enzymes for combinatorial genetic screens. Nat. Biotechnol. </w:t>
      </w:r>
      <w:r w:rsidRPr="003860A8">
        <w:rPr>
          <w:i/>
          <w:iCs/>
          <w:noProof/>
        </w:rPr>
        <w:t>36</w:t>
      </w:r>
      <w:r w:rsidRPr="003860A8">
        <w:rPr>
          <w:noProof/>
        </w:rPr>
        <w:t>, 179–189.</w:t>
      </w:r>
    </w:p>
    <w:p w14:paraId="6BC3A534" w14:textId="77777777" w:rsidR="003860A8" w:rsidRPr="003860A8" w:rsidRDefault="003860A8" w:rsidP="003860A8">
      <w:pPr>
        <w:widowControl w:val="0"/>
        <w:autoSpaceDE w:val="0"/>
        <w:autoSpaceDN w:val="0"/>
        <w:adjustRightInd w:val="0"/>
        <w:spacing w:before="140"/>
        <w:rPr>
          <w:noProof/>
        </w:rPr>
      </w:pPr>
      <w:r w:rsidRPr="003860A8">
        <w:rPr>
          <w:noProof/>
        </w:rPr>
        <w:t xml:space="preserve">Otwinowski, J., McCandlish, D.M., and Plotkin, J.B. (2018). Inferring the shape of global epistasis. Proc. Natl. Acad. Sci. U. S. A. </w:t>
      </w:r>
      <w:r w:rsidRPr="003860A8">
        <w:rPr>
          <w:i/>
          <w:iCs/>
          <w:noProof/>
        </w:rPr>
        <w:t>115</w:t>
      </w:r>
      <w:r w:rsidRPr="003860A8">
        <w:rPr>
          <w:noProof/>
        </w:rPr>
        <w:t>, E7550–E7558.</w:t>
      </w:r>
    </w:p>
    <w:p w14:paraId="4BA5BB0B" w14:textId="77777777" w:rsidR="003860A8" w:rsidRPr="003860A8" w:rsidRDefault="003860A8" w:rsidP="003860A8">
      <w:pPr>
        <w:widowControl w:val="0"/>
        <w:autoSpaceDE w:val="0"/>
        <w:autoSpaceDN w:val="0"/>
        <w:adjustRightInd w:val="0"/>
        <w:spacing w:before="140"/>
        <w:rPr>
          <w:noProof/>
        </w:rPr>
      </w:pPr>
      <w:r w:rsidRPr="003860A8">
        <w:rPr>
          <w:noProof/>
        </w:rPr>
        <w:t>Rubin, A.J., Parker, K.R., Satpathy, A.T., Qi, Y., Wu, B., Ong, A.J., Mumbach, M.R., Ji, A.L., Kim, D.S., Cho, S.W., et al. (2018). Coupled Single-Cell CRISPR Screening and Epigenomic Profiling Reveals Causal Gene Regulatory Networks. Cell.</w:t>
      </w:r>
    </w:p>
    <w:p w14:paraId="30057847" w14:textId="77777777" w:rsidR="003860A8" w:rsidRPr="003860A8" w:rsidRDefault="003860A8" w:rsidP="003860A8">
      <w:pPr>
        <w:widowControl w:val="0"/>
        <w:autoSpaceDE w:val="0"/>
        <w:autoSpaceDN w:val="0"/>
        <w:adjustRightInd w:val="0"/>
        <w:spacing w:before="140"/>
        <w:rPr>
          <w:noProof/>
        </w:rPr>
      </w:pPr>
      <w:r w:rsidRPr="003860A8">
        <w:rPr>
          <w:noProof/>
        </w:rPr>
        <w:lastRenderedPageBreak/>
        <w:t xml:space="preserve">Sarkisyan, K.S., Bolotin, D.A., Meer, M. V., Usmanova, D.R., Mishin, A.S., Sharonov, G. V., Ivankov, D.N., Bozhanova, N.G., Baranov, M.S., Soylemez, O., et al. (2016). Local fitness landscape of the green fluorescent protein. Nature </w:t>
      </w:r>
      <w:r w:rsidRPr="003860A8">
        <w:rPr>
          <w:i/>
          <w:iCs/>
          <w:noProof/>
        </w:rPr>
        <w:t>533</w:t>
      </w:r>
      <w:r w:rsidRPr="003860A8">
        <w:rPr>
          <w:noProof/>
        </w:rPr>
        <w:t>, 397–401.</w:t>
      </w:r>
    </w:p>
    <w:p w14:paraId="5CE4091E" w14:textId="77777777" w:rsidR="003860A8" w:rsidRPr="003860A8" w:rsidRDefault="003860A8" w:rsidP="003860A8">
      <w:pPr>
        <w:widowControl w:val="0"/>
        <w:autoSpaceDE w:val="0"/>
        <w:autoSpaceDN w:val="0"/>
        <w:adjustRightInd w:val="0"/>
        <w:spacing w:before="140"/>
        <w:rPr>
          <w:noProof/>
        </w:rPr>
      </w:pPr>
      <w:r w:rsidRPr="003860A8">
        <w:rPr>
          <w:noProof/>
        </w:rPr>
        <w:t>Shaw, W.M., Yamauchi, H., Mead, J., Gowers, G.F., Oling, D., Larsson, N., Wigglesworth, M., Ladds, G., and Ellis, T. (2018). Engineering a model cell for rational tuning of GPCR signaling. BioRxiv 390559.</w:t>
      </w:r>
    </w:p>
    <w:p w14:paraId="333EAF1F" w14:textId="77777777" w:rsidR="003860A8" w:rsidRPr="003860A8" w:rsidRDefault="003860A8" w:rsidP="003860A8">
      <w:pPr>
        <w:widowControl w:val="0"/>
        <w:autoSpaceDE w:val="0"/>
        <w:autoSpaceDN w:val="0"/>
        <w:adjustRightInd w:val="0"/>
        <w:spacing w:before="140"/>
        <w:rPr>
          <w:noProof/>
        </w:rPr>
      </w:pPr>
      <w:r w:rsidRPr="003860A8">
        <w:rPr>
          <w:noProof/>
        </w:rPr>
        <w:t xml:space="preserve">Shekhar-Guturja, T., Tebung, W.A., Mount, H., Liu, N., Köhler, J.R., Whiteway, M., and Cowen, L.E. (2016). Beauvericin Potentiates Azole Activity via Inhibition of Multidrug Efflux, Blocks </w:t>
      </w:r>
      <w:r w:rsidRPr="003860A8">
        <w:rPr>
          <w:i/>
          <w:iCs/>
          <w:noProof/>
        </w:rPr>
        <w:t>C. albicans</w:t>
      </w:r>
      <w:r w:rsidRPr="003860A8">
        <w:rPr>
          <w:noProof/>
        </w:rPr>
        <w:t xml:space="preserve"> Morphogenesis, and is Effluxed via Yor1 and Circuitry Controlled by Zcf29. Antimicrob. Agents Chemother. </w:t>
      </w:r>
      <w:r w:rsidRPr="003860A8">
        <w:rPr>
          <w:i/>
          <w:iCs/>
          <w:noProof/>
        </w:rPr>
        <w:t>60</w:t>
      </w:r>
      <w:r w:rsidRPr="003860A8">
        <w:rPr>
          <w:noProof/>
        </w:rPr>
        <w:t>, AAC.01959-16.</w:t>
      </w:r>
    </w:p>
    <w:p w14:paraId="06D10F55" w14:textId="77777777" w:rsidR="003860A8" w:rsidRPr="003860A8" w:rsidRDefault="003860A8" w:rsidP="003860A8">
      <w:pPr>
        <w:widowControl w:val="0"/>
        <w:autoSpaceDE w:val="0"/>
        <w:autoSpaceDN w:val="0"/>
        <w:adjustRightInd w:val="0"/>
        <w:spacing w:before="140"/>
        <w:rPr>
          <w:noProof/>
        </w:rPr>
      </w:pPr>
      <w:r w:rsidRPr="003860A8">
        <w:rPr>
          <w:noProof/>
        </w:rPr>
        <w:t xml:space="preserve">Shen, J.P., and Ideker, T. (2018). Synthetic Lethal Networks for Precision Oncology: Promises and Pitfalls. J. Mol. Biol. </w:t>
      </w:r>
      <w:r w:rsidRPr="003860A8">
        <w:rPr>
          <w:i/>
          <w:iCs/>
          <w:noProof/>
        </w:rPr>
        <w:t>430</w:t>
      </w:r>
      <w:r w:rsidRPr="003860A8">
        <w:rPr>
          <w:noProof/>
        </w:rPr>
        <w:t>, 2900–2912.</w:t>
      </w:r>
    </w:p>
    <w:p w14:paraId="1D45E5E8" w14:textId="77777777" w:rsidR="003860A8" w:rsidRPr="003860A8" w:rsidRDefault="003860A8" w:rsidP="003860A8">
      <w:pPr>
        <w:widowControl w:val="0"/>
        <w:autoSpaceDE w:val="0"/>
        <w:autoSpaceDN w:val="0"/>
        <w:adjustRightInd w:val="0"/>
        <w:spacing w:before="140"/>
        <w:rPr>
          <w:noProof/>
        </w:rPr>
      </w:pPr>
      <w:r w:rsidRPr="003860A8">
        <w:rPr>
          <w:noProof/>
        </w:rPr>
        <w:t xml:space="preserve">Shen, J.P., Zhao, D., Sasik, R., Luebeck, J., Birmingham, A., Bojorquez-Gomez, A., Licon, K., Klepper, K., Pekin, D., Beckett, A.N., et al. (2017). Combinatorial CRISPR–Cas9 screens for de novo mapping of genetic interactions. Nat. Methods </w:t>
      </w:r>
      <w:r w:rsidRPr="003860A8">
        <w:rPr>
          <w:i/>
          <w:iCs/>
          <w:noProof/>
        </w:rPr>
        <w:t>14</w:t>
      </w:r>
      <w:r w:rsidRPr="003860A8">
        <w:rPr>
          <w:noProof/>
        </w:rPr>
        <w:t>, 573–576.</w:t>
      </w:r>
    </w:p>
    <w:p w14:paraId="1D91A756" w14:textId="77777777" w:rsidR="003860A8" w:rsidRPr="003860A8" w:rsidRDefault="003860A8" w:rsidP="003860A8">
      <w:pPr>
        <w:widowControl w:val="0"/>
        <w:autoSpaceDE w:val="0"/>
        <w:autoSpaceDN w:val="0"/>
        <w:adjustRightInd w:val="0"/>
        <w:spacing w:before="140"/>
        <w:rPr>
          <w:noProof/>
        </w:rPr>
      </w:pPr>
      <w:r w:rsidRPr="003860A8">
        <w:rPr>
          <w:noProof/>
        </w:rPr>
        <w:t xml:space="preserve">Snider, J., Kittanakom, S., Damjanovic, D., Curak, J., Wong, V., and Stagljar, I. (2010). Detecting interactions with membrane proteins using a membrane two-hybrid assay in yeast. Nat. Protoc. </w:t>
      </w:r>
      <w:r w:rsidRPr="003860A8">
        <w:rPr>
          <w:i/>
          <w:iCs/>
          <w:noProof/>
        </w:rPr>
        <w:t>5</w:t>
      </w:r>
      <w:r w:rsidRPr="003860A8">
        <w:rPr>
          <w:noProof/>
        </w:rPr>
        <w:t>, 1281–1293.</w:t>
      </w:r>
    </w:p>
    <w:p w14:paraId="77CD4E9A" w14:textId="77777777" w:rsidR="003860A8" w:rsidRPr="003860A8" w:rsidRDefault="003860A8" w:rsidP="003860A8">
      <w:pPr>
        <w:widowControl w:val="0"/>
        <w:autoSpaceDE w:val="0"/>
        <w:autoSpaceDN w:val="0"/>
        <w:adjustRightInd w:val="0"/>
        <w:spacing w:before="140"/>
        <w:rPr>
          <w:noProof/>
        </w:rPr>
      </w:pPr>
      <w:r w:rsidRPr="003860A8">
        <w:rPr>
          <w:noProof/>
        </w:rPr>
        <w:t xml:space="preserve">Snider, J., Hanif, A., Lee, M.E., Jin, K., Yu, A.R., Graham, C., Chuk, M., Damjanovic, D., Wierzbicka, M., Tang, P., et al. (2013). Mapping the functional yeast ABC transporter interactome. Nat. Chem. Biol. </w:t>
      </w:r>
      <w:r w:rsidRPr="003860A8">
        <w:rPr>
          <w:i/>
          <w:iCs/>
          <w:noProof/>
        </w:rPr>
        <w:t>9</w:t>
      </w:r>
      <w:r w:rsidRPr="003860A8">
        <w:rPr>
          <w:noProof/>
        </w:rPr>
        <w:t>, 565–572.</w:t>
      </w:r>
    </w:p>
    <w:p w14:paraId="1A4D6B46" w14:textId="77777777" w:rsidR="003860A8" w:rsidRPr="003860A8" w:rsidRDefault="003860A8" w:rsidP="003860A8">
      <w:pPr>
        <w:widowControl w:val="0"/>
        <w:autoSpaceDE w:val="0"/>
        <w:autoSpaceDN w:val="0"/>
        <w:adjustRightInd w:val="0"/>
        <w:spacing w:before="140"/>
        <w:rPr>
          <w:noProof/>
        </w:rPr>
      </w:pPr>
      <w:r w:rsidRPr="003860A8">
        <w:rPr>
          <w:noProof/>
        </w:rPr>
        <w:t xml:space="preserve">Sousa, C.A., Hanselaer, S., and Soares, E. V. (2015). ABCC Subfamily Vacuolar Transporters are Involved in Pb (Lead) Detoxification in Saccharomyces cerevisiae. Appl. Biochem. Biotechnol. </w:t>
      </w:r>
      <w:r w:rsidRPr="003860A8">
        <w:rPr>
          <w:i/>
          <w:iCs/>
          <w:noProof/>
        </w:rPr>
        <w:t>175</w:t>
      </w:r>
      <w:r w:rsidRPr="003860A8">
        <w:rPr>
          <w:noProof/>
        </w:rPr>
        <w:t>, 65–74.</w:t>
      </w:r>
    </w:p>
    <w:p w14:paraId="271923B0" w14:textId="77777777" w:rsidR="003860A8" w:rsidRPr="003860A8" w:rsidRDefault="003860A8" w:rsidP="003860A8">
      <w:pPr>
        <w:widowControl w:val="0"/>
        <w:autoSpaceDE w:val="0"/>
        <w:autoSpaceDN w:val="0"/>
        <w:adjustRightInd w:val="0"/>
        <w:spacing w:before="140"/>
        <w:rPr>
          <w:noProof/>
        </w:rPr>
      </w:pPr>
      <w:r w:rsidRPr="003860A8">
        <w:rPr>
          <w:noProof/>
        </w:rPr>
        <w:t xml:space="preserve">St Onge, R.P., Mani, R., Oh, J., Proctor, M., Fung, E., Davis, R.W., Nislow, C., Roth, F.P., and Giaever, G. (2007). Systematic pathway analysis using high-resolution fitness profiling of combinatorial gene deletions. Nat. Genet. </w:t>
      </w:r>
      <w:r w:rsidRPr="003860A8">
        <w:rPr>
          <w:i/>
          <w:iCs/>
          <w:noProof/>
        </w:rPr>
        <w:t>39</w:t>
      </w:r>
      <w:r w:rsidRPr="003860A8">
        <w:rPr>
          <w:noProof/>
        </w:rPr>
        <w:t>, 199–206.</w:t>
      </w:r>
    </w:p>
    <w:p w14:paraId="0A7AE6D1" w14:textId="77777777" w:rsidR="003860A8" w:rsidRPr="003860A8" w:rsidRDefault="003860A8" w:rsidP="003860A8">
      <w:pPr>
        <w:widowControl w:val="0"/>
        <w:autoSpaceDE w:val="0"/>
        <w:autoSpaceDN w:val="0"/>
        <w:adjustRightInd w:val="0"/>
        <w:spacing w:before="140"/>
        <w:rPr>
          <w:noProof/>
        </w:rPr>
      </w:pPr>
      <w:r w:rsidRPr="003860A8">
        <w:rPr>
          <w:noProof/>
        </w:rPr>
        <w:t xml:space="preserve">Suzuki, Y., St Onge, R.P., Mani, R., King, O.D., Heilbut, A., Labunskyy, V.M., Chen, W., Pham, L., Zhang, L. V, Tong, A.H.Y., et al. (2011). Knocking out multigene redundancies via cycles of sexual assortment and fluorescence selection. Nat. Methods </w:t>
      </w:r>
      <w:r w:rsidRPr="003860A8">
        <w:rPr>
          <w:i/>
          <w:iCs/>
          <w:noProof/>
        </w:rPr>
        <w:t>8</w:t>
      </w:r>
      <w:r w:rsidRPr="003860A8">
        <w:rPr>
          <w:noProof/>
        </w:rPr>
        <w:t>, 159–164.</w:t>
      </w:r>
    </w:p>
    <w:p w14:paraId="27F5852B" w14:textId="77777777" w:rsidR="003860A8" w:rsidRPr="003860A8" w:rsidRDefault="003860A8" w:rsidP="003860A8">
      <w:pPr>
        <w:widowControl w:val="0"/>
        <w:autoSpaceDE w:val="0"/>
        <w:autoSpaceDN w:val="0"/>
        <w:adjustRightInd w:val="0"/>
        <w:spacing w:before="140"/>
        <w:rPr>
          <w:noProof/>
        </w:rPr>
      </w:pPr>
      <w:r w:rsidRPr="003860A8">
        <w:rPr>
          <w:noProof/>
        </w:rPr>
        <w:t xml:space="preserve">Tarassov, K., Messier, V., Landry, C.R., Radinovic, S., Serna Molina, M.M., Shames, I., Malitskaya, Y., Vogel, J., Bussey, H., and Michnick, S.W. (2008). An in vivo map of the yeast protein interactome. Science </w:t>
      </w:r>
      <w:r w:rsidRPr="003860A8">
        <w:rPr>
          <w:i/>
          <w:iCs/>
          <w:noProof/>
        </w:rPr>
        <w:t>320</w:t>
      </w:r>
      <w:r w:rsidRPr="003860A8">
        <w:rPr>
          <w:noProof/>
        </w:rPr>
        <w:t>, 1465–1470.</w:t>
      </w:r>
    </w:p>
    <w:p w14:paraId="110280AA" w14:textId="77777777" w:rsidR="003860A8" w:rsidRPr="003860A8" w:rsidRDefault="003860A8" w:rsidP="003860A8">
      <w:pPr>
        <w:widowControl w:val="0"/>
        <w:autoSpaceDE w:val="0"/>
        <w:autoSpaceDN w:val="0"/>
        <w:adjustRightInd w:val="0"/>
        <w:spacing w:before="140"/>
        <w:rPr>
          <w:noProof/>
        </w:rPr>
      </w:pPr>
      <w:r w:rsidRPr="003860A8">
        <w:rPr>
          <w:noProof/>
        </w:rPr>
        <w:t xml:space="preserve">Taylor, M.B., Ehrenreich, I.M., Rothstein, R., Hu, T., and Mast, J. (2014). Genetic Interactions Involving Five or More Genes Contribute to a Complex Trait in Yeast. PLoS Genet. </w:t>
      </w:r>
      <w:r w:rsidRPr="003860A8">
        <w:rPr>
          <w:i/>
          <w:iCs/>
          <w:noProof/>
        </w:rPr>
        <w:t>10</w:t>
      </w:r>
      <w:r w:rsidRPr="003860A8">
        <w:rPr>
          <w:noProof/>
        </w:rPr>
        <w:t>, e1004324.</w:t>
      </w:r>
    </w:p>
    <w:p w14:paraId="280EBC85" w14:textId="77777777" w:rsidR="003860A8" w:rsidRPr="003860A8" w:rsidRDefault="003860A8" w:rsidP="003860A8">
      <w:pPr>
        <w:widowControl w:val="0"/>
        <w:autoSpaceDE w:val="0"/>
        <w:autoSpaceDN w:val="0"/>
        <w:adjustRightInd w:val="0"/>
        <w:spacing w:before="140"/>
        <w:rPr>
          <w:noProof/>
        </w:rPr>
      </w:pPr>
      <w:r w:rsidRPr="003860A8">
        <w:rPr>
          <w:noProof/>
        </w:rPr>
        <w:t xml:space="preserve">Wang, H., Yang, H., Shivalila, C.S., Dawlaty, M.M., Cheng, A.W., Zhang, F., and Jaenisch, R. (2013). One-Step Generation of Mice Carrying Mutations in Multiple Genes by CRISPR/Cas-Mediated Genome Engineering. Cell </w:t>
      </w:r>
      <w:r w:rsidRPr="003860A8">
        <w:rPr>
          <w:i/>
          <w:iCs/>
          <w:noProof/>
        </w:rPr>
        <w:t>153</w:t>
      </w:r>
      <w:r w:rsidRPr="003860A8">
        <w:rPr>
          <w:noProof/>
        </w:rPr>
        <w:t>, 910–918.</w:t>
      </w:r>
    </w:p>
    <w:p w14:paraId="58630E16" w14:textId="77777777" w:rsidR="003860A8" w:rsidRPr="003860A8" w:rsidRDefault="003860A8" w:rsidP="003860A8">
      <w:pPr>
        <w:widowControl w:val="0"/>
        <w:autoSpaceDE w:val="0"/>
        <w:autoSpaceDN w:val="0"/>
        <w:adjustRightInd w:val="0"/>
        <w:spacing w:before="140"/>
        <w:rPr>
          <w:noProof/>
        </w:rPr>
      </w:pPr>
      <w:r w:rsidRPr="003860A8">
        <w:rPr>
          <w:noProof/>
        </w:rPr>
        <w:t xml:space="preserve">Wang, M., Herrmann, C.J., Simonovic, M., Szklarczyk, D., and von Mering, C. (2015). Version </w:t>
      </w:r>
      <w:r w:rsidRPr="003860A8">
        <w:rPr>
          <w:noProof/>
        </w:rPr>
        <w:lastRenderedPageBreak/>
        <w:t xml:space="preserve">4.0 of PaxDb: Protein abundance data, integrated across model organisms, tissues, and cell-lines. Proteomics </w:t>
      </w:r>
      <w:r w:rsidRPr="003860A8">
        <w:rPr>
          <w:i/>
          <w:iCs/>
          <w:noProof/>
        </w:rPr>
        <w:t>15</w:t>
      </w:r>
      <w:r w:rsidRPr="003860A8">
        <w:rPr>
          <w:noProof/>
        </w:rPr>
        <w:t>, 3163–3168.</w:t>
      </w:r>
    </w:p>
    <w:p w14:paraId="6B203EAD" w14:textId="77777777" w:rsidR="003860A8" w:rsidRPr="003860A8" w:rsidRDefault="003860A8" w:rsidP="003860A8">
      <w:pPr>
        <w:widowControl w:val="0"/>
        <w:autoSpaceDE w:val="0"/>
        <w:autoSpaceDN w:val="0"/>
        <w:adjustRightInd w:val="0"/>
        <w:spacing w:before="140"/>
        <w:rPr>
          <w:noProof/>
        </w:rPr>
      </w:pPr>
      <w:r w:rsidRPr="003860A8">
        <w:rPr>
          <w:noProof/>
        </w:rPr>
        <w:t xml:space="preserve">Wieczorke, R., Krampe, S., Weierstall, T., Freidel, K., Hollenberg, C.P., and Boles, E. (1999). Concurrent knock-out of at least 20 transporter genes is required to block uptake of hexoses in Saccharomyces cerevisiae. FEBS Lett. </w:t>
      </w:r>
      <w:r w:rsidRPr="003860A8">
        <w:rPr>
          <w:i/>
          <w:iCs/>
          <w:noProof/>
        </w:rPr>
        <w:t>464</w:t>
      </w:r>
      <w:r w:rsidRPr="003860A8">
        <w:rPr>
          <w:noProof/>
        </w:rPr>
        <w:t>, 123–128.</w:t>
      </w:r>
    </w:p>
    <w:p w14:paraId="4F116723" w14:textId="77777777" w:rsidR="003860A8" w:rsidRPr="003860A8" w:rsidRDefault="003860A8" w:rsidP="003860A8">
      <w:pPr>
        <w:widowControl w:val="0"/>
        <w:autoSpaceDE w:val="0"/>
        <w:autoSpaceDN w:val="0"/>
        <w:adjustRightInd w:val="0"/>
        <w:spacing w:before="140"/>
        <w:rPr>
          <w:noProof/>
        </w:rPr>
      </w:pPr>
      <w:r w:rsidRPr="003860A8">
        <w:rPr>
          <w:noProof/>
        </w:rPr>
        <w:t xml:space="preserve">Wong, A.S.L., Choi, G.C.G., Cui, C.H., Pregernig, G., Milani, P., Adam, M., Perli, S.D., Kazer, S.W., Gaillard, A., Hermann, M., et al. (2016). Multiplexed barcoded CRISPR-Cas9 screening enabled by CombiGEM. Proc. Natl. Acad. Sci. U. S. A. </w:t>
      </w:r>
      <w:r w:rsidRPr="003860A8">
        <w:rPr>
          <w:i/>
          <w:iCs/>
          <w:noProof/>
        </w:rPr>
        <w:t>113</w:t>
      </w:r>
      <w:r w:rsidRPr="003860A8">
        <w:rPr>
          <w:noProof/>
        </w:rPr>
        <w:t>, 2544–2549.</w:t>
      </w:r>
    </w:p>
    <w:p w14:paraId="69AE7FF5" w14:textId="77777777" w:rsidR="003860A8" w:rsidRPr="003860A8" w:rsidRDefault="003860A8" w:rsidP="003860A8">
      <w:pPr>
        <w:widowControl w:val="0"/>
        <w:autoSpaceDE w:val="0"/>
        <w:autoSpaceDN w:val="0"/>
        <w:adjustRightInd w:val="0"/>
        <w:spacing w:before="140"/>
        <w:rPr>
          <w:noProof/>
        </w:rPr>
      </w:pPr>
      <w:r w:rsidRPr="003860A8">
        <w:rPr>
          <w:noProof/>
        </w:rPr>
        <w:t xml:space="preserve">Xu, S., Wang, Z., Kim, K.W., Jin, Y., and Chisholm, A.D. (2016). Targeted Mutagenesis of Duplicated Genes in Caenorhabditis elegans Using CRISPR-Cas9. J. Genet. Genomics </w:t>
      </w:r>
      <w:r w:rsidRPr="003860A8">
        <w:rPr>
          <w:i/>
          <w:iCs/>
          <w:noProof/>
        </w:rPr>
        <w:t>43</w:t>
      </w:r>
      <w:r w:rsidRPr="003860A8">
        <w:rPr>
          <w:noProof/>
        </w:rPr>
        <w:t>, 103–106.</w:t>
      </w:r>
    </w:p>
    <w:p w14:paraId="666FB677" w14:textId="77777777" w:rsidR="003860A8" w:rsidRPr="003860A8" w:rsidRDefault="003860A8" w:rsidP="003860A8">
      <w:pPr>
        <w:widowControl w:val="0"/>
        <w:autoSpaceDE w:val="0"/>
        <w:autoSpaceDN w:val="0"/>
        <w:adjustRightInd w:val="0"/>
        <w:spacing w:before="140"/>
        <w:rPr>
          <w:noProof/>
        </w:rPr>
      </w:pPr>
      <w:r w:rsidRPr="003860A8">
        <w:rPr>
          <w:noProof/>
        </w:rPr>
        <w:t xml:space="preserve">Yachie, N., Petsalaki, E., Mellor, J.C., Weile, J., Jacob, Y., Verby, M., Ozturk, S.B., Li, S., Cote, A.G., Mosca, R., et al. (2016). Pooled-matrix protein interaction screens using Barcode Fusion Genetics. Mol. Syst. Biol. </w:t>
      </w:r>
      <w:r w:rsidRPr="003860A8">
        <w:rPr>
          <w:i/>
          <w:iCs/>
          <w:noProof/>
        </w:rPr>
        <w:t>12</w:t>
      </w:r>
      <w:r w:rsidRPr="003860A8">
        <w:rPr>
          <w:noProof/>
        </w:rPr>
        <w:t>, 863.</w:t>
      </w:r>
    </w:p>
    <w:p w14:paraId="66B7D29D" w14:textId="77777777" w:rsidR="003860A8" w:rsidRPr="003860A8" w:rsidRDefault="003860A8" w:rsidP="003860A8">
      <w:pPr>
        <w:widowControl w:val="0"/>
        <w:autoSpaceDE w:val="0"/>
        <w:autoSpaceDN w:val="0"/>
        <w:adjustRightInd w:val="0"/>
        <w:spacing w:before="140"/>
        <w:rPr>
          <w:noProof/>
        </w:rPr>
      </w:pPr>
      <w:r w:rsidRPr="003860A8">
        <w:rPr>
          <w:noProof/>
        </w:rPr>
        <w:t xml:space="preserve">Zeitoun, R.I., Pines, G., Grau, W.C., and Gill, R.T. (2017). Quantitative Tracking of Combinatorially Engineered Populations with Multiplexed Binary Assemblies. ACS Synth. Biol. </w:t>
      </w:r>
      <w:r w:rsidRPr="003860A8">
        <w:rPr>
          <w:i/>
          <w:iCs/>
          <w:noProof/>
        </w:rPr>
        <w:t>6</w:t>
      </w:r>
      <w:r w:rsidRPr="003860A8">
        <w:rPr>
          <w:noProof/>
        </w:rPr>
        <w:t>, 619–627.</w:t>
      </w:r>
    </w:p>
    <w:p w14:paraId="3517B3A4" w14:textId="77777777" w:rsidR="003860A8" w:rsidRPr="003860A8" w:rsidRDefault="003860A8" w:rsidP="003860A8">
      <w:pPr>
        <w:widowControl w:val="0"/>
        <w:autoSpaceDE w:val="0"/>
        <w:autoSpaceDN w:val="0"/>
        <w:adjustRightInd w:val="0"/>
        <w:spacing w:before="140"/>
        <w:rPr>
          <w:noProof/>
        </w:rPr>
      </w:pPr>
      <w:r w:rsidRPr="003860A8">
        <w:rPr>
          <w:noProof/>
        </w:rPr>
        <w:t xml:space="preserve">Zhang, Z., Mao, Y., Ha, S., Liu, W., Botella, J.R., and Zhu, J.-K. (2016). A multiplex CRISPR/Cas9 platform for fast and efficient editing of multiple genes in Arabidopsis. Plant Cell Rep. </w:t>
      </w:r>
      <w:r w:rsidRPr="003860A8">
        <w:rPr>
          <w:i/>
          <w:iCs/>
          <w:noProof/>
        </w:rPr>
        <w:t>35</w:t>
      </w:r>
      <w:r w:rsidRPr="003860A8">
        <w:rPr>
          <w:noProof/>
        </w:rPr>
        <w:t>, 1519–1533.</w:t>
      </w:r>
    </w:p>
    <w:p w14:paraId="5E7D0454" w14:textId="481BFD93" w:rsidR="001F052C" w:rsidRPr="00233F15" w:rsidRDefault="00C1486D" w:rsidP="003860A8">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ins w:id="870" w:author="Albi Celaj" w:date="2019-02-21T14:41:00Z">
        <w:r w:rsidR="00794D03">
          <w:rPr>
            <w:b/>
          </w:rPr>
          <w:t>.</w:t>
        </w:r>
      </w:ins>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47FCE173"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ins w:id="871" w:author="Albi Celaj" w:date="2019-02-21T15:13:00Z">
        <w:r w:rsidR="00580E8F">
          <w:tab/>
        </w:r>
      </w:ins>
      <w:del w:id="872" w:author="Albi Celaj" w:date="2019-02-21T15:10:00Z">
        <w:r w:rsidDel="00D617BE">
          <w:delText xml:space="preserve">(Figure S1) </w:delText>
        </w:r>
      </w:del>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ins w:id="873" w:author="Albi Celaj" w:date="2019-02-21T14:38:00Z">
        <w:r w:rsidR="00213A84">
          <w:t xml:space="preserve">  See also Figure</w:t>
        </w:r>
        <w:r w:rsidR="00C379F2">
          <w:t>s S1 and S2.</w:t>
        </w:r>
      </w:ins>
    </w:p>
    <w:p w14:paraId="671C945B" w14:textId="77777777" w:rsidR="00F54166" w:rsidRPr="00233F15" w:rsidRDefault="00F54166" w:rsidP="00224FCB">
      <w:pPr>
        <w:jc w:val="both"/>
      </w:pPr>
    </w:p>
    <w:p w14:paraId="23A02103" w14:textId="510D37DB" w:rsidR="003A4E50" w:rsidRPr="00CC390A" w:rsidRDefault="00F0546A" w:rsidP="00224FCB">
      <w:pPr>
        <w:jc w:val="both"/>
        <w:rPr>
          <w:b/>
        </w:rPr>
      </w:pPr>
      <w:r w:rsidRPr="005959CB">
        <w:rPr>
          <w:b/>
        </w:rPr>
        <w:t>Figure 2</w:t>
      </w:r>
      <w:ins w:id="874" w:author="Albi Celaj" w:date="2019-02-21T14:41:00Z">
        <w:r w:rsidR="00794D03">
          <w:rPr>
            <w:b/>
          </w:rPr>
          <w:t>.</w:t>
        </w:r>
      </w:ins>
      <w:r w:rsidR="0023730D" w:rsidRPr="005959CB">
        <w:rPr>
          <w:b/>
        </w:rPr>
        <w:t xml:space="preserve"> </w:t>
      </w:r>
      <w:r w:rsidR="005959CB">
        <w:rPr>
          <w:b/>
        </w:rPr>
        <w:t xml:space="preserve"> </w:t>
      </w:r>
      <w:r w:rsidR="00011FDC" w:rsidRPr="00CC390A">
        <w:rPr>
          <w:b/>
        </w:rPr>
        <w:t>Illustrating a</w:t>
      </w:r>
      <w:del w:id="875" w:author="Albi Celaj" w:date="2019-02-21T14:41:00Z">
        <w:r w:rsidR="00011FDC" w:rsidRPr="00CC390A" w:rsidDel="00794D03">
          <w:rPr>
            <w:b/>
          </w:rPr>
          <w:delText>n</w:delText>
        </w:r>
      </w:del>
      <w:r w:rsidR="00011FDC" w:rsidRPr="00CC390A">
        <w:rPr>
          <w:b/>
        </w:rPr>
        <w:t xml:space="preserve"> </w:t>
      </w:r>
      <w:del w:id="876" w:author="Albi Celaj" w:date="2019-02-21T12:42:00Z">
        <w:r w:rsidR="00011FDC" w:rsidRPr="00CC390A" w:rsidDel="008A41C5">
          <w:rPr>
            <w:b/>
          </w:rPr>
          <w:delText xml:space="preserve">Exhaustive </w:delText>
        </w:r>
      </w:del>
      <w:ins w:id="877" w:author="Albi Celaj" w:date="2019-02-21T12:42:00Z">
        <w:r w:rsidR="008A41C5">
          <w:rPr>
            <w:b/>
          </w:rPr>
          <w:t>Reproducible</w:t>
        </w:r>
        <w:r w:rsidR="008A41C5" w:rsidRPr="00CC390A">
          <w:rPr>
            <w:b/>
          </w:rPr>
          <w:t xml:space="preserve"> </w:t>
        </w:r>
      </w:ins>
      <w:r w:rsidR="00011FDC" w:rsidRPr="00CC390A">
        <w:rPr>
          <w:b/>
        </w:rPr>
        <w:t xml:space="preserve">5-gene </w:t>
      </w:r>
      <w:r w:rsidR="00C530A4" w:rsidRPr="00CC390A">
        <w:rPr>
          <w:b/>
        </w:rPr>
        <w:t>Resistance</w:t>
      </w:r>
      <w:r w:rsidR="00011FDC" w:rsidRPr="00CC390A">
        <w:rPr>
          <w:b/>
        </w:rPr>
        <w:t xml:space="preserve"> Landscape</w:t>
      </w:r>
    </w:p>
    <w:p w14:paraId="40001D3C" w14:textId="09638165"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del w:id="878" w:author="Albi Celaj" w:date="2019-02-21T15:00:00Z">
        <w:r w:rsidR="00FB5937" w:rsidDel="00744919">
          <w:delText xml:space="preserve"> </w:delText>
        </w:r>
      </w:del>
      <w:ins w:id="879" w:author="Albi Celaj" w:date="2019-02-21T15:00:00Z">
        <w:r w:rsidR="00744919">
          <w:t xml:space="preserve"> as indicated by the legend.</w:t>
        </w:r>
      </w:ins>
      <w:del w:id="880" w:author="Albi Celaj" w:date="2019-02-21T15:00:00Z">
        <w:r w:rsidR="00FB5937" w:rsidDel="00744919">
          <w:delText>but</w:delText>
        </w:r>
        <w:r w:rsidR="007A228C" w:rsidDel="00744919">
          <w:delText xml:space="preserve"> </w:delText>
        </w:r>
        <w:r w:rsidR="00176BD4" w:rsidDel="00744919">
          <w:delText xml:space="preserve">can </w:delText>
        </w:r>
        <w:r w:rsidR="007A228C" w:rsidDel="00744919">
          <w:delText>vary a</w:delText>
        </w:r>
        <w:r w:rsidR="009B5864" w:rsidDel="00744919">
          <w:delText>t</w:delText>
        </w:r>
        <w:r w:rsidR="007A228C" w:rsidDel="00744919">
          <w:delText xml:space="preserve"> the remaining 1</w:delText>
        </w:r>
        <w:r w:rsidR="003412D0" w:rsidDel="00744919">
          <w:delText>1</w:delText>
        </w:r>
        <w:r w:rsidR="007A228C" w:rsidDel="00744919">
          <w:delText xml:space="preserve"> loci.</w:delText>
        </w:r>
        <w:r w:rsidR="00F02A72" w:rsidDel="00744919">
          <w:delText xml:space="preserve">  </w:delText>
        </w:r>
        <w:r w:rsidR="00FB5937" w:rsidDel="00744919">
          <w:delText xml:space="preserve">The 5-gene genotype of each group is indicated by the legend. </w:delText>
        </w:r>
      </w:del>
      <w:r w:rsidR="00FB5937">
        <w:t xml:space="preserve"> </w:t>
      </w:r>
      <w:del w:id="881" w:author="Albi Celaj" w:date="2019-02-21T14:39:00Z">
        <w:r w:rsidR="00F02A72" w:rsidDel="00C379F2">
          <w:delText xml:space="preserve">Profiles </w:delText>
        </w:r>
        <w:r w:rsidR="009167AA" w:rsidDel="00C379F2">
          <w:delText xml:space="preserve">for the remaining drugs </w:delText>
        </w:r>
        <w:r w:rsidR="00F02A72" w:rsidDel="00C379F2">
          <w:delText>are shown</w:delText>
        </w:r>
        <w:r w:rsidR="006D57CD" w:rsidDel="00C379F2">
          <w:delText xml:space="preserve"> </w:delText>
        </w:r>
        <w:r w:rsidR="00A570A8" w:rsidDel="00C379F2">
          <w:delText xml:space="preserve">in </w:delText>
        </w:r>
      </w:del>
      <w:ins w:id="882" w:author="Albi Celaj" w:date="2019-02-21T14:39:00Z">
        <w:r w:rsidR="00C379F2">
          <w:t xml:space="preserve">See also </w:t>
        </w:r>
      </w:ins>
      <w:r w:rsidR="004452EF">
        <w:t>Figure</w:t>
      </w:r>
      <w:ins w:id="883" w:author="Albi Celaj" w:date="2019-02-21T14:39:00Z">
        <w:r w:rsidR="00C379F2">
          <w:t>s</w:t>
        </w:r>
      </w:ins>
      <w:r w:rsidR="004452EF">
        <w:t xml:space="preserve"> </w:t>
      </w:r>
      <w:r w:rsidR="00EB3FCB">
        <w:t>S</w:t>
      </w:r>
      <w:ins w:id="884" w:author="Albi Celaj" w:date="2019-02-21T14:39:00Z">
        <w:r w:rsidR="00C379F2">
          <w:t>3 and S4</w:t>
        </w:r>
      </w:ins>
      <w:del w:id="885" w:author="Albi Celaj" w:date="2019-02-21T14:39:00Z">
        <w:r w:rsidR="009D302F" w:rsidDel="00C379F2">
          <w:delText>5</w:delText>
        </w:r>
      </w:del>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27E62CA5" w:rsidR="008A41C5" w:rsidRDefault="008A41C5" w:rsidP="00C82E31">
      <w:pPr>
        <w:jc w:val="both"/>
        <w:rPr>
          <w:ins w:id="886" w:author="Albi Celaj" w:date="2019-02-21T12:43:00Z"/>
        </w:rPr>
      </w:pPr>
      <w:ins w:id="887" w:author="Albi Celaj" w:date="2019-02-21T12:43:00Z">
        <w:r>
          <w:rPr>
            <w:b/>
          </w:rPr>
          <w:t>(</w:t>
        </w:r>
      </w:ins>
      <w:r w:rsidR="00E41888">
        <w:rPr>
          <w:b/>
        </w:rPr>
        <w:t>C</w:t>
      </w:r>
      <w:ins w:id="888" w:author="Albi Celaj" w:date="2019-02-21T12:43:00Z">
        <w:r>
          <w:rPr>
            <w:b/>
          </w:rPr>
          <w:t>)</w:t>
        </w:r>
      </w:ins>
      <w:r w:rsidR="003545B6" w:rsidRPr="00233F15">
        <w:rPr>
          <w:b/>
        </w:rPr>
        <w:tab/>
      </w:r>
      <w:r w:rsidR="00EF084A" w:rsidRPr="00D9226C">
        <w:t xml:space="preserve">A </w:t>
      </w:r>
      <w:r w:rsidR="00EF084A">
        <w:rPr>
          <w:color w:val="000000"/>
        </w:rPr>
        <w:t xml:space="preserve">radial combinatorial signature of </w:t>
      </w:r>
      <w:del w:id="889" w:author="Albi Celaj" w:date="2019-02-21T12:45:00Z">
        <w:r w:rsidR="00EF084A" w:rsidDel="00C82E31">
          <w:rPr>
            <w:color w:val="000000"/>
          </w:rPr>
          <w:delText xml:space="preserve">drug </w:delText>
        </w:r>
      </w:del>
      <w:ins w:id="890" w:author="Albi Celaj" w:date="2019-02-21T12:45:00Z">
        <w:r w:rsidR="00C82E31">
          <w:rPr>
            <w:color w:val="000000"/>
          </w:rPr>
          <w:t xml:space="preserve">benomyl </w:t>
        </w:r>
      </w:ins>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w:t>
      </w:r>
      <w:del w:id="891" w:author="Albi Celaj" w:date="2019-02-21T12:45:00Z">
        <w:r w:rsidR="006624A7" w:rsidDel="00C82E31">
          <w:delText xml:space="preserve"> (blue for increased resistance, red-orange for decreased resistance)</w:delText>
        </w:r>
      </w:del>
      <w:r w:rsidR="006624A7">
        <w:t>.  Extensions to 1, 2, and 5 total knockouts are illustrated</w:t>
      </w:r>
      <w:del w:id="892" w:author="Albi Celaj" w:date="2019-02-21T12:45:00Z">
        <w:r w:rsidR="006624A7" w:rsidDel="00C82E31">
          <w:delText xml:space="preserve"> for benomyl</w:delText>
        </w:r>
      </w:del>
      <w:ins w:id="893" w:author="Albi Celaj" w:date="2019-02-21T12:44:00Z">
        <w:r>
          <w:t xml:space="preserve">. Color scale extends </w:t>
        </w:r>
      </w:ins>
      <w:ins w:id="894" w:author="Albi Celaj" w:date="2019-02-21T12:46:00Z">
        <w:r w:rsidR="00C82E31">
          <w:t xml:space="preserve">by +/- 1 standard deviation </w:t>
        </w:r>
      </w:ins>
      <w:ins w:id="895" w:author="Albi Celaj" w:date="2019-02-21T12:47:00Z">
        <w:r w:rsidR="00C82E31">
          <w:t xml:space="preserve">of </w:t>
        </w:r>
      </w:ins>
      <w:ins w:id="896" w:author="Albi Celaj" w:date="2019-02-21T12:48:00Z">
        <w:r w:rsidR="00C82E31">
          <w:t xml:space="preserve">all </w:t>
        </w:r>
      </w:ins>
      <w:ins w:id="897" w:author="Albi Celaj" w:date="2019-02-21T12:44:00Z">
        <w:r>
          <w:t>drug resistance values</w:t>
        </w:r>
      </w:ins>
      <w:ins w:id="898" w:author="Albi Celaj" w:date="2019-02-21T12:49:00Z">
        <w:r w:rsidR="00C82E31">
          <w:t xml:space="preserve"> observed in a pool.</w:t>
        </w:r>
      </w:ins>
      <w:ins w:id="899" w:author="Albi Celaj" w:date="2019-02-21T14:40:00Z">
        <w:r w:rsidR="00C379F2">
          <w:t xml:space="preserve">  See also Figure S5.</w:t>
        </w:r>
      </w:ins>
    </w:p>
    <w:p w14:paraId="473E814C" w14:textId="77777777" w:rsidR="00C379F2" w:rsidRDefault="008A41C5" w:rsidP="00224FCB">
      <w:pPr>
        <w:jc w:val="both"/>
        <w:rPr>
          <w:ins w:id="900" w:author="Albi Celaj" w:date="2019-02-21T14:38:00Z"/>
        </w:rPr>
      </w:pPr>
      <w:ins w:id="901" w:author="Albi Celaj" w:date="2019-02-21T12:43:00Z">
        <w:r>
          <w:rPr>
            <w:b/>
          </w:rPr>
          <w:t xml:space="preserve">(D) </w:t>
        </w:r>
      </w:ins>
      <w:del w:id="902" w:author="Albi Celaj" w:date="2019-02-21T12:43:00Z">
        <w:r w:rsidR="006624A7" w:rsidDel="008A41C5">
          <w:delText>, and</w:delText>
        </w:r>
      </w:del>
      <w:r w:rsidR="006624A7">
        <w:t xml:space="preserve"> 5-knockout radial signatures are shown for </w:t>
      </w:r>
      <w:ins w:id="903" w:author="Albi Celaj" w:date="2019-02-21T12:44:00Z">
        <w:r w:rsidR="006C1AC5">
          <w:t>8</w:t>
        </w:r>
      </w:ins>
      <w:del w:id="904" w:author="Albi Celaj" w:date="2019-02-21T12:44:00Z">
        <w:r w:rsidR="006624A7" w:rsidDel="006C1AC5">
          <w:delText>10</w:delText>
        </w:r>
      </w:del>
      <w:r w:rsidR="006624A7">
        <w:t xml:space="preserve"> drugs</w:t>
      </w:r>
      <w:ins w:id="905" w:author="Albi Celaj" w:date="2019-02-21T14:38:00Z">
        <w:r w:rsidR="00C379F2">
          <w:t>.</w:t>
        </w:r>
      </w:ins>
    </w:p>
    <w:p w14:paraId="32E8C84D" w14:textId="29211FCA" w:rsidR="00503446" w:rsidRDefault="006624A7" w:rsidP="00224FCB">
      <w:pPr>
        <w:jc w:val="both"/>
        <w:rPr>
          <w:ins w:id="906" w:author="Albi Celaj" w:date="2019-02-21T12:41:00Z"/>
        </w:rPr>
      </w:pPr>
      <w:del w:id="907" w:author="Albi Celaj" w:date="2019-02-21T14:38:00Z">
        <w:r w:rsidDel="00C379F2">
          <w:delText xml:space="preserve"> (</w:delText>
        </w:r>
      </w:del>
      <w:del w:id="908" w:author="Albi Celaj" w:date="2019-02-21T12:44:00Z">
        <w:r w:rsidDel="006C1AC5">
          <w:delText>5</w:delText>
        </w:r>
      </w:del>
      <w:del w:id="909" w:author="Albi Celaj" w:date="2019-02-21T14:38:00Z">
        <w:r w:rsidDel="00C379F2">
          <w:delText xml:space="preserve"> others </w:delText>
        </w:r>
        <w:r w:rsidR="00EB31A9" w:rsidDel="00C379F2">
          <w:delText xml:space="preserve">are shown </w:delText>
        </w:r>
        <w:r w:rsidDel="00C379F2">
          <w:delText xml:space="preserve">in </w:delText>
        </w:r>
        <w:r w:rsidR="00A24645" w:rsidDel="00C379F2">
          <w:delText xml:space="preserve">Figure S6).  </w:delText>
        </w:r>
      </w:del>
      <w:ins w:id="910" w:author="Albi Celaj [2]" w:date="2019-02-13T16:41:00Z">
        <w:del w:id="911" w:author="Albi Celaj" w:date="2019-02-21T12:44:00Z">
          <w:r w:rsidR="004876AD" w:rsidDel="008A41C5">
            <w:delText xml:space="preserve">In each </w:delText>
          </w:r>
        </w:del>
      </w:ins>
      <w:ins w:id="912" w:author="Albi Celaj [2]" w:date="2019-02-13T16:43:00Z">
        <w:del w:id="913" w:author="Albi Celaj" w:date="2019-02-21T12:44:00Z">
          <w:r w:rsidR="004876AD" w:rsidDel="008A41C5">
            <w:delText>pool</w:delText>
          </w:r>
        </w:del>
      </w:ins>
      <w:ins w:id="914" w:author="Albi Celaj [2]" w:date="2019-02-13T16:41:00Z">
        <w:del w:id="915" w:author="Albi Celaj" w:date="2019-02-21T12:44:00Z">
          <w:r w:rsidR="004876AD" w:rsidDel="008A41C5">
            <w:delText xml:space="preserve">, </w:delText>
          </w:r>
        </w:del>
      </w:ins>
      <w:del w:id="916" w:author="Albi Celaj" w:date="2019-02-21T12:44:00Z">
        <w:r w:rsidR="00A24645" w:rsidDel="008A41C5">
          <w:delText xml:space="preserve">Color </w:delText>
        </w:r>
      </w:del>
      <w:ins w:id="917" w:author="Albi Celaj [2]" w:date="2019-02-13T16:41:00Z">
        <w:del w:id="918" w:author="Albi Celaj" w:date="2019-02-21T12:44:00Z">
          <w:r w:rsidR="004876AD" w:rsidDel="008A41C5">
            <w:delText>t</w:delText>
          </w:r>
        </w:del>
      </w:ins>
      <w:ins w:id="919" w:author="Albi Celaj [2]" w:date="2019-02-13T16:32:00Z">
        <w:del w:id="920" w:author="Albi Celaj" w:date="2019-02-21T12:44:00Z">
          <w:r w:rsidR="007F48E8" w:rsidDel="008A41C5">
            <w:delText xml:space="preserve">he color scale extends </w:delText>
          </w:r>
        </w:del>
      </w:ins>
      <w:ins w:id="921" w:author="Albi Celaj [2]" w:date="2019-02-13T16:38:00Z">
        <w:del w:id="922" w:author="Albi Celaj" w:date="2019-02-21T12:44:00Z">
          <w:r w:rsidR="00EA5FCC" w:rsidDel="008A41C5">
            <w:delText>in both directions</w:delText>
          </w:r>
        </w:del>
      </w:ins>
      <w:ins w:id="923" w:author="Albi Celaj [2]" w:date="2019-02-13T16:39:00Z">
        <w:del w:id="924" w:author="Albi Celaj" w:date="2019-02-21T12:44:00Z">
          <w:r w:rsidR="00E61178" w:rsidDel="008A41C5">
            <w:delText xml:space="preserve"> </w:delText>
          </w:r>
        </w:del>
      </w:ins>
      <w:ins w:id="925" w:author="Albi Celaj [2]" w:date="2019-02-13T16:32:00Z">
        <w:del w:id="926" w:author="Albi Celaj" w:date="2019-02-21T12:44:00Z">
          <w:r w:rsidR="007F48E8" w:rsidDel="008A41C5">
            <w:delText xml:space="preserve">by </w:delText>
          </w:r>
        </w:del>
      </w:ins>
      <w:ins w:id="927" w:author="Albi Celaj [2]" w:date="2019-02-13T16:44:00Z">
        <w:del w:id="928" w:author="Albi Celaj" w:date="2019-02-21T12:44:00Z">
          <w:r w:rsidR="00076B91" w:rsidDel="008A41C5">
            <w:delText>the</w:delText>
          </w:r>
        </w:del>
      </w:ins>
      <w:ins w:id="929" w:author="Albi Celaj [2]" w:date="2019-02-13T16:32:00Z">
        <w:del w:id="930" w:author="Albi Celaj" w:date="2019-02-21T12:44:00Z">
          <w:r w:rsidR="007F48E8" w:rsidDel="008A41C5">
            <w:delText xml:space="preserve"> standard deviation</w:delText>
          </w:r>
        </w:del>
      </w:ins>
      <w:ins w:id="931" w:author="Albi Celaj [2]" w:date="2019-02-13T16:41:00Z">
        <w:del w:id="932" w:author="Albi Celaj" w:date="2019-02-21T12:44:00Z">
          <w:r w:rsidR="004876AD" w:rsidDel="008A41C5">
            <w:delText xml:space="preserve"> of</w:delText>
          </w:r>
        </w:del>
      </w:ins>
      <w:ins w:id="933" w:author="Albi Celaj [2]" w:date="2019-02-13T16:43:00Z">
        <w:del w:id="934" w:author="Albi Celaj" w:date="2019-02-21T12:44:00Z">
          <w:r w:rsidR="004876AD" w:rsidDel="008A41C5">
            <w:delText xml:space="preserve"> drug </w:delText>
          </w:r>
        </w:del>
      </w:ins>
      <w:ins w:id="935" w:author="Albi Celaj [2]" w:date="2019-02-13T16:41:00Z">
        <w:del w:id="936" w:author="Albi Celaj" w:date="2019-02-21T12:44:00Z">
          <w:r w:rsidR="004876AD" w:rsidDel="008A41C5">
            <w:delText>resistance</w:delText>
          </w:r>
        </w:del>
      </w:ins>
      <w:ins w:id="937" w:author="Albi Celaj [2]" w:date="2019-02-13T16:43:00Z">
        <w:del w:id="938" w:author="Albi Celaj" w:date="2019-02-21T12:44:00Z">
          <w:r w:rsidR="004876AD" w:rsidDel="008A41C5">
            <w:delText xml:space="preserve"> values</w:delText>
          </w:r>
        </w:del>
      </w:ins>
      <w:del w:id="939" w:author="Albi Celaj" w:date="2019-02-21T12:44:00Z">
        <w:r w:rsidR="00A24645" w:rsidDel="008A41C5">
          <w:delText>scale extends by half of the observed difference between the 5% and 95% percentile resistance in that drug in both directions</w:delText>
        </w:r>
        <w:r w:rsidDel="008A41C5">
          <w:delText>.</w:delText>
        </w:r>
      </w:del>
    </w:p>
    <w:p w14:paraId="27590538" w14:textId="4E43CE16" w:rsidR="00503446" w:rsidRDefault="008B67DA" w:rsidP="00224FCB">
      <w:pPr>
        <w:jc w:val="both"/>
      </w:pPr>
      <w:ins w:id="940" w:author="Albi Celaj" w:date="2019-02-21T12:49:00Z">
        <w:r w:rsidRPr="005959CB">
          <w:rPr>
            <w:b/>
          </w:rPr>
          <w:t xml:space="preserve">Figure </w:t>
        </w:r>
      </w:ins>
      <w:ins w:id="941" w:author="Albi Celaj" w:date="2019-02-21T12:50:00Z">
        <w:r>
          <w:rPr>
            <w:b/>
          </w:rPr>
          <w:t>3</w:t>
        </w:r>
      </w:ins>
      <w:ins w:id="942" w:author="Albi Celaj" w:date="2019-02-21T14:41:00Z">
        <w:r w:rsidR="00794D03">
          <w:rPr>
            <w:b/>
          </w:rPr>
          <w:t>.</w:t>
        </w:r>
      </w:ins>
      <w:ins w:id="943" w:author="Albi Celaj" w:date="2019-02-21T14:40:00Z">
        <w:r w:rsidR="00C379F2">
          <w:rPr>
            <w:b/>
          </w:rPr>
          <w:t xml:space="preserve"> </w:t>
        </w:r>
      </w:ins>
      <w:ins w:id="944" w:author="Albi Celaj" w:date="2019-02-21T12:49:00Z">
        <w:r w:rsidRPr="00CC390A">
          <w:rPr>
            <w:b/>
          </w:rPr>
          <w:t>5-gene Resistance Landscape</w:t>
        </w:r>
        <w:r>
          <w:rPr>
            <w:b/>
          </w:rPr>
          <w:t>s Illustrate Complex Drug Resistance Phenomena</w:t>
        </w:r>
      </w:ins>
    </w:p>
    <w:p w14:paraId="5B7773A7" w14:textId="1FEE0F25" w:rsidR="00176BD4" w:rsidRPr="00803577" w:rsidRDefault="00176BD4" w:rsidP="00D9226C">
      <w:pPr>
        <w:jc w:val="both"/>
      </w:pPr>
      <w:del w:id="945" w:author="Albi Celaj" w:date="2019-02-21T12:49:00Z">
        <w:r w:rsidDel="008B67DA">
          <w:rPr>
            <w:b/>
          </w:rPr>
          <w:delText>D</w:delText>
        </w:r>
        <w:r w:rsidRPr="00233F15" w:rsidDel="008B67DA">
          <w:rPr>
            <w:b/>
          </w:rPr>
          <w:tab/>
        </w:r>
      </w:del>
      <w:r>
        <w:t xml:space="preserve">A </w:t>
      </w:r>
      <w:r w:rsidR="00E32178">
        <w:t xml:space="preserve">resistance </w:t>
      </w:r>
      <w:r>
        <w:t xml:space="preserve">landscape of </w:t>
      </w:r>
      <w:r w:rsidR="00E32178">
        <w:t>5-gene groups i</w:t>
      </w:r>
      <w:ins w:id="946" w:author="Albi Celaj" w:date="2019-02-21T12:49:00Z">
        <w:r w:rsidR="008B67DA">
          <w:t>s shown for</w:t>
        </w:r>
      </w:ins>
      <w:del w:id="947" w:author="Albi Celaj" w:date="2019-02-21T12:49:00Z">
        <w:r w:rsidR="00E32178" w:rsidDel="008B67DA">
          <w:delText>n</w:delText>
        </w:r>
      </w:del>
      <w:r>
        <w:t xml:space="preserve"> </w:t>
      </w:r>
      <w:del w:id="948" w:author="Albi Celaj" w:date="2019-02-21T14:42:00Z">
        <w:r w:rsidRPr="00233F15" w:rsidDel="00794D03">
          <w:delText xml:space="preserve">benomyl, </w:delText>
        </w:r>
        <w:r w:rsidDel="00794D03">
          <w:delText>mitoxantrone</w:delText>
        </w:r>
        <w:r w:rsidRPr="00233F15" w:rsidDel="00794D03">
          <w:delText xml:space="preserve">, and </w:delText>
        </w:r>
        <w:r w:rsidDel="00794D03">
          <w:delText>valinomycin</w:delText>
        </w:r>
      </w:del>
      <w:ins w:id="949" w:author="Albi Celaj" w:date="2019-02-21T14:42:00Z">
        <w:r w:rsidR="00794D03">
          <w:t>six drugs</w:t>
        </w:r>
      </w:ins>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ins w:id="950" w:author="Albi Celaj" w:date="2019-02-21T14:40:00Z">
        <w:r w:rsidR="00C379F2">
          <w:t xml:space="preserve"> See also Figure S6.</w:t>
        </w:r>
      </w:ins>
      <w:del w:id="951" w:author="Albi Celaj" w:date="2019-02-21T14:40:00Z">
        <w:r w:rsidR="00E32178" w:rsidDel="00C379F2">
          <w:delText>Landscapes for r</w:delText>
        </w:r>
        <w:r w:rsidR="003827FE" w:rsidDel="00C379F2">
          <w:delText>emaining drugs</w:delText>
        </w:r>
        <w:r w:rsidDel="00C379F2">
          <w:delText xml:space="preserve"> are </w:delText>
        </w:r>
        <w:r w:rsidR="003827FE" w:rsidDel="00C379F2">
          <w:delText>shown</w:delText>
        </w:r>
        <w:r w:rsidDel="00C379F2">
          <w:delText xml:space="preserve"> in Figure S7.</w:delText>
        </w:r>
      </w:del>
    </w:p>
    <w:p w14:paraId="05144FD0" w14:textId="77777777" w:rsidR="00BB1522" w:rsidRDefault="00BB1522" w:rsidP="00224FCB">
      <w:pPr>
        <w:jc w:val="both"/>
        <w:rPr>
          <w:b/>
        </w:rPr>
      </w:pPr>
    </w:p>
    <w:p w14:paraId="462AB57E" w14:textId="24F90A1B" w:rsidR="003A4E50" w:rsidRPr="00CC390A" w:rsidRDefault="00F0546A" w:rsidP="00224FCB">
      <w:pPr>
        <w:jc w:val="both"/>
        <w:rPr>
          <w:b/>
        </w:rPr>
      </w:pPr>
      <w:r w:rsidRPr="005959CB">
        <w:rPr>
          <w:b/>
        </w:rPr>
        <w:t xml:space="preserve">Figure </w:t>
      </w:r>
      <w:ins w:id="952" w:author="Albi Celaj" w:date="2019-02-21T14:40:00Z">
        <w:r w:rsidR="00C379F2">
          <w:rPr>
            <w:b/>
          </w:rPr>
          <w:t>4</w:t>
        </w:r>
      </w:ins>
      <w:ins w:id="953" w:author="Albi Celaj" w:date="2019-02-21T14:41:00Z">
        <w:r w:rsidR="00794D03">
          <w:rPr>
            <w:b/>
          </w:rPr>
          <w:t>.</w:t>
        </w:r>
      </w:ins>
      <w:del w:id="954" w:author="Albi Celaj" w:date="2019-02-21T14:40:00Z">
        <w:r w:rsidRPr="005959CB" w:rsidDel="00C379F2">
          <w:rPr>
            <w:b/>
          </w:rPr>
          <w:delText>3</w:delText>
        </w:r>
      </w:del>
      <w:r w:rsidR="005959CB">
        <w:rPr>
          <w:b/>
        </w:rPr>
        <w:t xml:space="preserve"> </w:t>
      </w:r>
      <w:r w:rsidR="003827FE" w:rsidRPr="00CC390A">
        <w:rPr>
          <w:b/>
        </w:rPr>
        <w:t>Environment-Dependent Complex Genetic Interactions amongst 16 ABC Transporters</w:t>
      </w:r>
    </w:p>
    <w:p w14:paraId="1C6456F9" w14:textId="63667CA6" w:rsidR="00F85648" w:rsidRDefault="000743FF" w:rsidP="000743FF">
      <w:pPr>
        <w:jc w:val="both"/>
      </w:pPr>
      <w:ins w:id="955" w:author="Albi Celaj" w:date="2019-02-21T14:42:00Z">
        <w:r>
          <w:rPr>
            <w:b/>
          </w:rPr>
          <w:t>(</w:t>
        </w:r>
      </w:ins>
      <w:r w:rsidR="003827FE">
        <w:rPr>
          <w:b/>
        </w:rPr>
        <w:t>A</w:t>
      </w:r>
      <w:ins w:id="956" w:author="Albi Celaj" w:date="2019-02-21T14:42:00Z">
        <w:r>
          <w:rPr>
            <w:b/>
          </w:rPr>
          <w:t>)</w:t>
        </w:r>
      </w:ins>
      <w:r w:rsidR="00DD0A56">
        <w:tab/>
      </w:r>
      <w:r w:rsidR="008C28D4">
        <w:t xml:space="preserve">All single-gene </w:t>
      </w:r>
      <w:r w:rsidR="00DD0A56">
        <w:t xml:space="preserve">knockout effects and </w:t>
      </w:r>
      <w:ins w:id="957" w:author="Albi Celaj" w:date="2019-02-21T12:50:00Z">
        <w:r w:rsidR="00F51BFF">
          <w:rPr>
            <w:i/>
          </w:rPr>
          <w:t>X</w:t>
        </w:r>
      </w:ins>
      <w:ins w:id="958" w:author="Albi Celaj [2]" w:date="2019-02-11T12:33:00Z">
        <w:del w:id="959" w:author="Albi Celaj" w:date="2019-02-21T12:50:00Z">
          <w:r w:rsidR="00A561DA" w:rsidRPr="00A561DA" w:rsidDel="00F51BFF">
            <w:rPr>
              <w:i/>
              <w:rPrChange w:id="960" w:author="Albi Celaj [2]" w:date="2019-02-11T12:33:00Z">
                <w:rPr/>
              </w:rPrChange>
            </w:rPr>
            <w:delText>x</w:delText>
          </w:r>
        </w:del>
      </w:ins>
      <w:del w:id="961" w:author="Albi Celaj [2]" w:date="2019-02-07T16:06:00Z">
        <w:r w:rsidR="008C28D4" w:rsidDel="00FB62E5">
          <w:rPr>
            <w:i/>
          </w:rPr>
          <w:delText>x</w:delText>
        </w:r>
      </w:del>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ins w:id="962" w:author="Albi Celaj" w:date="2019-02-21T14:45:00Z">
        <w:r>
          <w:t>Magnitude of g</w:t>
        </w:r>
      </w:ins>
      <w:ins w:id="963" w:author="Albi Celaj" w:date="2019-02-21T14:43:00Z">
        <w:r>
          <w:t>enetic effects</w:t>
        </w:r>
      </w:ins>
      <w:ins w:id="964" w:author="Albi Celaj" w:date="2019-02-21T14:44:00Z">
        <w:r>
          <w:t xml:space="preserve"> were determined by generalized linear model, then rescaled for each drug</w:t>
        </w:r>
      </w:ins>
      <w:del w:id="965" w:author="Albi Celaj" w:date="2019-02-21T14:45:00Z">
        <w:r w:rsidR="00F85648" w:rsidDel="000743FF">
          <w:delText xml:space="preserve"> Magnitude of genetic effects </w:delText>
        </w:r>
        <w:r w:rsidR="008C28D4" w:rsidDel="000743FF">
          <w:delText xml:space="preserve">were </w:delText>
        </w:r>
        <w:r w:rsidR="00F85648" w:rsidDel="000743FF">
          <w:delText xml:space="preserve">determined by a </w:delText>
        </w:r>
      </w:del>
      <w:del w:id="966" w:author="Albi Celaj" w:date="2019-02-21T14:44:00Z">
        <w:r w:rsidR="00F85648" w:rsidDel="000743FF">
          <w:delText xml:space="preserve">generalized linear model, then rescaled </w:delText>
        </w:r>
        <w:r w:rsidR="001A2F13" w:rsidDel="000743FF">
          <w:delText xml:space="preserve">for each drug </w:delText>
        </w:r>
      </w:del>
      <w:del w:id="967" w:author="Albi Celaj" w:date="2019-02-21T14:45:00Z">
        <w:r w:rsidR="008C28D4" w:rsidDel="000743FF">
          <w:delText xml:space="preserve">by dividing by the </w:delText>
        </w:r>
        <w:r w:rsidR="00F85648" w:rsidDel="000743FF">
          <w:delText>median absolute deviation in log(resistance) of all strains in that drug</w:delText>
        </w:r>
      </w:del>
      <w:r w:rsidR="00F85648">
        <w:t>.</w:t>
      </w:r>
    </w:p>
    <w:p w14:paraId="60B4EB6B" w14:textId="432A7DD3" w:rsidR="0034689A" w:rsidRPr="002E0460" w:rsidRDefault="000743FF" w:rsidP="00224FCB">
      <w:pPr>
        <w:jc w:val="both"/>
      </w:pPr>
      <w:ins w:id="968" w:author="Albi Celaj" w:date="2019-02-21T14:46:00Z">
        <w:r>
          <w:rPr>
            <w:b/>
          </w:rPr>
          <w:t>(</w:t>
        </w:r>
      </w:ins>
      <w:r w:rsidR="0034689A">
        <w:rPr>
          <w:b/>
        </w:rPr>
        <w:t>B</w:t>
      </w:r>
      <w:ins w:id="969" w:author="Albi Celaj" w:date="2019-02-21T14:47:00Z">
        <w:r>
          <w:rPr>
            <w:b/>
          </w:rPr>
          <w:t>)</w:t>
        </w:r>
      </w:ins>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del w:id="970" w:author="Albi Celaj" w:date="2019-02-21T14:46:00Z">
        <w:r w:rsidR="002E7A94" w:rsidDel="000743FF">
          <w:delText xml:space="preserve">summarizes </w:delText>
        </w:r>
      </w:del>
      <w:ins w:id="971" w:author="Albi Celaj" w:date="2019-02-21T14:46:00Z">
        <w:r>
          <w:t xml:space="preserve">shows genetic effects extracted from Figure 4A. </w:t>
        </w:r>
      </w:ins>
      <w:del w:id="972" w:author="Albi Celaj" w:date="2019-02-21T14:46:00Z">
        <w:r w:rsidR="002E7A94" w:rsidDel="000743FF">
          <w:delText>resistance phenotypes extracted from Figure 3A for the three illustrated drugs.</w:delText>
        </w:r>
      </w:del>
    </w:p>
    <w:p w14:paraId="17E7F94D" w14:textId="77777777" w:rsidR="0034689A" w:rsidRDefault="0034689A" w:rsidP="00224FCB">
      <w:pPr>
        <w:jc w:val="both"/>
        <w:rPr>
          <w:b/>
          <w:color w:val="000000" w:themeColor="text1"/>
        </w:rPr>
      </w:pPr>
    </w:p>
    <w:p w14:paraId="2347C136" w14:textId="68CF60D3" w:rsidR="005A78CA" w:rsidRPr="00315FAB" w:rsidRDefault="00E555C1" w:rsidP="00224FCB">
      <w:pPr>
        <w:jc w:val="both"/>
        <w:rPr>
          <w:b/>
          <w:color w:val="7F7F7F" w:themeColor="text1" w:themeTint="80"/>
        </w:rPr>
      </w:pPr>
      <w:r w:rsidRPr="005959CB">
        <w:rPr>
          <w:b/>
          <w:color w:val="000000" w:themeColor="text1"/>
        </w:rPr>
        <w:lastRenderedPageBreak/>
        <w:t xml:space="preserve">Figure </w:t>
      </w:r>
      <w:ins w:id="973" w:author="Albi Celaj" w:date="2019-02-21T14:41:00Z">
        <w:r w:rsidR="00794D03">
          <w:rPr>
            <w:b/>
            <w:color w:val="000000" w:themeColor="text1"/>
          </w:rPr>
          <w:t>5.</w:t>
        </w:r>
      </w:ins>
      <w:del w:id="974" w:author="Albi Celaj" w:date="2019-02-21T14:41:00Z">
        <w:r w:rsidRPr="005959CB" w:rsidDel="00794D03">
          <w:rPr>
            <w:b/>
            <w:color w:val="000000" w:themeColor="text1"/>
          </w:rPr>
          <w:delText>4</w:delText>
        </w:r>
      </w:del>
      <w:r w:rsidRPr="005959CB">
        <w:rPr>
          <w:b/>
          <w:color w:val="000000" w:themeColor="text1"/>
        </w:rPr>
        <w:t xml:space="preserve">  </w:t>
      </w:r>
      <w:r w:rsidR="00C43221" w:rsidRPr="00315FAB">
        <w:rPr>
          <w:b/>
          <w:color w:val="000000" w:themeColor="text1"/>
        </w:rPr>
        <w:t>A</w:t>
      </w:r>
      <w:ins w:id="975" w:author="Albi Celaj" w:date="2019-02-21T14:41:00Z">
        <w:r w:rsidR="00794D03">
          <w:rPr>
            <w:b/>
            <w:color w:val="000000" w:themeColor="text1"/>
          </w:rPr>
          <w:t>n Intuitive</w:t>
        </w:r>
      </w:ins>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106CAB27" w:rsidR="003C2082" w:rsidRPr="00E36F4E" w:rsidRDefault="00FD5CC0" w:rsidP="00D9226C">
      <w:pPr>
        <w:jc w:val="both"/>
      </w:pPr>
      <w:ins w:id="976" w:author="Albi Celaj" w:date="2019-02-21T15:05:00Z">
        <w:r>
          <w:rPr>
            <w:b/>
          </w:rPr>
          <w:t>(</w:t>
        </w:r>
      </w:ins>
      <w:r w:rsidR="005A78CA" w:rsidRPr="00DA75F4">
        <w:rPr>
          <w:b/>
        </w:rPr>
        <w:t>A</w:t>
      </w:r>
      <w:ins w:id="977" w:author="Albi Celaj" w:date="2019-02-21T15:05:00Z">
        <w:r>
          <w:rPr>
            <w:b/>
          </w:rPr>
          <w:t>)</w:t>
        </w:r>
      </w:ins>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ins w:id="978" w:author="Albi Celaj" w:date="2019-02-21T14:56:00Z">
        <w:r w:rsidR="009D339A">
          <w:t xml:space="preserve">binary </w:t>
        </w:r>
      </w:ins>
      <w:r w:rsidR="003C2082">
        <w:t xml:space="preserve">input </w:t>
      </w:r>
      <w:del w:id="979" w:author="Albi Celaj" w:date="2019-02-21T14:56:00Z">
        <w:r w:rsidR="003C2082" w:rsidDel="009D339A">
          <w:delText>to the model</w:delText>
        </w:r>
        <w:r w:rsidR="00831999" w:rsidDel="009D339A">
          <w:delText xml:space="preserve"> as a binary variable </w:delText>
        </w:r>
      </w:del>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ins w:id="980" w:author="Albi Celaj" w:date="2019-02-21T14:49:00Z">
        <w:r w:rsidR="00A045BA">
          <w:t xml:space="preserve">.  </w:t>
        </w:r>
      </w:ins>
      <w:ins w:id="981" w:author="Albi Celaj" w:date="2019-02-21T14:56:00Z">
        <w:r w:rsidR="00C533B8" w:rsidRPr="00C35287">
          <w:rPr>
            <w:b/>
            <w:i/>
            <w:rPrChange w:id="982" w:author="Albi Celaj" w:date="2019-02-21T14:58:00Z">
              <w:rPr>
                <w:i/>
              </w:rPr>
            </w:rPrChange>
          </w:rPr>
          <w:t>A</w:t>
        </w:r>
        <w:r w:rsidR="00C533B8">
          <w:rPr>
            <w:i/>
          </w:rPr>
          <w:t xml:space="preserve"> </w:t>
        </w:r>
        <w:r w:rsidR="00C533B8">
          <w:t xml:space="preserve">is set to zero for transporters that are absent in </w:t>
        </w:r>
        <w:r w:rsidR="00C533B8" w:rsidRPr="00645AA6">
          <w:rPr>
            <w:b/>
            <w:i/>
            <w:rPrChange w:id="983" w:author="Albi Celaj" w:date="2019-02-21T14:58:00Z">
              <w:rPr>
                <w:i/>
              </w:rPr>
            </w:rPrChange>
          </w:rPr>
          <w:t>G</w:t>
        </w:r>
        <w:r w:rsidR="00C533B8" w:rsidRPr="004B71FB">
          <w:t xml:space="preserve">.  </w:t>
        </w:r>
      </w:ins>
      <w:del w:id="984" w:author="Albi Celaj" w:date="2019-02-21T14:48:00Z">
        <w:r w:rsidR="002E7A94" w:rsidDel="00A045BA">
          <w:delText>.</w:delText>
        </w:r>
      </w:del>
      <w:del w:id="985" w:author="Albi Celaj" w:date="2019-02-21T14:49:00Z">
        <w:r w:rsidR="002E7A94" w:rsidDel="00A045BA">
          <w:delText xml:space="preserve"> For a given genotype, activities are inferred only using </w:delText>
        </w:r>
        <w:r w:rsidR="002E7A94" w:rsidRPr="006B3E82" w:rsidDel="00A045BA">
          <w:rPr>
            <w:i/>
          </w:rPr>
          <w:delText>I</w:delText>
        </w:r>
        <w:r w:rsidR="002E7A94" w:rsidDel="00A045BA">
          <w:delText xml:space="preserve"> weights from transporters that are present according to </w:delText>
        </w:r>
        <w:r w:rsidR="00990CD4" w:rsidRPr="003C2082" w:rsidDel="00A045BA">
          <w:rPr>
            <w:b/>
            <w:i/>
          </w:rPr>
          <w:delText>G</w:delText>
        </w:r>
        <w:r w:rsidR="00AE4CA5" w:rsidRPr="006B3E82" w:rsidDel="00A045BA">
          <w:delText>, with</w:delText>
        </w:r>
        <w:r w:rsidR="00AE4CA5" w:rsidDel="00A045BA">
          <w:rPr>
            <w:b/>
          </w:rPr>
          <w:delText xml:space="preserve"> </w:delText>
        </w:r>
        <w:r w:rsidR="00AE4CA5" w:rsidRPr="006B3E82" w:rsidDel="00A045BA">
          <w:rPr>
            <w:i/>
          </w:rPr>
          <w:delText>A</w:delText>
        </w:r>
        <w:r w:rsidR="00AE4CA5" w:rsidDel="00A045BA">
          <w:delText xml:space="preserve"> set to zero for transporters that are absent</w:delText>
        </w:r>
        <w:r w:rsidR="00990CD4" w:rsidRPr="004B71FB" w:rsidDel="00A045BA">
          <w:delText xml:space="preserve">.  </w:delText>
        </w:r>
      </w:del>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ins w:id="986" w:author="Albi Celaj" w:date="2019-02-21T15:14:00Z">
        <w:r w:rsidR="00580E8F">
          <w:t xml:space="preserve">each </w:t>
        </w:r>
      </w:ins>
      <w:r w:rsidR="001C6F17">
        <w:t>multiplied by the</w:t>
      </w:r>
      <w:del w:id="987" w:author="Albi Celaj" w:date="2019-02-21T14:58:00Z">
        <w:r w:rsidR="001C6F17" w:rsidDel="00B94E12">
          <w:delText xml:space="preserve"> </w:delText>
        </w:r>
        <w:r w:rsidR="00AE4CA5" w:rsidDel="00B94E12">
          <w:delText>inferred</w:delText>
        </w:r>
      </w:del>
      <w:r w:rsidR="00AE4CA5">
        <w:t xml:space="preserve"> </w:t>
      </w:r>
      <w:del w:id="988" w:author="Albi Celaj" w:date="2019-02-21T14:59:00Z">
        <w:r w:rsidR="001C6F17" w:rsidDel="00B94E12">
          <w:delText>activity</w:delText>
        </w:r>
      </w:del>
      <w:ins w:id="989" w:author="Albi Celaj" w:date="2019-02-21T14:58:00Z">
        <w:r w:rsidR="00C35287" w:rsidRPr="00B94E12">
          <w:rPr>
            <w:b/>
            <w:i/>
            <w:rPrChange w:id="990" w:author="Albi Celaj" w:date="2019-02-21T14:59:00Z">
              <w:rPr>
                <w:i/>
              </w:rPr>
            </w:rPrChange>
          </w:rPr>
          <w:t>A</w:t>
        </w:r>
      </w:ins>
      <w:r w:rsidR="001C6F17">
        <w:t xml:space="preserve"> </w:t>
      </w:r>
      <w:ins w:id="991" w:author="Albi Celaj" w:date="2019-02-21T14:59:00Z">
        <w:r w:rsidR="00B94E12">
          <w:t xml:space="preserve">values </w:t>
        </w:r>
      </w:ins>
      <w:r w:rsidR="001C6F17">
        <w:t>of the corresponding transporter</w:t>
      </w:r>
      <w:ins w:id="992" w:author="Albi Celaj" w:date="2019-02-21T14:59:00Z">
        <w:r w:rsidR="003D2FF0">
          <w:t>s</w:t>
        </w:r>
      </w:ins>
      <w:r w:rsidR="004B71FB">
        <w:t>.</w:t>
      </w:r>
      <w:del w:id="993" w:author="Albi Celaj" w:date="2019-02-21T14:56:00Z">
        <w:r w:rsidR="004B75E3" w:rsidDel="00C533B8">
          <w:delText xml:space="preserve"> </w:delText>
        </w:r>
      </w:del>
    </w:p>
    <w:p w14:paraId="62CA6A0C" w14:textId="7E6E04B3" w:rsidR="00A978F8" w:rsidRDefault="00FD5CC0" w:rsidP="00224FCB">
      <w:pPr>
        <w:jc w:val="both"/>
        <w:rPr>
          <w:color w:val="000000" w:themeColor="text1"/>
        </w:rPr>
      </w:pPr>
      <w:ins w:id="994" w:author="Albi Celaj" w:date="2019-02-21T15:05:00Z">
        <w:r>
          <w:rPr>
            <w:b/>
            <w:color w:val="000000" w:themeColor="text1"/>
          </w:rPr>
          <w:t>(</w:t>
        </w:r>
      </w:ins>
      <w:r w:rsidR="0080721A">
        <w:rPr>
          <w:b/>
          <w:color w:val="000000" w:themeColor="text1"/>
        </w:rPr>
        <w:t>B</w:t>
      </w:r>
      <w:ins w:id="995" w:author="Albi Celaj" w:date="2019-02-21T15:05:00Z">
        <w:r>
          <w:rPr>
            <w:b/>
            <w:color w:val="000000" w:themeColor="text1"/>
          </w:rPr>
          <w:t>)</w:t>
        </w:r>
      </w:ins>
      <w:r w:rsidR="0080721A">
        <w:rPr>
          <w:b/>
          <w:color w:val="000000" w:themeColor="text1"/>
        </w:rPr>
        <w:tab/>
      </w:r>
      <w:ins w:id="996" w:author="Albi Celaj" w:date="2019-02-21T14:59:00Z">
        <w:r w:rsidR="00FB0170" w:rsidRPr="00990CD4">
          <w:rPr>
            <w:b/>
            <w:i/>
          </w:rPr>
          <w:t>I</w:t>
        </w:r>
        <w:r w:rsidR="00FB0170">
          <w:rPr>
            <w:color w:val="000000" w:themeColor="text1"/>
          </w:rPr>
          <w:t xml:space="preserve"> and </w:t>
        </w:r>
        <w:r w:rsidR="00FB0170" w:rsidRPr="00FB0170">
          <w:rPr>
            <w:b/>
            <w:color w:val="000000" w:themeColor="text1"/>
            <w:rPrChange w:id="997" w:author="Albi Celaj" w:date="2019-02-21T14:59:00Z">
              <w:rPr>
                <w:b/>
                <w:i/>
                <w:color w:val="000000" w:themeColor="text1"/>
              </w:rPr>
            </w:rPrChange>
          </w:rPr>
          <w:t>E</w:t>
        </w:r>
        <w:r w:rsidR="00FB0170">
          <w:rPr>
            <w:b/>
            <w:color w:val="000000" w:themeColor="text1"/>
          </w:rPr>
          <w:t xml:space="preserve"> </w:t>
        </w:r>
        <w:r w:rsidR="00FB0170">
          <w:rPr>
            <w:color w:val="000000" w:themeColor="text1"/>
          </w:rPr>
          <w:t>w</w:t>
        </w:r>
      </w:ins>
      <w:del w:id="998" w:author="Albi Celaj" w:date="2019-02-21T14:59:00Z">
        <w:r w:rsidR="00A978F8" w:rsidRPr="00FB0170" w:rsidDel="00FB0170">
          <w:rPr>
            <w:color w:val="000000" w:themeColor="text1"/>
          </w:rPr>
          <w:delText>W</w:delText>
        </w:r>
      </w:del>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ins w:id="999" w:author="Albi Celaj" w:date="2019-02-21T15:01:00Z">
        <w:r w:rsidR="00122E73">
          <w:rPr>
            <w:color w:val="000000" w:themeColor="text1"/>
          </w:rPr>
          <w:t xml:space="preserve"> See also Figure</w:t>
        </w:r>
      </w:ins>
      <w:ins w:id="1000" w:author="Albi Celaj" w:date="2019-02-21T15:03:00Z">
        <w:r>
          <w:rPr>
            <w:color w:val="000000" w:themeColor="text1"/>
          </w:rPr>
          <w:t>s</w:t>
        </w:r>
      </w:ins>
      <w:ins w:id="1001" w:author="Albi Celaj" w:date="2019-02-21T15:01:00Z">
        <w:r w:rsidR="00122E73">
          <w:rPr>
            <w:color w:val="000000" w:themeColor="text1"/>
          </w:rPr>
          <w:t xml:space="preserve"> </w:t>
        </w:r>
      </w:ins>
      <w:ins w:id="1002" w:author="Albi Celaj" w:date="2019-02-21T15:02:00Z">
        <w:r w:rsidR="00122E73">
          <w:rPr>
            <w:color w:val="000000" w:themeColor="text1"/>
          </w:rPr>
          <w:t>S7</w:t>
        </w:r>
      </w:ins>
      <w:ins w:id="1003" w:author="Albi Celaj" w:date="2019-02-21T15:06:00Z">
        <w:r w:rsidR="003255FC">
          <w:rPr>
            <w:color w:val="000000" w:themeColor="text1"/>
          </w:rPr>
          <w:t>A-B</w:t>
        </w:r>
      </w:ins>
      <w:ins w:id="1004" w:author="Albi Celaj" w:date="2019-02-21T15:03:00Z">
        <w:r>
          <w:rPr>
            <w:color w:val="000000" w:themeColor="text1"/>
          </w:rPr>
          <w:t xml:space="preserve"> and S8</w:t>
        </w:r>
      </w:ins>
      <w:ins w:id="1005" w:author="Albi Celaj" w:date="2019-02-21T15:02:00Z">
        <w:r w:rsidR="00122E73">
          <w:rPr>
            <w:color w:val="000000" w:themeColor="text1"/>
          </w:rPr>
          <w:t>.</w:t>
        </w:r>
      </w:ins>
    </w:p>
    <w:p w14:paraId="79F6736A" w14:textId="29913E8C" w:rsidR="004557DE" w:rsidRDefault="00FD5CC0" w:rsidP="004557DE">
      <w:pPr>
        <w:jc w:val="both"/>
        <w:rPr>
          <w:color w:val="000000" w:themeColor="text1"/>
        </w:rPr>
      </w:pPr>
      <w:ins w:id="1006" w:author="Albi Celaj" w:date="2019-02-21T15:05:00Z">
        <w:r>
          <w:rPr>
            <w:b/>
            <w:color w:val="000000" w:themeColor="text1"/>
          </w:rPr>
          <w:t>(</w:t>
        </w:r>
      </w:ins>
      <w:r w:rsidR="004557DE">
        <w:rPr>
          <w:b/>
          <w:color w:val="000000" w:themeColor="text1"/>
        </w:rPr>
        <w:t>C</w:t>
      </w:r>
      <w:ins w:id="1007" w:author="Albi Celaj" w:date="2019-02-21T15:05:00Z">
        <w:r>
          <w:rPr>
            <w:b/>
            <w:color w:val="000000" w:themeColor="text1"/>
          </w:rPr>
          <w:t>)</w:t>
        </w:r>
      </w:ins>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ins w:id="1008" w:author="Albi Celaj" w:date="2019-02-21T15:02:00Z">
        <w:r w:rsidR="00122E73">
          <w:rPr>
            <w:color w:val="000000" w:themeColor="text1"/>
          </w:rPr>
          <w:t>.  See also Figure</w:t>
        </w:r>
      </w:ins>
      <w:ins w:id="1009" w:author="Albi Celaj" w:date="2019-02-21T15:03:00Z">
        <w:r>
          <w:rPr>
            <w:color w:val="000000" w:themeColor="text1"/>
          </w:rPr>
          <w:t>s</w:t>
        </w:r>
      </w:ins>
      <w:ins w:id="1010" w:author="Albi Celaj" w:date="2019-02-21T15:02:00Z">
        <w:r w:rsidR="00122E73">
          <w:rPr>
            <w:color w:val="000000" w:themeColor="text1"/>
          </w:rPr>
          <w:t xml:space="preserve"> </w:t>
        </w:r>
      </w:ins>
      <w:ins w:id="1011" w:author="Albi Celaj" w:date="2019-02-21T15:04:00Z">
        <w:r>
          <w:rPr>
            <w:color w:val="000000" w:themeColor="text1"/>
          </w:rPr>
          <w:t>S7</w:t>
        </w:r>
      </w:ins>
      <w:ins w:id="1012" w:author="Albi Celaj" w:date="2019-02-21T15:06:00Z">
        <w:r w:rsidR="003255FC">
          <w:rPr>
            <w:color w:val="000000" w:themeColor="text1"/>
          </w:rPr>
          <w:t>C-D</w:t>
        </w:r>
      </w:ins>
      <w:ins w:id="1013" w:author="Albi Celaj" w:date="2019-02-21T15:04:00Z">
        <w:r>
          <w:rPr>
            <w:color w:val="000000" w:themeColor="text1"/>
          </w:rPr>
          <w:t xml:space="preserve"> and </w:t>
        </w:r>
      </w:ins>
      <w:ins w:id="1014" w:author="Albi Celaj" w:date="2019-02-21T15:02:00Z">
        <w:r w:rsidR="00122E73">
          <w:rPr>
            <w:color w:val="000000" w:themeColor="text1"/>
          </w:rPr>
          <w:t>S8.</w:t>
        </w:r>
      </w:ins>
    </w:p>
    <w:p w14:paraId="30BDAB5C" w14:textId="100CF4D4" w:rsidR="008C2F3A" w:rsidRDefault="00FD5CC0" w:rsidP="008C2F3A">
      <w:pPr>
        <w:jc w:val="both"/>
      </w:pPr>
      <w:ins w:id="1015" w:author="Albi Celaj" w:date="2019-02-21T15:05:00Z">
        <w:r>
          <w:rPr>
            <w:b/>
            <w:color w:val="000000" w:themeColor="text1"/>
          </w:rPr>
          <w:t>(</w:t>
        </w:r>
      </w:ins>
      <w:r w:rsidR="004557DE">
        <w:rPr>
          <w:b/>
          <w:color w:val="000000" w:themeColor="text1"/>
        </w:rPr>
        <w:t>D</w:t>
      </w:r>
      <w:ins w:id="1016" w:author="Albi Celaj" w:date="2019-02-21T15:05:00Z">
        <w:r>
          <w:rPr>
            <w:b/>
            <w:color w:val="000000" w:themeColor="text1"/>
          </w:rPr>
          <w:t>)</w:t>
        </w:r>
      </w:ins>
      <w:r w:rsidR="001722E9">
        <w:rPr>
          <w:color w:val="000000" w:themeColor="text1"/>
        </w:rPr>
        <w:tab/>
      </w:r>
      <w:r w:rsidR="00AE12E3">
        <w:rPr>
          <w:color w:val="000000" w:themeColor="text1"/>
        </w:rPr>
        <w:t>Extending the model of valinomycin resistance improves agreement with measure</w:t>
      </w:r>
      <w:del w:id="1017" w:author="Frederick Roth" w:date="2019-02-07T14:10:00Z">
        <w:r w:rsidR="00AE12E3" w:rsidDel="00E81F90">
          <w:rPr>
            <w:color w:val="000000" w:themeColor="text1"/>
          </w:rPr>
          <w:delText>d resistance</w:delText>
        </w:r>
      </w:del>
      <w:ins w:id="1018" w:author="Frederick Roth" w:date="2019-02-07T14:10:00Z">
        <w:r w:rsidR="00E81F90">
          <w:rPr>
            <w:color w:val="000000" w:themeColor="text1"/>
          </w:rPr>
          <w:t>ment</w:t>
        </w:r>
      </w:ins>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w:t>
      </w:r>
      <w:del w:id="1019" w:author="Frederick Roth" w:date="2019-02-07T14:07:00Z">
        <w:r w:rsidR="00DE1226" w:rsidDel="00E81F90">
          <w:rPr>
            <w:color w:val="000000" w:themeColor="text1"/>
          </w:rPr>
          <w:delText>a</w:delText>
        </w:r>
        <w:r w:rsidR="0043569F" w:rsidDel="00E81F90">
          <w:rPr>
            <w:color w:val="000000" w:themeColor="text1"/>
          </w:rPr>
          <w:delText xml:space="preserve">n </w:delText>
        </w:r>
      </w:del>
      <w:ins w:id="1020" w:author="Frederick Roth" w:date="2019-02-07T14:07:00Z">
        <w:r w:rsidR="00E81F90">
          <w:rPr>
            <w:color w:val="000000" w:themeColor="text1"/>
          </w:rPr>
          <w:t xml:space="preserve">a </w:t>
        </w:r>
      </w:ins>
      <w:del w:id="1021" w:author="Frederick Roth" w:date="2019-02-07T14:07:00Z">
        <w:r w:rsidR="0043569F" w:rsidDel="00E81F90">
          <w:rPr>
            <w:color w:val="000000" w:themeColor="text1"/>
          </w:rPr>
          <w:delText>unknown</w:delText>
        </w:r>
        <w:r w:rsidR="00DE1226" w:rsidDel="00E81F90">
          <w:rPr>
            <w:color w:val="000000" w:themeColor="text1"/>
          </w:rPr>
          <w:delText xml:space="preserve"> </w:delText>
        </w:r>
      </w:del>
      <w:ins w:id="1022" w:author="Frederick Roth" w:date="2019-02-07T14:07:00Z">
        <w:r w:rsidR="00E81F90">
          <w:rPr>
            <w:color w:val="000000" w:themeColor="text1"/>
          </w:rPr>
          <w:t xml:space="preserve">hypothesized </w:t>
        </w:r>
      </w:ins>
      <w:r w:rsidR="00DE1226">
        <w:rPr>
          <w:color w:val="000000" w:themeColor="text1"/>
        </w:rPr>
        <w:t>resistance factor</w:t>
      </w:r>
      <w:r w:rsidR="001722E9">
        <w:rPr>
          <w:color w:val="000000" w:themeColor="text1"/>
        </w:rPr>
        <w:t xml:space="preserve"> (top right).</w:t>
      </w:r>
      <w:ins w:id="1023" w:author="Albi Celaj" w:date="2019-02-21T15:01:00Z">
        <w:r w:rsidR="00122E73">
          <w:rPr>
            <w:color w:val="000000" w:themeColor="text1"/>
          </w:rPr>
          <w:t xml:space="preserve">  </w:t>
        </w:r>
      </w:ins>
      <w:ins w:id="1024" w:author="Albi Celaj" w:date="2019-02-21T15:02:00Z">
        <w:r>
          <w:rPr>
            <w:color w:val="000000" w:themeColor="text1"/>
          </w:rPr>
          <w:t>See also Figure S8.</w:t>
        </w:r>
      </w:ins>
      <w:del w:id="1025" w:author="Albi Celaj" w:date="2019-02-21T14:53:00Z">
        <w:r w:rsidR="008C2F3A" w:rsidDel="00A045BA">
          <w:rPr>
            <w:color w:val="000000" w:themeColor="text1"/>
          </w:rPr>
          <w:delText xml:space="preserve">  </w:delText>
        </w:r>
        <w:r w:rsidR="00E81F90" w:rsidDel="00A045BA">
          <w:delText>Correlation (</w:delText>
        </w:r>
        <w:r w:rsidR="00E81F90" w:rsidRPr="00E81F90" w:rsidDel="00A045BA">
          <w:rPr>
            <w:i/>
          </w:rPr>
          <w:delText>r</w:delText>
        </w:r>
        <w:r w:rsidR="00E81F90" w:rsidDel="00A045BA">
          <w:delText xml:space="preserve">) was calculated using all </w:delText>
        </w:r>
      </w:del>
      <w:ins w:id="1026" w:author="Frederick Roth" w:date="2019-02-07T14:06:00Z">
        <w:del w:id="1027" w:author="Albi Celaj" w:date="2019-02-21T14:53:00Z">
          <w:r w:rsidR="00E81F90" w:rsidDel="00A045BA">
            <w:delText xml:space="preserve">the </w:delText>
          </w:r>
        </w:del>
      </w:ins>
      <w:del w:id="1028" w:author="Albi Celaj" w:date="2019-02-21T14:53:00Z">
        <w:r w:rsidR="00E81F90" w:rsidDel="00A045BA">
          <w:delText>genotype</w:delText>
        </w:r>
      </w:del>
      <w:ins w:id="1029" w:author="Frederick Roth" w:date="2019-02-07T14:06:00Z">
        <w:del w:id="1030" w:author="Albi Celaj" w:date="2019-02-21T14:53:00Z">
          <w:r w:rsidR="00E81F90" w:rsidDel="00A045BA">
            <w:delText xml:space="preserve"> define</w:delText>
          </w:r>
        </w:del>
      </w:ins>
      <w:ins w:id="1031" w:author="Frederick Roth" w:date="2019-02-07T14:07:00Z">
        <w:del w:id="1032" w:author="Albi Celaj" w:date="2019-02-21T14:53:00Z">
          <w:r w:rsidR="00E81F90" w:rsidDel="00A045BA">
            <w:delText xml:space="preserve">d by either </w:delText>
          </w:r>
        </w:del>
      </w:ins>
      <w:ins w:id="1033" w:author="Frederick Roth" w:date="2019-02-07T14:06:00Z">
        <w:del w:id="1034" w:author="Albi Celaj" w:date="2019-02-21T14:53:00Z">
          <w:r w:rsidR="00E81F90" w:rsidDel="00A045BA">
            <w:delText xml:space="preserve">all </w:delText>
          </w:r>
        </w:del>
      </w:ins>
      <w:ins w:id="1035" w:author="Frederick Roth" w:date="2019-02-07T14:07:00Z">
        <w:del w:id="1036" w:author="Albi Celaj" w:date="2019-02-21T14:53:00Z">
          <w:r w:rsidR="00E81F90" w:rsidDel="00A045BA">
            <w:delText xml:space="preserve">16 </w:delText>
          </w:r>
        </w:del>
      </w:ins>
      <w:ins w:id="1037" w:author="Frederick Roth" w:date="2019-02-07T14:06:00Z">
        <w:del w:id="1038" w:author="Albi Celaj" w:date="2019-02-21T14:53:00Z">
          <w:r w:rsidR="00E81F90" w:rsidDel="00A045BA">
            <w:delText>genes</w:delText>
          </w:r>
        </w:del>
      </w:ins>
      <w:del w:id="1039" w:author="Albi Celaj" w:date="2019-02-21T14:53:00Z">
        <w:r w:rsidR="00E81F90" w:rsidDel="00A045BA">
          <w:delText xml:space="preserve">s, or genotypes defined only by </w:delText>
        </w:r>
      </w:del>
      <w:ins w:id="1040" w:author="Frederick Roth" w:date="2019-02-07T14:07:00Z">
        <w:del w:id="1041" w:author="Albi Celaj" w:date="2019-02-21T14:53:00Z">
          <w:r w:rsidR="00E81F90" w:rsidDel="00A045BA">
            <w:delText xml:space="preserve">only </w:delText>
          </w:r>
        </w:del>
      </w:ins>
      <w:del w:id="1042" w:author="Albi Celaj" w:date="2019-02-21T14:53:00Z">
        <w:r w:rsidR="00E81F90" w:rsidDel="00A045BA">
          <w:delText>the five frequen</w:delText>
        </w:r>
      </w:del>
      <w:ins w:id="1043" w:author="Frederick Roth" w:date="2019-02-07T14:06:00Z">
        <w:del w:id="1044" w:author="Albi Celaj" w:date="2019-02-21T14:53:00Z">
          <w:r w:rsidR="00E81F90" w:rsidDel="00A045BA">
            <w:delText>tly</w:delText>
          </w:r>
        </w:del>
      </w:ins>
      <w:del w:id="1045" w:author="Albi Celaj" w:date="2019-02-21T14:53:00Z">
        <w:r w:rsidR="00E81F90" w:rsidDel="00A045BA">
          <w:delText>ctly-</w:delText>
        </w:r>
      </w:del>
      <w:ins w:id="1046" w:author="Frederick Roth" w:date="2019-02-07T14:06:00Z">
        <w:del w:id="1047" w:author="Albi Celaj" w:date="2019-02-21T14:53:00Z">
          <w:r w:rsidR="00E81F90" w:rsidDel="00A045BA">
            <w:delText>associated</w:delText>
          </w:r>
        </w:del>
      </w:ins>
      <w:ins w:id="1048" w:author="Frederick Roth" w:date="2019-02-07T14:07:00Z">
        <w:del w:id="1049" w:author="Albi Celaj" w:date="2019-02-21T14:53:00Z">
          <w:r w:rsidR="00E81F90" w:rsidDel="00A045BA">
            <w:delText xml:space="preserve"> genes</w:delText>
          </w:r>
        </w:del>
      </w:ins>
      <w:ins w:id="1050" w:author="Frederick Roth" w:date="2019-02-07T14:06:00Z">
        <w:del w:id="1051" w:author="Albi Celaj" w:date="2019-02-21T14:53:00Z">
          <w:r w:rsidR="00E81F90" w:rsidDel="00A045BA">
            <w:delText xml:space="preserve"> </w:delText>
          </w:r>
        </w:del>
      </w:ins>
      <w:del w:id="1052" w:author="Albi Celaj" w:date="2019-02-21T14:53:00Z">
        <w:r w:rsidR="00E81F90" w:rsidDel="00A045BA">
          <w:delText xml:space="preserve">gene groups (within parentheses).  </w:delText>
        </w:r>
      </w:del>
    </w:p>
    <w:p w14:paraId="1DCD7BBC" w14:textId="77777777" w:rsidR="001722E9" w:rsidRDefault="001722E9" w:rsidP="00224FCB">
      <w:pPr>
        <w:jc w:val="both"/>
        <w:rPr>
          <w:color w:val="000000" w:themeColor="text1"/>
        </w:rPr>
      </w:pPr>
    </w:p>
    <w:p w14:paraId="5229DD91" w14:textId="219E3384" w:rsidR="00B002B4" w:rsidRPr="00315FAB" w:rsidRDefault="00996C72" w:rsidP="00224FCB">
      <w:pPr>
        <w:jc w:val="both"/>
        <w:rPr>
          <w:b/>
          <w:color w:val="000000" w:themeColor="text1"/>
        </w:rPr>
      </w:pPr>
      <w:r w:rsidRPr="005959CB">
        <w:rPr>
          <w:b/>
          <w:color w:val="000000" w:themeColor="text1"/>
        </w:rPr>
        <w:t xml:space="preserve">Figure </w:t>
      </w:r>
      <w:ins w:id="1053" w:author="Albi Celaj" w:date="2019-02-21T14:41:00Z">
        <w:r w:rsidR="00794D03">
          <w:rPr>
            <w:b/>
            <w:color w:val="000000" w:themeColor="text1"/>
          </w:rPr>
          <w:t>6.</w:t>
        </w:r>
      </w:ins>
      <w:del w:id="1054" w:author="Albi Celaj" w:date="2019-02-21T14:41:00Z">
        <w:r w:rsidRPr="005959CB" w:rsidDel="00794D03">
          <w:rPr>
            <w:b/>
            <w:color w:val="000000" w:themeColor="text1"/>
          </w:rPr>
          <w:delText>5</w:delText>
        </w:r>
      </w:del>
      <w:r w:rsidRPr="005959CB">
        <w:rPr>
          <w:b/>
          <w:color w:val="000000" w:themeColor="text1"/>
        </w:rPr>
        <w:t xml:space="preserve"> </w:t>
      </w:r>
      <w:ins w:id="1055" w:author="Albi Celaj" w:date="2019-02-21T14:41:00Z">
        <w:r w:rsidR="00794D03">
          <w:rPr>
            <w:b/>
            <w:color w:val="000000" w:themeColor="text1"/>
          </w:rPr>
          <w:t xml:space="preserve"> </w:t>
        </w:r>
      </w:ins>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7D6D60C9" w:rsidR="00A06B3F" w:rsidRPr="00472AEF" w:rsidRDefault="00AE077A" w:rsidP="00224FCB">
      <w:pPr>
        <w:jc w:val="both"/>
      </w:pPr>
      <w:ins w:id="1056" w:author="Albi Celaj" w:date="2019-02-21T17:42:00Z">
        <w:r>
          <w:rPr>
            <w:b/>
            <w:color w:val="000000" w:themeColor="text1"/>
          </w:rPr>
          <w:t>(</w:t>
        </w:r>
      </w:ins>
      <w:r w:rsidR="00330ADB">
        <w:rPr>
          <w:b/>
          <w:color w:val="000000" w:themeColor="text1"/>
        </w:rPr>
        <w:t>A</w:t>
      </w:r>
      <w:ins w:id="1057" w:author="Albi Celaj" w:date="2019-02-21T17:42:00Z">
        <w:r>
          <w:rPr>
            <w:b/>
            <w:color w:val="000000" w:themeColor="text1"/>
          </w:rPr>
          <w:t>)</w:t>
        </w:r>
      </w:ins>
      <w:r w:rsidR="00330ADB">
        <w:rPr>
          <w:b/>
          <w:color w:val="000000" w:themeColor="text1"/>
        </w:rPr>
        <w:tab/>
      </w:r>
      <w:ins w:id="1058" w:author="Frederick Roth" w:date="2019-02-07T14:09:00Z">
        <w:r w:rsidR="00E81F90" w:rsidRPr="00E81F90">
          <w:rPr>
            <w:color w:val="000000" w:themeColor="text1"/>
            <w:rPrChange w:id="1059" w:author="Frederick Roth" w:date="2019-02-07T14:09:00Z">
              <w:rPr>
                <w:b/>
                <w:color w:val="000000" w:themeColor="text1"/>
              </w:rPr>
            </w:rPrChange>
          </w:rPr>
          <w:t>Illustrating</w:t>
        </w:r>
        <w:r w:rsidR="00E81F90">
          <w:rPr>
            <w:b/>
            <w:color w:val="000000" w:themeColor="text1"/>
          </w:rPr>
          <w:t xml:space="preserve"> </w:t>
        </w:r>
        <w:r w:rsidR="00E81F90">
          <w:rPr>
            <w:color w:val="000000" w:themeColor="text1"/>
          </w:rPr>
          <w:t xml:space="preserve">the </w:t>
        </w:r>
      </w:ins>
      <w:del w:id="1060" w:author="Frederick Roth" w:date="2019-02-07T14:08:00Z">
        <w:r w:rsidR="00472AEF" w:rsidDel="00E81F90">
          <w:rPr>
            <w:color w:val="000000" w:themeColor="text1"/>
          </w:rPr>
          <w:delText xml:space="preserve">Illustrating genetic effects in </w:delText>
        </w:r>
      </w:del>
      <w:ins w:id="1061" w:author="Frederick Roth" w:date="2019-02-07T14:09:00Z">
        <w:r w:rsidR="00E81F90">
          <w:rPr>
            <w:color w:val="000000" w:themeColor="text1"/>
          </w:rPr>
          <w:t>c</w:t>
        </w:r>
      </w:ins>
      <w:ins w:id="1062" w:author="Frederick Roth" w:date="2019-02-07T14:08:00Z">
        <w:r w:rsidR="00E81F90">
          <w:rPr>
            <w:color w:val="000000" w:themeColor="text1"/>
          </w:rPr>
          <w:t xml:space="preserve">omplex genetics of </w:t>
        </w:r>
      </w:ins>
      <w:r w:rsidR="00472AEF">
        <w:rPr>
          <w:color w:val="000000" w:themeColor="text1"/>
        </w:rPr>
        <w:t>fluconazole</w:t>
      </w:r>
      <w:ins w:id="1063" w:author="Frederick Roth" w:date="2019-02-07T14:08:00Z">
        <w:r w:rsidR="00E81F90">
          <w:rPr>
            <w:color w:val="000000" w:themeColor="text1"/>
          </w:rPr>
          <w:t xml:space="preserve"> resistance</w:t>
        </w:r>
      </w:ins>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del w:id="1064" w:author="Frederick Roth" w:date="2019-02-07T14:08:00Z">
        <w:r w:rsidR="00133F63" w:rsidDel="00E81F90">
          <w:delText xml:space="preserve">5 </w:delText>
        </w:r>
      </w:del>
      <w:ins w:id="1065" w:author="Frederick Roth" w:date="2019-02-07T14:08:00Z">
        <w:r w:rsidR="00E81F90">
          <w:t xml:space="preserve">five </w:t>
        </w:r>
      </w:ins>
      <w:ins w:id="1066" w:author="Frederick Roth" w:date="2019-02-07T14:09:00Z">
        <w:r w:rsidR="00E81F90">
          <w:t xml:space="preserve">ABC transporter </w:t>
        </w:r>
      </w:ins>
      <w:r w:rsidR="00133F63">
        <w:t>knockouts</w:t>
      </w:r>
      <w:r w:rsidR="00646F1A">
        <w:t xml:space="preserve"> (</w:t>
      </w:r>
      <w:r w:rsidR="00A06B3F">
        <w:t xml:space="preserve">as in Figure </w:t>
      </w:r>
      <w:del w:id="1067" w:author="Albi Celaj" w:date="2019-02-21T15:08:00Z">
        <w:r w:rsidR="00A06B3F" w:rsidDel="003255FC">
          <w:delText>2D</w:delText>
        </w:r>
      </w:del>
      <w:ins w:id="1068" w:author="Albi Celaj" w:date="2019-02-21T15:08:00Z">
        <w:r w:rsidR="003255FC">
          <w:t>3</w:t>
        </w:r>
      </w:ins>
      <w:r w:rsidR="00646F1A">
        <w:t>)</w:t>
      </w:r>
      <w:r w:rsidR="00421B7E">
        <w:t>.</w:t>
      </w:r>
      <w:ins w:id="1069" w:author="Frederick Roth" w:date="2019-02-07T14:10:00Z">
        <w:r w:rsidR="00E81F90">
          <w:rPr>
            <w:b/>
          </w:rPr>
          <w:t xml:space="preserve"> </w:t>
        </w:r>
      </w:ins>
      <w:del w:id="1070" w:author="Frederick Roth" w:date="2019-02-07T14:10:00Z">
        <w:r w:rsidR="00A06B3F" w:rsidDel="00E81F90">
          <w:rPr>
            <w:b/>
          </w:rPr>
          <w:tab/>
        </w:r>
      </w:del>
      <w:r w:rsidR="00472AEF">
        <w:t>Bo</w:t>
      </w:r>
      <w:ins w:id="1071" w:author="Frederick Roth" w:date="2019-02-07T14:09:00Z">
        <w:r w:rsidR="00E81F90">
          <w:t>t</w:t>
        </w:r>
      </w:ins>
      <w:r w:rsidR="00472AEF">
        <w:t xml:space="preserve">tom panel - </w:t>
      </w:r>
      <w:r w:rsidR="00A06B3F">
        <w:t>S</w:t>
      </w:r>
      <w:r w:rsidR="00A06B3F" w:rsidRPr="00233F15">
        <w:t>ignificant</w:t>
      </w:r>
      <w:r w:rsidR="00A06B3F">
        <w:t xml:space="preserve"> </w:t>
      </w:r>
      <w:ins w:id="1072" w:author="Frederick Roth" w:date="2019-02-07T14:09:00Z">
        <w:r w:rsidR="00E81F90">
          <w:t>single-</w:t>
        </w:r>
      </w:ins>
      <w:r w:rsidR="00A06B3F">
        <w:t xml:space="preserve">knockout effects and </w:t>
      </w:r>
      <w:del w:id="1073" w:author="Frederick Roth" w:date="2019-02-07T14:09:00Z">
        <w:r w:rsidR="00A06B3F" w:rsidRPr="00B04DC2" w:rsidDel="00E81F90">
          <w:rPr>
            <w:i/>
          </w:rPr>
          <w:delText>n</w:delText>
        </w:r>
      </w:del>
      <w:ins w:id="1074" w:author="Albi Celaj [2]" w:date="2019-02-11T11:32:00Z">
        <w:r w:rsidR="00D1177D">
          <w:rPr>
            <w:i/>
          </w:rPr>
          <w:t>x</w:t>
        </w:r>
      </w:ins>
      <w:ins w:id="1075" w:author="Frederick Roth" w:date="2019-02-07T14:09:00Z">
        <w:del w:id="1076" w:author="Albi Celaj [2]" w:date="2019-02-11T11:32:00Z">
          <w:r w:rsidR="00E81F90" w:rsidRPr="00D1177D" w:rsidDel="00D1177D">
            <w:rPr>
              <w:i/>
              <w:rPrChange w:id="1077" w:author="Albi Celaj [2]" w:date="2019-02-11T11:32:00Z">
                <w:rPr/>
              </w:rPrChange>
            </w:rPr>
            <w:delText>X</w:delText>
          </w:r>
        </w:del>
      </w:ins>
      <w:r w:rsidR="00A06B3F" w:rsidRPr="00D1177D">
        <w:rPr>
          <w:i/>
          <w:rPrChange w:id="1078" w:author="Albi Celaj [2]" w:date="2019-02-11T11:32:00Z">
            <w:rPr/>
          </w:rPrChange>
        </w:rPr>
        <w:t>-</w:t>
      </w:r>
      <w:del w:id="1079" w:author="Frederick Roth" w:date="2019-02-07T14:09:00Z">
        <w:r w:rsidR="00A06B3F" w:rsidDel="00E81F90">
          <w:delText xml:space="preserve">way </w:delText>
        </w:r>
      </w:del>
      <w:ins w:id="1080" w:author="Frederick Roth" w:date="2019-02-07T14:09:00Z">
        <w:r w:rsidR="00E81F90">
          <w:t xml:space="preserve">gene </w:t>
        </w:r>
      </w:ins>
      <w:r w:rsidR="00A06B3F" w:rsidRPr="00592DC4">
        <w:t>genetic</w:t>
      </w:r>
      <w:r w:rsidR="00A06B3F">
        <w:t xml:space="preserve"> interactions mediating fluconazole resistance</w:t>
      </w:r>
      <w:r w:rsidR="00421B7E">
        <w:t xml:space="preserve"> (</w:t>
      </w:r>
      <w:r w:rsidR="00A06B3F">
        <w:t xml:space="preserve">as in Figure </w:t>
      </w:r>
      <w:ins w:id="1081" w:author="Albi Celaj" w:date="2019-02-21T15:08:00Z">
        <w:r w:rsidR="003255FC">
          <w:t>4</w:t>
        </w:r>
      </w:ins>
      <w:del w:id="1082" w:author="Albi Celaj" w:date="2019-02-21T15:08:00Z">
        <w:r w:rsidR="00A06B3F" w:rsidDel="003255FC">
          <w:delText>3A</w:delText>
        </w:r>
      </w:del>
      <w:r w:rsidR="00421B7E">
        <w:t>).</w:t>
      </w:r>
    </w:p>
    <w:p w14:paraId="1640DA6B" w14:textId="48F73D46" w:rsidR="007D6FF5" w:rsidRPr="007D6FF5" w:rsidRDefault="00AE077A" w:rsidP="00D9226C">
      <w:pPr>
        <w:jc w:val="both"/>
        <w:rPr>
          <w:rFonts w:eastAsia="Times New Roman"/>
          <w:lang w:val="en-CA"/>
          <w:rPrChange w:id="1083" w:author="Frederick Roth" w:date="2019-02-07T14:20:00Z">
            <w:rPr>
              <w:color w:val="000000" w:themeColor="text1"/>
            </w:rPr>
          </w:rPrChange>
        </w:rPr>
      </w:pPr>
      <w:ins w:id="1084" w:author="Albi Celaj" w:date="2019-02-21T17:42:00Z">
        <w:r>
          <w:rPr>
            <w:b/>
          </w:rPr>
          <w:t>(</w:t>
        </w:r>
      </w:ins>
      <w:r w:rsidR="00472AEF">
        <w:rPr>
          <w:b/>
        </w:rPr>
        <w:t>B</w:t>
      </w:r>
      <w:ins w:id="1085" w:author="Albi Celaj" w:date="2019-02-21T17:42:00Z">
        <w:r>
          <w:rPr>
            <w:b/>
          </w:rPr>
          <w:t>)</w:t>
        </w:r>
      </w:ins>
      <w:r w:rsidR="00330ADB">
        <w:tab/>
      </w:r>
      <w:ins w:id="1086" w:author="Frederick Roth" w:date="2019-02-07T14:10:00Z">
        <w:r w:rsidR="00E81F90">
          <w:t>Extending the model of fluconazole resistance</w:t>
        </w:r>
      </w:ins>
      <w:ins w:id="1087" w:author="Frederick Roth" w:date="2019-02-07T14:11:00Z">
        <w:r w:rsidR="00E81F90">
          <w:t xml:space="preserv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w:t>
        </w:r>
      </w:ins>
      <w:ins w:id="1088" w:author="Frederick Roth" w:date="2019-02-07T14:12:00Z">
        <w:r w:rsidR="00E81F90">
          <w:rPr>
            <w:color w:val="000000" w:themeColor="text1"/>
          </w:rPr>
          <w:t xml:space="preserve">non-additive </w:t>
        </w:r>
      </w:ins>
      <w:ins w:id="1089" w:author="Frederick Roth" w:date="2019-02-07T14:11:00Z">
        <w:r w:rsidR="00E81F90">
          <w:rPr>
            <w:color w:val="000000" w:themeColor="text1"/>
          </w:rPr>
          <w:t xml:space="preserve">influence </w:t>
        </w:r>
      </w:ins>
      <w:ins w:id="1090" w:author="Frederick Roth" w:date="2019-02-07T14:12:00Z">
        <w:r w:rsidR="00E81F90">
          <w:rPr>
            <w:color w:val="000000" w:themeColor="text1"/>
          </w:rPr>
          <w:t xml:space="preserve">of </w:t>
        </w:r>
      </w:ins>
      <w:ins w:id="1091" w:author="Frederick Roth" w:date="2019-02-07T14:11:00Z">
        <w:r w:rsidR="00E81F90">
          <w:rPr>
            <w:color w:val="000000" w:themeColor="text1"/>
          </w:rPr>
          <w:t xml:space="preserve">four </w:t>
        </w:r>
      </w:ins>
      <w:ins w:id="1092" w:author="Frederick Roth" w:date="2019-02-07T14:12:00Z">
        <w:r w:rsidR="00E81F90">
          <w:rPr>
            <w:color w:val="000000" w:themeColor="text1"/>
          </w:rPr>
          <w:t>transporters on Pdr5 activity</w:t>
        </w:r>
      </w:ins>
      <w:ins w:id="1093" w:author="Frederick Roth" w:date="2019-02-07T14:11:00Z">
        <w:r w:rsidR="00E81F90">
          <w:rPr>
            <w:color w:val="000000" w:themeColor="text1"/>
          </w:rPr>
          <w:t xml:space="preserve">, </w:t>
        </w:r>
      </w:ins>
      <w:ins w:id="1094" w:author="Frederick Roth" w:date="2019-02-07T14:10:00Z">
        <w:r w:rsidR="00E81F90">
          <w:t xml:space="preserve">improves agreement with measurement. </w:t>
        </w:r>
      </w:ins>
      <w:ins w:id="1095" w:author="Frederick Roth" w:date="2019-02-07T14:16:00Z">
        <w:r w:rsidR="007D6FF5">
          <w:t xml:space="preserve"> Limitation to frequently-associated five transporters and </w:t>
        </w:r>
      </w:ins>
      <w:ins w:id="1096" w:author="Frederick Roth" w:date="2019-02-07T14:17:00Z">
        <w:r w:rsidR="007D6FF5">
          <w:t xml:space="preserve">the method for calculating </w:t>
        </w:r>
      </w:ins>
      <w:ins w:id="1097" w:author="Frederick Roth" w:date="2019-02-07T14:16:00Z">
        <w:r w:rsidR="007D6FF5">
          <w:t>correlation values</w:t>
        </w:r>
      </w:ins>
      <w:ins w:id="1098" w:author="Frederick Roth" w:date="2019-02-07T14:17:00Z">
        <w:r w:rsidR="007D6FF5">
          <w:t xml:space="preserve"> are as described in Figure </w:t>
        </w:r>
      </w:ins>
      <w:ins w:id="1099" w:author="Albi Celaj" w:date="2019-02-21T14:52:00Z">
        <w:r w:rsidR="00A045BA">
          <w:t>5</w:t>
        </w:r>
      </w:ins>
      <w:ins w:id="1100" w:author="Frederick Roth" w:date="2019-02-07T14:17:00Z">
        <w:del w:id="1101" w:author="Albi Celaj" w:date="2019-02-21T14:52:00Z">
          <w:r w:rsidR="007D6FF5" w:rsidDel="00A045BA">
            <w:delText>4</w:delText>
          </w:r>
        </w:del>
        <w:r w:rsidR="007D6FF5">
          <w:t>D.</w:t>
        </w:r>
      </w:ins>
      <w:del w:id="1102" w:author="Frederick Roth" w:date="2019-02-07T14:11:00Z">
        <w:r w:rsidR="00CF6B59" w:rsidDel="00E81F90">
          <w:delText>Comparing</w:delText>
        </w:r>
        <w:r w:rsidR="00A06B3F" w:rsidDel="00E81F90">
          <w:delText xml:space="preserve"> the original neural network model to one trained </w:delText>
        </w:r>
        <w:r w:rsidR="00A06B3F" w:rsidDel="00E81F90">
          <w:rPr>
            <w:color w:val="000000" w:themeColor="text1"/>
          </w:rPr>
          <w:delText xml:space="preserve">with an extra node between the </w:delText>
        </w:r>
        <w:r w:rsidR="00A06B3F" w:rsidDel="00E81F90">
          <w:rPr>
            <w:b/>
            <w:i/>
            <w:color w:val="000000" w:themeColor="text1"/>
          </w:rPr>
          <w:delText>G</w:delText>
        </w:r>
        <w:r w:rsidR="00A06B3F" w:rsidDel="00E81F90">
          <w:rPr>
            <w:color w:val="000000" w:themeColor="text1"/>
          </w:rPr>
          <w:delText xml:space="preserve"> and </w:delText>
        </w:r>
        <w:r w:rsidR="00A06B3F" w:rsidDel="00E81F90">
          <w:rPr>
            <w:b/>
            <w:i/>
            <w:color w:val="000000" w:themeColor="text1"/>
          </w:rPr>
          <w:delText>A</w:delText>
        </w:r>
        <w:r w:rsidR="00A06B3F" w:rsidDel="00E81F90">
          <w:rPr>
            <w:color w:val="000000" w:themeColor="text1"/>
          </w:rPr>
          <w:delText xml:space="preserve"> layer to model non-linear influence on Pdr5 from</w:delText>
        </w:r>
        <w:r w:rsidR="00A06B3F" w:rsidDel="00E81F90">
          <w:rPr>
            <w:i/>
            <w:color w:val="000000" w:themeColor="text1"/>
          </w:rPr>
          <w:delText xml:space="preserve"> </w:delText>
        </w:r>
        <w:r w:rsidR="00A06B3F" w:rsidDel="00E81F90">
          <w:rPr>
            <w:color w:val="000000" w:themeColor="text1"/>
          </w:rPr>
          <w:delText>four genes</w:delText>
        </w:r>
        <w:r w:rsidR="00CF6B59" w:rsidDel="00E81F90">
          <w:rPr>
            <w:color w:val="000000" w:themeColor="text1"/>
          </w:rPr>
          <w:delText xml:space="preserve"> </w:delText>
        </w:r>
      </w:del>
      <w:del w:id="1103" w:author="Frederick Roth" w:date="2019-02-07T14:13:00Z">
        <w:r w:rsidR="00CF6B59" w:rsidDel="00E81F90">
          <w:rPr>
            <w:rFonts w:eastAsia="Times New Roman"/>
            <w:lang w:val="en-CA"/>
          </w:rPr>
          <w:delText>(</w:delText>
        </w:r>
        <w:r w:rsidR="00CF6B59" w:rsidDel="00E81F90">
          <w:delText>as in Figure 4D)</w:delText>
        </w:r>
        <w:r w:rsidR="00A06B3F" w:rsidDel="00E81F90">
          <w:rPr>
            <w:color w:val="000000" w:themeColor="text1"/>
          </w:rPr>
          <w:delText xml:space="preserve">.  </w:delText>
        </w:r>
      </w:del>
      <w:del w:id="1104" w:author="Frederick Roth" w:date="2019-02-07T14:16:00Z">
        <w:r w:rsidR="00D9226C" w:rsidRPr="00D9226C" w:rsidDel="007D6FF5">
          <w:rPr>
            <w:rFonts w:eastAsia="Times New Roman"/>
            <w:lang w:val="en-CA"/>
          </w:rPr>
          <w:delText xml:space="preserve">Width of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2</w:delText>
        </w:r>
        <w:r w:rsidR="00D9226C" w:rsidRPr="00D9226C" w:rsidDel="007D6FF5">
          <w:rPr>
            <w:rFonts w:eastAsia="Times New Roman"/>
            <w:lang w:val="en-CA"/>
          </w:rPr>
          <w:delText xml:space="preserve"> </w:delText>
        </w:r>
        <w:r w:rsidR="00D9226C" w:rsidDel="007D6FF5">
          <w:rPr>
            <w:rFonts w:eastAsia="Times New Roman"/>
            <w:lang w:val="en-CA"/>
          </w:rPr>
          <w:delText xml:space="preserve">(‘indirect’) </w:delText>
        </w:r>
        <w:r w:rsidR="00D9226C" w:rsidRPr="00D9226C" w:rsidDel="007D6FF5">
          <w:rPr>
            <w:rFonts w:eastAsia="Times New Roman"/>
            <w:lang w:val="en-CA"/>
          </w:rPr>
          <w:delText xml:space="preserve">weights are scaled 0.58 </w:delText>
        </w:r>
        <w:r w:rsidR="00D9226C" w:rsidDel="007D6FF5">
          <w:rPr>
            <w:rFonts w:eastAsia="Times New Roman"/>
            <w:lang w:val="en-CA"/>
          </w:rPr>
          <w:sym w:font="Symbol" w:char="F0B4"/>
        </w:r>
        <w:r w:rsidR="00D9226C" w:rsidRPr="00D9226C" w:rsidDel="007D6FF5">
          <w:rPr>
            <w:rFonts w:eastAsia="Times New Roman"/>
            <w:lang w:val="en-CA"/>
          </w:rPr>
          <w:delText xml:space="preserve">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1</w:delText>
        </w:r>
        <w:r w:rsidR="00D9226C" w:rsidRPr="00D9226C" w:rsidDel="007D6FF5">
          <w:rPr>
            <w:rFonts w:eastAsia="Times New Roman"/>
            <w:lang w:val="en-CA"/>
          </w:rPr>
          <w:delText xml:space="preserve"> weights to </w:delText>
        </w:r>
        <w:r w:rsidR="00D9226C" w:rsidDel="007D6FF5">
          <w:rPr>
            <w:rFonts w:eastAsia="Times New Roman"/>
            <w:lang w:val="en-CA"/>
          </w:rPr>
          <w:delText>show</w:delText>
        </w:r>
        <w:r w:rsidR="00D9226C" w:rsidRPr="00D9226C" w:rsidDel="007D6FF5">
          <w:rPr>
            <w:rFonts w:eastAsia="Times New Roman"/>
            <w:lang w:val="en-CA"/>
          </w:rPr>
          <w:delText xml:space="preserve"> </w:delText>
        </w:r>
        <w:r w:rsidR="00D9226C" w:rsidDel="007D6FF5">
          <w:rPr>
            <w:rFonts w:eastAsia="Times New Roman"/>
            <w:lang w:val="en-CA"/>
          </w:rPr>
          <w:delText>equivalent</w:delText>
        </w:r>
        <w:r w:rsidR="00BE2E65" w:rsidDel="007D6FF5">
          <w:rPr>
            <w:rFonts w:eastAsia="Times New Roman"/>
            <w:lang w:val="en-CA"/>
          </w:rPr>
          <w:delText xml:space="preserve"> eventual</w:delText>
        </w:r>
        <w:r w:rsidR="00D9226C" w:rsidRPr="00D9226C" w:rsidDel="007D6FF5">
          <w:rPr>
            <w:rFonts w:eastAsia="Times New Roman"/>
            <w:lang w:val="en-CA"/>
          </w:rPr>
          <w:delText xml:space="preserve"> impact on Pdr5 activity</w:delText>
        </w:r>
      </w:del>
      <w:del w:id="1105" w:author="Frederick Roth" w:date="2019-02-07T14:13:00Z">
        <w:r w:rsidR="00C54335" w:rsidDel="007D6FF5">
          <w:rPr>
            <w:rFonts w:eastAsia="Times New Roman"/>
            <w:lang w:val="en-CA"/>
          </w:rPr>
          <w:delText xml:space="preserve"> </w:delText>
        </w:r>
        <w:r w:rsidR="00472AEF" w:rsidDel="007D6FF5">
          <w:rPr>
            <w:rFonts w:eastAsia="Times New Roman"/>
            <w:lang w:val="en-CA"/>
          </w:rPr>
          <w:delText>.</w:delText>
        </w:r>
      </w:del>
    </w:p>
    <w:p w14:paraId="2207A608" w14:textId="233A6C57" w:rsidR="005A78CA" w:rsidRDefault="00AE077A" w:rsidP="00224FCB">
      <w:pPr>
        <w:jc w:val="both"/>
        <w:rPr>
          <w:color w:val="000000" w:themeColor="text1"/>
        </w:rPr>
      </w:pPr>
      <w:ins w:id="1106" w:author="Albi Celaj" w:date="2019-02-21T17:42:00Z">
        <w:r>
          <w:rPr>
            <w:b/>
            <w:color w:val="000000" w:themeColor="text1"/>
          </w:rPr>
          <w:t>(</w:t>
        </w:r>
      </w:ins>
      <w:r w:rsidR="00472AEF">
        <w:rPr>
          <w:b/>
          <w:color w:val="000000" w:themeColor="text1"/>
        </w:rPr>
        <w:t>C</w:t>
      </w:r>
      <w:ins w:id="1107" w:author="Albi Celaj" w:date="2019-02-21T17:42:00Z">
        <w:r>
          <w:rPr>
            <w:b/>
            <w:color w:val="000000" w:themeColor="text1"/>
          </w:rPr>
          <w:t>)</w:t>
        </w:r>
      </w:ins>
      <w:r w:rsidR="005A78CA">
        <w:rPr>
          <w:b/>
          <w:color w:val="000000" w:themeColor="text1"/>
        </w:rPr>
        <w:tab/>
      </w:r>
      <w:ins w:id="1108" w:author="Frederick Roth" w:date="2019-02-07T14:19:00Z">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7D6FF5">
          <w:rPr>
            <w:color w:val="000000" w:themeColor="text1"/>
            <w:rPrChange w:id="1109" w:author="Frederick Roth" w:date="2019-02-07T14:19:00Z">
              <w:rPr>
                <w:i/>
                <w:color w:val="000000" w:themeColor="text1"/>
              </w:rPr>
            </w:rPrChange>
          </w:rPr>
          <w:t>analysis</w:t>
        </w:r>
        <w:r w:rsidR="007D6FF5">
          <w:rPr>
            <w:i/>
            <w:color w:val="000000" w:themeColor="text1"/>
          </w:rPr>
          <w:t xml:space="preserve"> </w:t>
        </w:r>
        <w:r w:rsidR="007D6FF5">
          <w:rPr>
            <w:color w:val="000000" w:themeColor="text1"/>
          </w:rPr>
          <w:t xml:space="preserve">of pooled strains with </w:t>
        </w:r>
      </w:ins>
      <w:ins w:id="1110" w:author="Frederick Roth" w:date="2019-02-07T14:18:00Z">
        <w:r w:rsidR="007D6FF5">
          <w:rPr>
            <w:color w:val="000000" w:themeColor="text1"/>
          </w:rPr>
          <w:t xml:space="preserve">individually-measured resistance </w:t>
        </w:r>
      </w:ins>
      <w:ins w:id="1111" w:author="Frederick Roth" w:date="2019-02-07T14:19:00Z">
        <w:r w:rsidR="007D6FF5">
          <w:rPr>
            <w:color w:val="000000" w:themeColor="text1"/>
          </w:rPr>
          <w:t xml:space="preserve">(IC50) </w:t>
        </w:r>
      </w:ins>
      <w:ins w:id="1112" w:author="Frederick Roth" w:date="2019-02-07T14:18:00Z">
        <w:r w:rsidR="007D6FF5">
          <w:rPr>
            <w:color w:val="000000" w:themeColor="text1"/>
          </w:rPr>
          <w:t xml:space="preserve">values </w:t>
        </w:r>
      </w:ins>
      <w:ins w:id="1113" w:author="Frederick Roth" w:date="2019-02-07T14:19:00Z">
        <w:r w:rsidR="007D6FF5">
          <w:rPr>
            <w:color w:val="000000" w:themeColor="text1"/>
          </w:rPr>
          <w:t xml:space="preserve">in </w:t>
        </w:r>
      </w:ins>
      <w:ins w:id="1114" w:author="Frederick Roth" w:date="2019-02-07T14:18:00Z">
        <w:r w:rsidR="007D6FF5">
          <w:rPr>
            <w:color w:val="000000" w:themeColor="text1"/>
          </w:rPr>
          <w:t>independent</w:t>
        </w:r>
      </w:ins>
      <w:ins w:id="1115" w:author="Frederick Roth" w:date="2019-02-07T14:19:00Z">
        <w:r w:rsidR="007D6FF5">
          <w:rPr>
            <w:color w:val="000000" w:themeColor="text1"/>
          </w:rPr>
          <w:t>ly-constructed strains.</w:t>
        </w:r>
      </w:ins>
      <w:del w:id="1116" w:author="Frederick Roth" w:date="2019-02-07T14:19:00Z">
        <w:r w:rsidR="005A78CA" w:rsidDel="007D6FF5">
          <w:rPr>
            <w:color w:val="000000" w:themeColor="text1"/>
          </w:rPr>
          <w:delText>Comparing the</w:delText>
        </w:r>
        <w:r w:rsidR="0017091A" w:rsidDel="007D6FF5">
          <w:rPr>
            <w:color w:val="000000" w:themeColor="text1"/>
          </w:rPr>
          <w:delText xml:space="preserve"> IC50 of</w:delText>
        </w:r>
        <w:r w:rsidR="005A78CA" w:rsidDel="007D6FF5">
          <w:rPr>
            <w:color w:val="000000" w:themeColor="text1"/>
          </w:rPr>
          <w:delText xml:space="preserve"> </w:delText>
        </w:r>
        <w:r w:rsidR="00EE4589" w:rsidDel="007D6FF5">
          <w:rPr>
            <w:color w:val="000000" w:themeColor="text1"/>
          </w:rPr>
          <w:delText xml:space="preserve">fluconazole </w:delText>
        </w:r>
        <w:r w:rsidR="005A78CA" w:rsidDel="007D6FF5">
          <w:rPr>
            <w:color w:val="000000" w:themeColor="text1"/>
          </w:rPr>
          <w:delText xml:space="preserve">derived from single-strain </w:delText>
        </w:r>
        <w:r w:rsidR="00485C4F" w:rsidDel="007D6FF5">
          <w:rPr>
            <w:color w:val="000000" w:themeColor="text1"/>
          </w:rPr>
          <w:delText xml:space="preserve">growth </w:delText>
        </w:r>
        <w:r w:rsidR="005A78CA" w:rsidDel="007D6FF5">
          <w:rPr>
            <w:color w:val="000000" w:themeColor="text1"/>
          </w:rPr>
          <w:delText xml:space="preserve">experiments to the </w:delText>
        </w:r>
        <w:r w:rsidR="00231A38" w:rsidDel="007D6FF5">
          <w:rPr>
            <w:color w:val="000000" w:themeColor="text1"/>
          </w:rPr>
          <w:delText>grouped pool</w:delText>
        </w:r>
        <w:r w:rsidR="005A78CA" w:rsidDel="007D6FF5">
          <w:rPr>
            <w:color w:val="000000" w:themeColor="text1"/>
          </w:rPr>
          <w:delText xml:space="preserve"> </w:delText>
        </w:r>
        <w:r w:rsidR="00321112" w:rsidDel="007D6FF5">
          <w:rPr>
            <w:color w:val="000000" w:themeColor="text1"/>
          </w:rPr>
          <w:delText>data.</w:delText>
        </w:r>
      </w:del>
    </w:p>
    <w:p w14:paraId="1A793DAD" w14:textId="21E06C21" w:rsidR="005A78CA" w:rsidRPr="00E755E1" w:rsidRDefault="00AE077A" w:rsidP="00D9226C">
      <w:pPr>
        <w:jc w:val="both"/>
        <w:rPr>
          <w:color w:val="000000" w:themeColor="text1"/>
        </w:rPr>
      </w:pPr>
      <w:ins w:id="1117" w:author="Albi Celaj" w:date="2019-02-21T17:42:00Z">
        <w:r>
          <w:rPr>
            <w:b/>
            <w:color w:val="000000" w:themeColor="text1"/>
          </w:rPr>
          <w:t>(</w:t>
        </w:r>
      </w:ins>
      <w:r w:rsidR="00472AEF">
        <w:rPr>
          <w:b/>
          <w:color w:val="000000" w:themeColor="text1"/>
        </w:rPr>
        <w:t>D</w:t>
      </w:r>
      <w:ins w:id="1118" w:author="Albi Celaj" w:date="2019-02-21T17:42:00Z">
        <w:r>
          <w:rPr>
            <w:b/>
            <w:color w:val="000000" w:themeColor="text1"/>
          </w:rPr>
          <w:t>)</w:t>
        </w:r>
      </w:ins>
      <w:r w:rsidR="00A06B3F">
        <w:rPr>
          <w:b/>
          <w:color w:val="000000" w:themeColor="text1"/>
        </w:rPr>
        <w:tab/>
      </w:r>
      <w:ins w:id="1119" w:author="Frederick Roth" w:date="2019-02-07T14:39:00Z">
        <w:r w:rsidR="008103E3">
          <w:rPr>
            <w:color w:val="000000" w:themeColor="text1"/>
          </w:rPr>
          <w:t>T</w:t>
        </w:r>
      </w:ins>
      <w:ins w:id="1120" w:author="Frederick Roth" w:date="2019-02-07T14:37:00Z">
        <w:r w:rsidR="008103E3">
          <w:rPr>
            <w:color w:val="000000" w:themeColor="text1"/>
          </w:rPr>
          <w:t xml:space="preserve">he synergistic effect </w:t>
        </w:r>
      </w:ins>
      <w:ins w:id="1121" w:author="Frederick Roth" w:date="2019-02-07T14:45:00Z">
        <w:r w:rsidR="008103E3">
          <w:rPr>
            <w:color w:val="000000" w:themeColor="text1"/>
          </w:rPr>
          <w:t xml:space="preserve">of deleting </w:t>
        </w:r>
      </w:ins>
      <w:ins w:id="1122" w:author="Frederick Roth" w:date="2019-02-07T14:37:00Z">
        <w:r w:rsidR="008103E3">
          <w:rPr>
            <w:color w:val="000000" w:themeColor="text1"/>
          </w:rPr>
          <w:t xml:space="preserve">four ABC transporters </w:t>
        </w:r>
      </w:ins>
      <w:ins w:id="1123" w:author="Frederick Roth" w:date="2019-02-07T14:45:00Z">
        <w:r w:rsidR="008103E3">
          <w:rPr>
            <w:color w:val="000000" w:themeColor="text1"/>
          </w:rPr>
          <w:t xml:space="preserve">on Pdr5 activity </w:t>
        </w:r>
      </w:ins>
      <w:ins w:id="1124" w:author="Frederick Roth" w:date="2019-02-07T14:38:00Z">
        <w:r w:rsidR="008103E3">
          <w:rPr>
            <w:color w:val="000000" w:themeColor="text1"/>
          </w:rPr>
          <w:t xml:space="preserve">is primarily explained by </w:t>
        </w:r>
      </w:ins>
      <w:ins w:id="1125" w:author="Frederick Roth" w:date="2019-02-07T14:39:00Z">
        <w:r w:rsidR="008103E3">
          <w:rPr>
            <w:color w:val="000000" w:themeColor="text1"/>
          </w:rPr>
          <w:t xml:space="preserve">an indirect influence on </w:t>
        </w:r>
      </w:ins>
      <w:ins w:id="1126" w:author="Frederick Roth" w:date="2019-02-07T14:38:00Z">
        <w:r w:rsidR="008103E3" w:rsidRPr="008103E3">
          <w:rPr>
            <w:i/>
            <w:color w:val="000000" w:themeColor="text1"/>
            <w:rPrChange w:id="1127" w:author="Frederick Roth" w:date="2019-02-07T14:38:00Z">
              <w:rPr>
                <w:color w:val="000000" w:themeColor="text1"/>
              </w:rPr>
            </w:rPrChange>
          </w:rPr>
          <w:t>PDR5</w:t>
        </w:r>
        <w:r w:rsidR="008103E3">
          <w:rPr>
            <w:color w:val="000000" w:themeColor="text1"/>
          </w:rPr>
          <w:t xml:space="preserve"> transcript levels</w:t>
        </w:r>
      </w:ins>
      <w:ins w:id="1128" w:author="Frederick Roth" w:date="2019-02-07T14:39:00Z">
        <w:r w:rsidR="008103E3">
          <w:rPr>
            <w:color w:val="000000" w:themeColor="text1"/>
          </w:rPr>
          <w:t>.</w:t>
        </w:r>
      </w:ins>
      <w:ins w:id="1129" w:author="Frederick Roth" w:date="2019-02-07T14:38:00Z">
        <w:r w:rsidR="008103E3">
          <w:rPr>
            <w:color w:val="000000" w:themeColor="text1"/>
          </w:rPr>
          <w:t xml:space="preserve"> </w:t>
        </w:r>
      </w:ins>
      <w:del w:id="1130" w:author="Frederick Roth" w:date="2019-02-07T14:46:00Z">
        <w:r w:rsidR="00A06B3F" w:rsidDel="008103E3">
          <w:rPr>
            <w:color w:val="000000" w:themeColor="text1"/>
          </w:rPr>
          <w:delText xml:space="preserve">Expected </w:delText>
        </w:r>
      </w:del>
      <w:del w:id="1131" w:author="Frederick Roth" w:date="2019-02-07T14:47:00Z">
        <w:r w:rsidR="00A06B3F" w:rsidDel="00B922D0">
          <w:rPr>
            <w:color w:val="000000" w:themeColor="text1"/>
          </w:rPr>
          <w:delText xml:space="preserve">Pdr5 activity relative to </w:delText>
        </w:r>
      </w:del>
      <w:del w:id="1132" w:author="Frederick Roth" w:date="2019-02-07T14:46:00Z">
        <w:r w:rsidR="00A06B3F" w:rsidDel="008103E3">
          <w:rPr>
            <w:color w:val="000000" w:themeColor="text1"/>
          </w:rPr>
          <w:delText xml:space="preserve">the </w:delText>
        </w:r>
      </w:del>
      <w:del w:id="1133" w:author="Frederick Roth" w:date="2019-02-07T14:47:00Z">
        <w:r w:rsidR="00A06B3F" w:rsidDel="00B922D0">
          <w:rPr>
            <w:color w:val="000000" w:themeColor="text1"/>
          </w:rPr>
          <w:delText>wild-</w:delText>
        </w:r>
      </w:del>
      <w:del w:id="1134" w:author="Frederick Roth" w:date="2019-02-07T14:46:00Z">
        <w:r w:rsidR="00A06B3F" w:rsidDel="008103E3">
          <w:rPr>
            <w:color w:val="000000" w:themeColor="text1"/>
          </w:rPr>
          <w:delText xml:space="preserve">type </w:delText>
        </w:r>
      </w:del>
      <w:del w:id="1135" w:author="Frederick Roth" w:date="2019-02-07T14:47:00Z">
        <w:r w:rsidR="00A06B3F" w:rsidDel="00B922D0">
          <w:rPr>
            <w:color w:val="000000" w:themeColor="text1"/>
          </w:rPr>
          <w:delText xml:space="preserve">for </w:delText>
        </w:r>
        <w:r w:rsidR="00A06B3F" w:rsidDel="00B922D0">
          <w:rPr>
            <w:i/>
            <w:color w:val="000000" w:themeColor="text1"/>
          </w:rPr>
          <w:delText>ybt1∆ycf1∆</w:delText>
        </w:r>
        <w:r w:rsidR="00A06B3F" w:rsidRPr="00B80B34" w:rsidDel="00B922D0">
          <w:rPr>
            <w:color w:val="000000" w:themeColor="text1"/>
          </w:rPr>
          <w:delText xml:space="preserve">, </w:delText>
        </w:r>
        <w:r w:rsidR="00A06B3F" w:rsidDel="00B922D0">
          <w:rPr>
            <w:i/>
            <w:color w:val="000000" w:themeColor="text1"/>
          </w:rPr>
          <w:delText>snq2∆yor1∆</w:delText>
        </w:r>
        <w:r w:rsidR="00A06B3F" w:rsidDel="00B922D0">
          <w:rPr>
            <w:color w:val="000000" w:themeColor="text1"/>
          </w:rPr>
          <w:delText xml:space="preserve">, and </w:delText>
        </w:r>
        <w:r w:rsidR="00A06B3F" w:rsidDel="00B922D0">
          <w:rPr>
            <w:i/>
            <w:color w:val="000000" w:themeColor="text1"/>
          </w:rPr>
          <w:delText>snq2∆yor1∆ybt1∆ycf1∆</w:delText>
        </w:r>
        <w:r w:rsidR="00A06B3F" w:rsidDel="00B922D0">
          <w:rPr>
            <w:color w:val="000000" w:themeColor="text1"/>
          </w:rPr>
          <w:delText xml:space="preserve">.  </w:delText>
        </w:r>
      </w:del>
      <w:del w:id="1136" w:author="Frederick Roth" w:date="2019-02-07T14:41:00Z">
        <w:r w:rsidR="00A06B3F" w:rsidDel="008103E3">
          <w:rPr>
            <w:i/>
            <w:color w:val="000000" w:themeColor="text1"/>
          </w:rPr>
          <w:delText xml:space="preserve">PDR5 </w:delText>
        </w:r>
        <w:r w:rsidR="00A06B3F" w:rsidDel="008103E3">
          <w:rPr>
            <w:color w:val="000000" w:themeColor="text1"/>
          </w:rPr>
          <w:delText xml:space="preserve">mRNA expression was measured using qRT-PCR and normalized relative to </w:delText>
        </w:r>
        <w:r w:rsidR="00A06B3F" w:rsidRPr="00E755E1" w:rsidDel="008103E3">
          <w:rPr>
            <w:i/>
            <w:color w:val="000000" w:themeColor="text1"/>
          </w:rPr>
          <w:delText>UBC6</w:delText>
        </w:r>
        <w:r w:rsidR="00A06B3F" w:rsidDel="008103E3">
          <w:rPr>
            <w:color w:val="000000" w:themeColor="text1"/>
          </w:rPr>
          <w:delText xml:space="preserve">.  </w:delText>
        </w:r>
      </w:del>
      <w:del w:id="1137" w:author="Frederick Roth" w:date="2019-02-07T15:13:00Z">
        <w:r w:rsidR="00A06B3F" w:rsidDel="00BD4042">
          <w:rPr>
            <w:color w:val="000000" w:themeColor="text1"/>
          </w:rPr>
          <w:delText>Grey</w:delText>
        </w:r>
      </w:del>
      <w:ins w:id="1138" w:author="Frederick Roth" w:date="2019-02-07T15:13:00Z">
        <w:r w:rsidR="00BD4042">
          <w:rPr>
            <w:color w:val="000000" w:themeColor="text1"/>
          </w:rPr>
          <w:t>Gray</w:t>
        </w:r>
      </w:ins>
      <w:r w:rsidR="00A06B3F">
        <w:rPr>
          <w:color w:val="000000" w:themeColor="text1"/>
        </w:rPr>
        <w:t xml:space="preserve"> bars represent </w:t>
      </w:r>
      <w:del w:id="1139" w:author="Frederick Roth" w:date="2019-02-07T14:41:00Z">
        <w:r w:rsidR="00A06B3F" w:rsidDel="008103E3">
          <w:rPr>
            <w:color w:val="000000" w:themeColor="text1"/>
          </w:rPr>
          <w:delText xml:space="preserve">the ratio of </w:delText>
        </w:r>
      </w:del>
      <w:r w:rsidR="00A06B3F">
        <w:rPr>
          <w:i/>
          <w:color w:val="000000" w:themeColor="text1"/>
        </w:rPr>
        <w:t xml:space="preserve">PDR5 </w:t>
      </w:r>
      <w:r w:rsidR="00A06B3F">
        <w:rPr>
          <w:color w:val="000000" w:themeColor="text1"/>
        </w:rPr>
        <w:t xml:space="preserve">expression </w:t>
      </w:r>
      <w:ins w:id="1140" w:author="Frederick Roth" w:date="2019-02-07T14:41:00Z">
        <w:r w:rsidR="008103E3">
          <w:rPr>
            <w:color w:val="000000" w:themeColor="text1"/>
          </w:rPr>
          <w:t>in the specified genotype</w:t>
        </w:r>
      </w:ins>
      <w:ins w:id="1141" w:author="Frederick Roth" w:date="2019-02-07T14:42:00Z">
        <w:r w:rsidR="008103E3">
          <w:rPr>
            <w:color w:val="000000" w:themeColor="text1"/>
          </w:rPr>
          <w:t>,</w:t>
        </w:r>
      </w:ins>
      <w:ins w:id="1142" w:author="Frederick Roth" w:date="2019-02-07T14:41:00Z">
        <w:r w:rsidR="008103E3">
          <w:rPr>
            <w:color w:val="000000" w:themeColor="text1"/>
          </w:rPr>
          <w:t xml:space="preserve"> relative </w:t>
        </w:r>
      </w:ins>
      <w:del w:id="1143" w:author="Frederick Roth" w:date="2019-02-07T14:41:00Z">
        <w:r w:rsidR="00A06B3F" w:rsidDel="008103E3">
          <w:rPr>
            <w:color w:val="000000" w:themeColor="text1"/>
          </w:rPr>
          <w:delText xml:space="preserve">compared </w:delText>
        </w:r>
      </w:del>
      <w:r w:rsidR="00A06B3F">
        <w:rPr>
          <w:color w:val="000000" w:themeColor="text1"/>
        </w:rPr>
        <w:t xml:space="preserve">to </w:t>
      </w:r>
      <w:ins w:id="1144" w:author="Frederick Roth" w:date="2019-02-07T14:42:00Z">
        <w:r w:rsidR="008103E3">
          <w:rPr>
            <w:color w:val="000000" w:themeColor="text1"/>
          </w:rPr>
          <w:t xml:space="preserve">that of </w:t>
        </w:r>
      </w:ins>
      <w:del w:id="1145" w:author="Frederick Roth" w:date="2019-02-07T14:41:00Z">
        <w:r w:rsidR="00A06B3F" w:rsidDel="008103E3">
          <w:rPr>
            <w:color w:val="000000" w:themeColor="text1"/>
          </w:rPr>
          <w:delText xml:space="preserve">the average in the </w:delText>
        </w:r>
      </w:del>
      <w:r w:rsidR="00A06B3F">
        <w:rPr>
          <w:color w:val="000000" w:themeColor="text1"/>
        </w:rPr>
        <w:t>wild-type</w:t>
      </w:r>
      <w:del w:id="1146" w:author="Frederick Roth" w:date="2019-02-07T14:47:00Z">
        <w:r w:rsidR="00A06B3F" w:rsidDel="00B922D0">
          <w:rPr>
            <w:color w:val="000000" w:themeColor="text1"/>
          </w:rPr>
          <w:delText xml:space="preserve">.  </w:delText>
        </w:r>
        <w:r w:rsidR="00692155" w:rsidDel="00B922D0">
          <w:rPr>
            <w:color w:val="000000" w:themeColor="text1"/>
          </w:rPr>
          <w:delText xml:space="preserve">Error </w:delText>
        </w:r>
      </w:del>
      <w:ins w:id="1147" w:author="Frederick Roth" w:date="2019-02-07T14:47:00Z">
        <w:r w:rsidR="00B922D0">
          <w:rPr>
            <w:color w:val="000000" w:themeColor="text1"/>
          </w:rPr>
          <w:t xml:space="preserve">, with error </w:t>
        </w:r>
      </w:ins>
      <w:r w:rsidR="00692155">
        <w:rPr>
          <w:color w:val="000000" w:themeColor="text1"/>
        </w:rPr>
        <w:t>bars indica</w:t>
      </w:r>
      <w:ins w:id="1148" w:author="Frederick Roth" w:date="2019-02-07T14:47:00Z">
        <w:r w:rsidR="00B922D0">
          <w:rPr>
            <w:color w:val="000000" w:themeColor="text1"/>
          </w:rPr>
          <w:t xml:space="preserve">ting </w:t>
        </w:r>
      </w:ins>
      <w:del w:id="1149" w:author="Frederick Roth" w:date="2019-02-07T14:47:00Z">
        <w:r w:rsidR="00692155" w:rsidDel="00B922D0">
          <w:rPr>
            <w:color w:val="000000" w:themeColor="text1"/>
          </w:rPr>
          <w:delText xml:space="preserve">te </w:delText>
        </w:r>
      </w:del>
      <w:r w:rsidR="00692155">
        <w:rPr>
          <w:color w:val="000000" w:themeColor="text1"/>
        </w:rPr>
        <w:t>standard error</w:t>
      </w:r>
      <w:ins w:id="1150" w:author="Frederick Roth" w:date="2019-02-07T14:42:00Z">
        <w:r w:rsidR="008103E3">
          <w:rPr>
            <w:color w:val="000000" w:themeColor="text1"/>
          </w:rPr>
          <w:t xml:space="preserve"> (n=3</w:t>
        </w:r>
      </w:ins>
      <w:del w:id="1151" w:author="Frederick Roth" w:date="2019-02-07T14:42:00Z">
        <w:r w:rsidR="00A06B3F" w:rsidDel="008103E3">
          <w:rPr>
            <w:color w:val="000000" w:themeColor="text1"/>
          </w:rPr>
          <w:delText xml:space="preserve">.  </w:delText>
        </w:r>
      </w:del>
      <w:ins w:id="1152" w:author="Frederick Roth" w:date="2019-02-07T14:42:00Z">
        <w:r w:rsidR="008103E3">
          <w:rPr>
            <w:color w:val="000000" w:themeColor="text1"/>
          </w:rPr>
          <w:t>)</w:t>
        </w:r>
      </w:ins>
      <w:ins w:id="1153" w:author="Frederick Roth" w:date="2019-02-07T14:47:00Z">
        <w:r w:rsidR="00B922D0">
          <w:rPr>
            <w:color w:val="000000" w:themeColor="text1"/>
          </w:rPr>
          <w:t>. S</w:t>
        </w:r>
      </w:ins>
      <w:del w:id="1154" w:author="Frederick Roth" w:date="2019-02-07T14:42:00Z">
        <w:r w:rsidR="00A06B3F" w:rsidDel="008103E3">
          <w:rPr>
            <w:color w:val="000000" w:themeColor="text1"/>
          </w:rPr>
          <w:delText>Three replicates were used in each experiment, and p</w:delText>
        </w:r>
      </w:del>
      <w:ins w:id="1155" w:author="Frederick Roth" w:date="2019-02-07T14:42:00Z">
        <w:r w:rsidR="008103E3">
          <w:rPr>
            <w:color w:val="000000" w:themeColor="text1"/>
          </w:rPr>
          <w:t xml:space="preserve">ignificance was </w:t>
        </w:r>
      </w:ins>
      <w:del w:id="1156" w:author="Frederick Roth" w:date="2019-02-07T14:42:00Z">
        <w:r w:rsidR="00A06B3F" w:rsidDel="008103E3">
          <w:rPr>
            <w:color w:val="000000" w:themeColor="text1"/>
          </w:rPr>
          <w:delText xml:space="preserve">-values </w:delText>
        </w:r>
        <w:r w:rsidR="00646F1A" w:rsidDel="008103E3">
          <w:rPr>
            <w:color w:val="000000" w:themeColor="text1"/>
          </w:rPr>
          <w:delText>are</w:delText>
        </w:r>
        <w:r w:rsidR="00A06B3F" w:rsidDel="008103E3">
          <w:rPr>
            <w:color w:val="000000" w:themeColor="text1"/>
          </w:rPr>
          <w:delText xml:space="preserve"> calculated </w:delText>
        </w:r>
      </w:del>
      <w:ins w:id="1157" w:author="Frederick Roth" w:date="2019-02-07T14:42:00Z">
        <w:r w:rsidR="008103E3">
          <w:rPr>
            <w:color w:val="000000" w:themeColor="text1"/>
          </w:rPr>
          <w:t xml:space="preserve">assessed </w:t>
        </w:r>
      </w:ins>
      <w:del w:id="1158" w:author="Frederick Roth" w:date="2019-02-07T14:42:00Z">
        <w:r w:rsidR="00A06B3F" w:rsidDel="008103E3">
          <w:rPr>
            <w:color w:val="000000" w:themeColor="text1"/>
          </w:rPr>
          <w:delText xml:space="preserve">using a </w:delText>
        </w:r>
      </w:del>
      <w:ins w:id="1159" w:author="Frederick Roth" w:date="2019-02-07T14:42:00Z">
        <w:r w:rsidR="008103E3">
          <w:rPr>
            <w:color w:val="000000" w:themeColor="text1"/>
          </w:rPr>
          <w:t xml:space="preserve">by </w:t>
        </w:r>
      </w:ins>
      <w:r w:rsidR="00A06B3F" w:rsidRPr="008103E3">
        <w:rPr>
          <w:i/>
          <w:color w:val="000000" w:themeColor="text1"/>
          <w:rPrChange w:id="1160" w:author="Frederick Roth" w:date="2019-02-07T14:42:00Z">
            <w:rPr>
              <w:color w:val="000000" w:themeColor="text1"/>
            </w:rPr>
          </w:rPrChange>
        </w:rPr>
        <w:t>t</w:t>
      </w:r>
      <w:r w:rsidR="00A06B3F">
        <w:rPr>
          <w:color w:val="000000" w:themeColor="text1"/>
        </w:rPr>
        <w:t xml:space="preserve">-test.  Colored bars show </w:t>
      </w:r>
      <w:del w:id="1161" w:author="Frederick Roth" w:date="2019-02-07T14:43:00Z">
        <w:r w:rsidR="00A06B3F" w:rsidDel="008103E3">
          <w:rPr>
            <w:color w:val="000000" w:themeColor="text1"/>
          </w:rPr>
          <w:delText xml:space="preserve">relative </w:delText>
        </w:r>
      </w:del>
      <w:ins w:id="1162" w:author="Frederick Roth" w:date="2019-02-07T14:43:00Z">
        <w:r w:rsidR="008103E3">
          <w:rPr>
            <w:color w:val="000000" w:themeColor="text1"/>
          </w:rPr>
          <w:t xml:space="preserve">model-inferred </w:t>
        </w:r>
      </w:ins>
      <w:r w:rsidR="000B3F65">
        <w:rPr>
          <w:color w:val="000000" w:themeColor="text1"/>
        </w:rPr>
        <w:t xml:space="preserve">Pdr5 activity </w:t>
      </w:r>
      <w:del w:id="1163" w:author="Frederick Roth" w:date="2019-02-07T14:43:00Z">
        <w:r w:rsidR="000B3F65" w:rsidDel="008103E3">
          <w:rPr>
            <w:color w:val="000000" w:themeColor="text1"/>
          </w:rPr>
          <w:delText xml:space="preserve">values </w:delText>
        </w:r>
        <w:r w:rsidR="004922D2" w:rsidDel="008103E3">
          <w:rPr>
            <w:color w:val="000000" w:themeColor="text1"/>
          </w:rPr>
          <w:delText>model</w:delText>
        </w:r>
        <w:r w:rsidR="00A06B3F" w:rsidDel="008103E3">
          <w:rPr>
            <w:color w:val="000000" w:themeColor="text1"/>
          </w:rPr>
          <w:delText xml:space="preserve">ed by </w:delText>
        </w:r>
      </w:del>
      <w:ins w:id="1164" w:author="Frederick Roth" w:date="2019-02-07T14:43:00Z">
        <w:r w:rsidR="008103E3">
          <w:rPr>
            <w:color w:val="000000" w:themeColor="text1"/>
          </w:rPr>
          <w:t xml:space="preserve">(see </w:t>
        </w:r>
      </w:ins>
      <w:del w:id="1165" w:author="Frederick Roth" w:date="2019-02-07T14:43:00Z">
        <w:r w:rsidR="00A06B3F" w:rsidDel="008103E3">
          <w:rPr>
            <w:color w:val="000000" w:themeColor="text1"/>
          </w:rPr>
          <w:delText xml:space="preserve">the extended neural network in </w:delText>
        </w:r>
      </w:del>
      <w:r w:rsidR="00A06B3F">
        <w:rPr>
          <w:color w:val="000000" w:themeColor="text1"/>
        </w:rPr>
        <w:t>Figure 5B</w:t>
      </w:r>
      <w:del w:id="1166" w:author="Frederick Roth" w:date="2019-02-07T14:43:00Z">
        <w:r w:rsidR="00A06B3F" w:rsidDel="008103E3">
          <w:rPr>
            <w:color w:val="000000" w:themeColor="text1"/>
          </w:rPr>
          <w:delText xml:space="preserve"> (</w:delText>
        </w:r>
      </w:del>
      <w:ins w:id="1167" w:author="Frederick Roth" w:date="2019-02-07T14:43:00Z">
        <w:r w:rsidR="008103E3">
          <w:rPr>
            <w:color w:val="000000" w:themeColor="text1"/>
          </w:rPr>
          <w:t xml:space="preserve">, </w:t>
        </w:r>
      </w:ins>
      <w:r w:rsidR="00A06B3F">
        <w:rPr>
          <w:color w:val="000000" w:themeColor="text1"/>
        </w:rPr>
        <w:t>top-right panel)</w:t>
      </w:r>
      <w:ins w:id="1168" w:author="Frederick Roth" w:date="2019-02-07T14:48:00Z">
        <w:r w:rsidR="00B922D0">
          <w:rPr>
            <w:color w:val="000000" w:themeColor="text1"/>
          </w:rPr>
          <w:t xml:space="preserve"> for each genotype</w:t>
        </w:r>
      </w:ins>
      <w:r w:rsidR="00A06B3F">
        <w:rPr>
          <w:color w:val="000000" w:themeColor="text1"/>
        </w:rPr>
        <w:t xml:space="preserve">, </w:t>
      </w:r>
      <w:ins w:id="1169" w:author="Frederick Roth" w:date="2019-02-07T14:48:00Z">
        <w:r w:rsidR="00B922D0">
          <w:rPr>
            <w:color w:val="000000" w:themeColor="text1"/>
          </w:rPr>
          <w:t xml:space="preserve">relative to that of wild-type, </w:t>
        </w:r>
      </w:ins>
      <w:r w:rsidR="000B3F65">
        <w:rPr>
          <w:color w:val="000000" w:themeColor="text1"/>
        </w:rPr>
        <w:t>considering</w:t>
      </w:r>
      <w:r w:rsidR="00A93D25">
        <w:rPr>
          <w:color w:val="000000" w:themeColor="text1"/>
        </w:rPr>
        <w:t xml:space="preserve"> </w:t>
      </w:r>
      <w:del w:id="1170" w:author="Frederick Roth" w:date="2019-02-07T14:44:00Z">
        <w:r w:rsidR="00A93D25" w:rsidDel="008103E3">
          <w:rPr>
            <w:color w:val="000000" w:themeColor="text1"/>
          </w:rPr>
          <w:delText>either</w:delText>
        </w:r>
        <w:r w:rsidR="000B3F65" w:rsidDel="008103E3">
          <w:rPr>
            <w:color w:val="000000" w:themeColor="text1"/>
          </w:rPr>
          <w:delText xml:space="preserve"> only </w:delText>
        </w:r>
        <w:r w:rsidR="00A93D25" w:rsidDel="008103E3">
          <w:rPr>
            <w:color w:val="000000" w:themeColor="text1"/>
          </w:rPr>
          <w:delText xml:space="preserve">indirect </w:delText>
        </w:r>
        <w:r w:rsidR="000B3F65" w:rsidDel="008103E3">
          <w:rPr>
            <w:color w:val="000000" w:themeColor="text1"/>
          </w:rPr>
          <w:delText xml:space="preserve">influences going through the </w:delText>
        </w:r>
        <w:r w:rsidR="00D9226C" w:rsidDel="008103E3">
          <w:rPr>
            <w:color w:val="000000" w:themeColor="text1"/>
          </w:rPr>
          <w:delText>extra</w:delText>
        </w:r>
        <w:r w:rsidR="001F6212" w:rsidDel="008103E3">
          <w:rPr>
            <w:color w:val="000000" w:themeColor="text1"/>
          </w:rPr>
          <w:delText xml:space="preserve"> </w:delText>
        </w:r>
        <w:r w:rsidR="000B3F65" w:rsidDel="008103E3">
          <w:rPr>
            <w:color w:val="000000" w:themeColor="text1"/>
          </w:rPr>
          <w:delText>node (</w:delText>
        </w:r>
        <w:r w:rsidR="00D9226C" w:rsidDel="008103E3">
          <w:rPr>
            <w:color w:val="000000" w:themeColor="text1"/>
          </w:rPr>
          <w:delText>orange</w:delText>
        </w:r>
        <w:r w:rsidR="000B3F65" w:rsidDel="008103E3">
          <w:rPr>
            <w:color w:val="000000" w:themeColor="text1"/>
          </w:rPr>
          <w:delText xml:space="preserve">), or </w:delText>
        </w:r>
      </w:del>
      <w:r w:rsidR="000B3F65">
        <w:rPr>
          <w:color w:val="000000" w:themeColor="text1"/>
        </w:rPr>
        <w:t xml:space="preserve">all </w:t>
      </w:r>
      <w:del w:id="1171" w:author="Frederick Roth" w:date="2019-02-07T14:44:00Z">
        <w:r w:rsidR="000B3F65" w:rsidDel="008103E3">
          <w:rPr>
            <w:color w:val="000000" w:themeColor="text1"/>
          </w:rPr>
          <w:delText xml:space="preserve">influences </w:delText>
        </w:r>
      </w:del>
      <w:r w:rsidR="00D9226C">
        <w:rPr>
          <w:color w:val="000000" w:themeColor="text1"/>
        </w:rPr>
        <w:t>(red</w:t>
      </w:r>
      <w:r w:rsidR="000B3F65">
        <w:rPr>
          <w:color w:val="000000" w:themeColor="text1"/>
        </w:rPr>
        <w:t>)</w:t>
      </w:r>
      <w:ins w:id="1172" w:author="Frederick Roth" w:date="2019-02-07T14:44:00Z">
        <w:r w:rsidR="008103E3">
          <w:rPr>
            <w:color w:val="000000" w:themeColor="text1"/>
          </w:rPr>
          <w:t xml:space="preserve"> or only</w:t>
        </w:r>
      </w:ins>
      <w:ins w:id="1173" w:author="Frederick Roth" w:date="2019-02-07T14:48:00Z">
        <w:r w:rsidR="00B922D0">
          <w:rPr>
            <w:color w:val="000000" w:themeColor="text1"/>
          </w:rPr>
          <w:t xml:space="preserve"> the </w:t>
        </w:r>
      </w:ins>
      <w:ins w:id="1174" w:author="Frederick Roth" w:date="2019-02-07T14:44:00Z">
        <w:r w:rsidR="008103E3">
          <w:rPr>
            <w:color w:val="000000" w:themeColor="text1"/>
          </w:rPr>
          <w:t>indirect (orange) influences</w:t>
        </w:r>
      </w:ins>
      <w:r w:rsidR="000B3F65">
        <w:rPr>
          <w:color w:val="000000" w:themeColor="text1"/>
        </w:rPr>
        <w:t>.</w:t>
      </w:r>
    </w:p>
    <w:p w14:paraId="02F9FF7B" w14:textId="6BF995F9" w:rsidR="00EE2C67" w:rsidRDefault="00AE077A" w:rsidP="007A57E7">
      <w:pPr>
        <w:widowControl w:val="0"/>
        <w:autoSpaceDE w:val="0"/>
        <w:autoSpaceDN w:val="0"/>
        <w:adjustRightInd w:val="0"/>
        <w:jc w:val="both"/>
        <w:rPr>
          <w:ins w:id="1175" w:author="Frederick Roth" w:date="2019-02-07T14:50:00Z"/>
          <w:color w:val="000000" w:themeColor="text1"/>
        </w:rPr>
      </w:pPr>
      <w:ins w:id="1176" w:author="Albi Celaj" w:date="2019-02-21T17:42:00Z">
        <w:r>
          <w:rPr>
            <w:b/>
            <w:color w:val="000000" w:themeColor="text1"/>
          </w:rPr>
          <w:t>(</w:t>
        </w:r>
      </w:ins>
      <w:r w:rsidR="00472AEF">
        <w:rPr>
          <w:b/>
          <w:color w:val="000000" w:themeColor="text1"/>
        </w:rPr>
        <w:t>E</w:t>
      </w:r>
      <w:ins w:id="1177" w:author="Albi Celaj" w:date="2019-02-21T17:42:00Z">
        <w:r>
          <w:rPr>
            <w:b/>
            <w:color w:val="000000" w:themeColor="text1"/>
          </w:rPr>
          <w:t>)</w:t>
        </w:r>
      </w:ins>
      <w:r w:rsidR="00DD69D1">
        <w:rPr>
          <w:rStyle w:val="CommentReference"/>
          <w:rFonts w:asciiTheme="minorHAnsi" w:hAnsiTheme="minorHAnsi" w:cstheme="minorBidi"/>
        </w:rPr>
        <w:commentReference w:id="1178"/>
      </w:r>
      <w:commentRangeStart w:id="1179"/>
      <w:commentRangeEnd w:id="1179"/>
      <w:r w:rsidR="00DD69D1">
        <w:rPr>
          <w:rStyle w:val="CommentReference"/>
          <w:rFonts w:asciiTheme="minorHAnsi" w:hAnsiTheme="minorHAnsi" w:cstheme="minorBidi"/>
        </w:rPr>
        <w:commentReference w:id="1179"/>
      </w:r>
      <w:r w:rsidR="005A78CA">
        <w:rPr>
          <w:b/>
          <w:color w:val="000000" w:themeColor="text1"/>
        </w:rPr>
        <w:tab/>
      </w:r>
      <w:ins w:id="1180" w:author="Frederick Roth" w:date="2019-02-07T14:49:00Z">
        <w:r w:rsidR="00B922D0" w:rsidRPr="00B922D0">
          <w:rPr>
            <w:color w:val="000000" w:themeColor="text1"/>
            <w:rPrChange w:id="1181" w:author="Frederick Roth" w:date="2019-02-07T14:49:00Z">
              <w:rPr>
                <w:b/>
                <w:color w:val="000000" w:themeColor="text1"/>
              </w:rPr>
            </w:rPrChange>
          </w:rPr>
          <w:t>Interaction</w:t>
        </w:r>
        <w:r w:rsidR="00B922D0">
          <w:rPr>
            <w:b/>
            <w:color w:val="000000" w:themeColor="text1"/>
          </w:rPr>
          <w:t xml:space="preserve"> </w:t>
        </w:r>
        <w:r w:rsidR="00B922D0">
          <w:rPr>
            <w:color w:val="000000" w:themeColor="text1"/>
          </w:rPr>
          <w:t>e</w:t>
        </w:r>
        <w:r w:rsidR="00B922D0" w:rsidRPr="00B922D0">
          <w:rPr>
            <w:color w:val="000000" w:themeColor="text1"/>
            <w:rPrChange w:id="1182" w:author="Frederick Roth" w:date="2019-02-07T14:49:00Z">
              <w:rPr>
                <w:b/>
                <w:color w:val="000000" w:themeColor="text1"/>
              </w:rPr>
            </w:rPrChange>
          </w:rPr>
          <w:t>vidence</w:t>
        </w:r>
        <w:r w:rsidR="00B922D0">
          <w:rPr>
            <w:color w:val="000000" w:themeColor="text1"/>
          </w:rPr>
          <w:t xml:space="preserve"> supporting the plausibility of direct repression of Pdr5 by </w:t>
        </w:r>
      </w:ins>
      <w:ins w:id="1183" w:author="Frederick Roth" w:date="2019-02-07T14:50:00Z">
        <w:r w:rsidR="00B922D0">
          <w:rPr>
            <w:color w:val="000000" w:themeColor="text1"/>
          </w:rPr>
          <w:t xml:space="preserve">Snq2 and </w:t>
        </w:r>
      </w:ins>
      <w:ins w:id="1184" w:author="Frederick Roth" w:date="2019-02-07T14:49:00Z">
        <w:r w:rsidR="00B922D0">
          <w:rPr>
            <w:color w:val="000000" w:themeColor="text1"/>
          </w:rPr>
          <w:t>Yo</w:t>
        </w:r>
      </w:ins>
      <w:ins w:id="1185" w:author="Frederick Roth" w:date="2019-02-07T14:50:00Z">
        <w:r w:rsidR="00B922D0">
          <w:rPr>
            <w:color w:val="000000" w:themeColor="text1"/>
          </w:rPr>
          <w:t xml:space="preserve">r1.  </w:t>
        </w:r>
      </w:ins>
      <w:ins w:id="1186" w:author="Frederick Roth" w:date="2019-02-07T14:53:00Z">
        <w:r w:rsidR="00B922D0">
          <w:rPr>
            <w:color w:val="000000" w:themeColor="text1"/>
          </w:rPr>
          <w:t xml:space="preserve">This study confirmed all </w:t>
        </w:r>
      </w:ins>
      <w:ins w:id="1187" w:author="Frederick Roth" w:date="2019-02-07T15:00:00Z">
        <w:r w:rsidR="008D3320">
          <w:rPr>
            <w:color w:val="000000" w:themeColor="text1"/>
          </w:rPr>
          <w:t>previously known-</w:t>
        </w:r>
      </w:ins>
      <w:ins w:id="1188" w:author="Frederick Roth" w:date="2019-02-07T14:52:00Z">
        <w:r w:rsidR="00B922D0">
          <w:rPr>
            <w:color w:val="000000" w:themeColor="text1"/>
          </w:rPr>
          <w:t xml:space="preserve">interactions </w:t>
        </w:r>
      </w:ins>
      <w:ins w:id="1189" w:author="Frederick Roth" w:date="2019-02-07T15:00:00Z">
        <w:r w:rsidR="008D3320">
          <w:rPr>
            <w:color w:val="000000" w:themeColor="text1"/>
          </w:rPr>
          <w:t xml:space="preserve">shown </w:t>
        </w:r>
      </w:ins>
      <w:moveToRangeStart w:id="1190" w:author="Frederick Roth" w:date="2019-02-07T14:53:00Z" w:name="move443600"/>
      <w:moveTo w:id="1191" w:author="Frederick Roth" w:date="2019-02-07T14:53:00Z">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moveTo>
      <w:moveToRangeEnd w:id="1190"/>
      <w:ins w:id="1192" w:author="Frederick Roth" w:date="2019-02-07T14:52:00Z">
        <w:r w:rsidR="00B922D0">
          <w:rPr>
            <w:color w:val="000000" w:themeColor="text1"/>
          </w:rPr>
          <w:t xml:space="preserve">, </w:t>
        </w:r>
      </w:ins>
      <w:ins w:id="1193" w:author="Frederick Roth" w:date="2019-02-07T14:54:00Z">
        <w:r w:rsidR="00B922D0">
          <w:rPr>
            <w:color w:val="000000" w:themeColor="text1"/>
          </w:rPr>
          <w:t xml:space="preserve">and </w:t>
        </w:r>
      </w:ins>
      <w:ins w:id="1194" w:author="Frederick Roth" w:date="2019-02-07T14:52:00Z">
        <w:r w:rsidR="00B922D0">
          <w:rPr>
            <w:color w:val="000000" w:themeColor="text1"/>
          </w:rPr>
          <w:t>revealed a novel Pdr5-Yor1 protein interaction</w:t>
        </w:r>
      </w:ins>
      <w:ins w:id="1195" w:author="Frederick Roth" w:date="2019-02-07T14:54:00Z">
        <w:r w:rsidR="00B922D0">
          <w:rPr>
            <w:color w:val="000000" w:themeColor="text1"/>
          </w:rPr>
          <w:t xml:space="preserve"> </w:t>
        </w:r>
      </w:ins>
      <w:ins w:id="1196" w:author="Frederick Roth" w:date="2019-02-07T14:57:00Z">
        <w:r w:rsidR="008D3320">
          <w:rPr>
            <w:color w:val="000000" w:themeColor="text1"/>
          </w:rPr>
          <w:t xml:space="preserve">(Figure S11, S12).  Direct influence of Yor1 on Pdr5 </w:t>
        </w:r>
      </w:ins>
      <w:ins w:id="1197" w:author="Frederick Roth" w:date="2019-02-07T15:01:00Z">
        <w:r w:rsidR="008D3320">
          <w:rPr>
            <w:color w:val="000000" w:themeColor="text1"/>
          </w:rPr>
          <w:t xml:space="preserve">activity </w:t>
        </w:r>
      </w:ins>
      <w:ins w:id="1198" w:author="Frederick Roth" w:date="2019-02-07T14:57:00Z">
        <w:r w:rsidR="008D3320">
          <w:rPr>
            <w:color w:val="000000" w:themeColor="text1"/>
          </w:rPr>
          <w:t xml:space="preserve">was </w:t>
        </w:r>
      </w:ins>
      <w:ins w:id="1199" w:author="Frederick Roth" w:date="2019-02-07T14:54:00Z">
        <w:r w:rsidR="00B922D0">
          <w:rPr>
            <w:color w:val="000000" w:themeColor="text1"/>
          </w:rPr>
          <w:t xml:space="preserve">predicted </w:t>
        </w:r>
      </w:ins>
      <w:ins w:id="1200" w:author="Frederick Roth" w:date="2019-02-07T15:00:00Z">
        <w:r w:rsidR="008D3320">
          <w:rPr>
            <w:color w:val="000000" w:themeColor="text1"/>
          </w:rPr>
          <w:t xml:space="preserve">by </w:t>
        </w:r>
      </w:ins>
      <w:ins w:id="1201" w:author="Frederick Roth" w:date="2019-02-07T14:57:00Z">
        <w:r w:rsidR="008D3320">
          <w:rPr>
            <w:color w:val="000000" w:themeColor="text1"/>
          </w:rPr>
          <w:t xml:space="preserve">both </w:t>
        </w:r>
      </w:ins>
      <w:ins w:id="1202" w:author="Frederick Roth" w:date="2019-02-07T14:54:00Z">
        <w:r w:rsidR="00B922D0">
          <w:rPr>
            <w:color w:val="000000" w:themeColor="text1"/>
          </w:rPr>
          <w:t>original and extended neural network models</w:t>
        </w:r>
      </w:ins>
      <w:ins w:id="1203" w:author="Frederick Roth" w:date="2019-02-07T14:55:00Z">
        <w:r w:rsidR="00B922D0">
          <w:rPr>
            <w:color w:val="000000" w:themeColor="text1"/>
          </w:rPr>
          <w:t xml:space="preserve"> for fluconazole</w:t>
        </w:r>
      </w:ins>
      <w:ins w:id="1204" w:author="Frederick Roth" w:date="2019-02-07T14:56:00Z">
        <w:r w:rsidR="00B922D0">
          <w:rPr>
            <w:color w:val="000000" w:themeColor="text1"/>
          </w:rPr>
          <w:t xml:space="preserve"> (Figure 5B</w:t>
        </w:r>
      </w:ins>
      <w:ins w:id="1205" w:author="Frederick Roth" w:date="2019-02-07T14:59:00Z">
        <w:r w:rsidR="008D3320">
          <w:rPr>
            <w:color w:val="000000" w:themeColor="text1"/>
          </w:rPr>
          <w:t xml:space="preserve">).  Influences from the neural network model (Figure 4B) are </w:t>
        </w:r>
      </w:ins>
      <w:ins w:id="1206" w:author="Frederick Roth" w:date="2019-02-07T15:01:00Z">
        <w:r w:rsidR="008D3320">
          <w:rPr>
            <w:color w:val="000000" w:themeColor="text1"/>
          </w:rPr>
          <w:t xml:space="preserve">shown </w:t>
        </w:r>
      </w:ins>
      <w:ins w:id="1207" w:author="Frederick Roth" w:date="2019-02-07T14:58:00Z">
        <w:r w:rsidR="008D3320">
          <w:rPr>
            <w:color w:val="000000" w:themeColor="text1"/>
          </w:rPr>
          <w:t xml:space="preserve">here </w:t>
        </w:r>
      </w:ins>
      <w:ins w:id="1208" w:author="Frederick Roth" w:date="2019-02-07T15:01:00Z">
        <w:r w:rsidR="008D3320">
          <w:rPr>
            <w:color w:val="000000" w:themeColor="text1"/>
          </w:rPr>
          <w:t xml:space="preserve">with </w:t>
        </w:r>
      </w:ins>
      <w:ins w:id="1209" w:author="Frederick Roth" w:date="2019-02-07T14:58:00Z">
        <w:r w:rsidR="008D3320">
          <w:rPr>
            <w:color w:val="000000" w:themeColor="text1"/>
          </w:rPr>
          <w:t>red ed</w:t>
        </w:r>
      </w:ins>
      <w:ins w:id="1210" w:author="Frederick Roth" w:date="2019-02-07T14:59:00Z">
        <w:r w:rsidR="008D3320">
          <w:rPr>
            <w:color w:val="000000" w:themeColor="text1"/>
          </w:rPr>
          <w:t>ge</w:t>
        </w:r>
      </w:ins>
      <w:ins w:id="1211" w:author="Frederick Roth" w:date="2019-02-07T15:00:00Z">
        <w:r w:rsidR="008D3320">
          <w:rPr>
            <w:color w:val="000000" w:themeColor="text1"/>
          </w:rPr>
          <w:t>s</w:t>
        </w:r>
      </w:ins>
      <w:ins w:id="1212" w:author="Frederick Roth" w:date="2019-02-07T14:54:00Z">
        <w:r w:rsidR="00B922D0">
          <w:rPr>
            <w:color w:val="000000" w:themeColor="text1"/>
          </w:rPr>
          <w:t>.</w:t>
        </w:r>
      </w:ins>
      <w:ins w:id="1213" w:author="Frederick Roth" w:date="2019-02-07T15:02:00Z">
        <w:r w:rsidR="008D3320">
          <w:rPr>
            <w:color w:val="000000" w:themeColor="text1"/>
          </w:rPr>
          <w:t xml:space="preserve">  </w:t>
        </w:r>
      </w:ins>
      <w:del w:id="1214" w:author="Frederick Roth" w:date="2019-02-07T14:50:00Z">
        <w:r w:rsidR="005D6C8D" w:rsidDel="00B922D0">
          <w:rPr>
            <w:color w:val="000000" w:themeColor="text1"/>
          </w:rPr>
          <w:delText xml:space="preserve">Comparing the </w:delText>
        </w:r>
        <w:r w:rsidR="004922D2" w:rsidDel="00B922D0">
          <w:rPr>
            <w:color w:val="000000" w:themeColor="text1"/>
          </w:rPr>
          <w:delText>model</w:delText>
        </w:r>
        <w:r w:rsidR="005D6C8D" w:rsidDel="00B922D0">
          <w:rPr>
            <w:color w:val="000000" w:themeColor="text1"/>
          </w:rPr>
          <w:delText xml:space="preserve">ed </w:delText>
        </w:r>
        <w:r w:rsidR="005D6C8D" w:rsidDel="00B922D0">
          <w:rPr>
            <w:i/>
            <w:color w:val="000000" w:themeColor="text1"/>
          </w:rPr>
          <w:delText xml:space="preserve">PDR5 </w:delText>
        </w:r>
        <w:r w:rsidR="005D6C8D" w:rsidDel="00B922D0">
          <w:rPr>
            <w:color w:val="000000" w:themeColor="text1"/>
          </w:rPr>
          <w:delText xml:space="preserve">repression by </w:delText>
        </w:r>
        <w:r w:rsidR="005D6C8D" w:rsidDel="00B922D0">
          <w:rPr>
            <w:i/>
            <w:color w:val="000000" w:themeColor="text1"/>
          </w:rPr>
          <w:delText xml:space="preserve">YOR1 </w:delText>
        </w:r>
        <w:r w:rsidR="005D6C8D" w:rsidDel="00B922D0">
          <w:rPr>
            <w:color w:val="000000" w:themeColor="text1"/>
          </w:rPr>
          <w:delText xml:space="preserve">and </w:delText>
        </w:r>
        <w:r w:rsidR="005D6C8D" w:rsidDel="00B922D0">
          <w:rPr>
            <w:i/>
            <w:color w:val="000000" w:themeColor="text1"/>
          </w:rPr>
          <w:delText xml:space="preserve">SNQ2 </w:delText>
        </w:r>
        <w:r w:rsidR="005D6C8D" w:rsidDel="00B922D0">
          <w:rPr>
            <w:color w:val="000000" w:themeColor="text1"/>
          </w:rPr>
          <w:delText xml:space="preserve">with </w:delText>
        </w:r>
        <w:r w:rsidR="005A78CA" w:rsidDel="00B922D0">
          <w:rPr>
            <w:color w:val="000000" w:themeColor="text1"/>
          </w:rPr>
          <w:delText>with protein-protein intera</w:delText>
        </w:r>
        <w:r w:rsidR="005D6C8D" w:rsidDel="00B922D0">
          <w:rPr>
            <w:color w:val="000000" w:themeColor="text1"/>
          </w:rPr>
          <w:delText>ctions found using MYTH and PCA.</w:delText>
        </w:r>
        <w:r w:rsidR="005A78CA" w:rsidDel="00B922D0">
          <w:rPr>
            <w:color w:val="000000" w:themeColor="text1"/>
          </w:rPr>
          <w:delText xml:space="preserve"> </w:delText>
        </w:r>
        <w:r w:rsidR="005D6C8D" w:rsidDel="00B922D0">
          <w:rPr>
            <w:color w:val="000000" w:themeColor="text1"/>
          </w:rPr>
          <w:delText xml:space="preserve"> </w:delText>
        </w:r>
      </w:del>
      <w:del w:id="1215" w:author="Frederick Roth" w:date="2019-02-07T14:58:00Z">
        <w:r w:rsidR="005D6C8D" w:rsidDel="008D3320">
          <w:rPr>
            <w:color w:val="000000" w:themeColor="text1"/>
          </w:rPr>
          <w:delText xml:space="preserve">Interactions were measured </w:delText>
        </w:r>
        <w:r w:rsidR="00A835D7" w:rsidDel="008D3320">
          <w:rPr>
            <w:color w:val="000000" w:themeColor="text1"/>
          </w:rPr>
          <w:delText xml:space="preserve">in </w:delText>
        </w:r>
        <w:r w:rsidR="00D37C29" w:rsidDel="008D3320">
          <w:rPr>
            <w:color w:val="000000" w:themeColor="text1"/>
          </w:rPr>
          <w:delText xml:space="preserve">both </w:delText>
        </w:r>
        <w:r w:rsidR="005A78CA" w:rsidDel="008D3320">
          <w:rPr>
            <w:color w:val="000000" w:themeColor="text1"/>
          </w:rPr>
          <w:delText xml:space="preserve">this study </w:delText>
        </w:r>
      </w:del>
      <w:del w:id="1216" w:author="Frederick Roth" w:date="2019-02-07T14:55:00Z">
        <w:r w:rsidR="005A78CA" w:rsidDel="00B922D0">
          <w:rPr>
            <w:color w:val="000000" w:themeColor="text1"/>
          </w:rPr>
          <w:delText>(</w:delText>
        </w:r>
        <w:r w:rsidR="004452EF" w:rsidDel="00B922D0">
          <w:rPr>
            <w:color w:val="000000" w:themeColor="text1"/>
          </w:rPr>
          <w:delText xml:space="preserve">Figure </w:delText>
        </w:r>
        <w:r w:rsidR="009747F9" w:rsidDel="00B922D0">
          <w:rPr>
            <w:color w:val="000000" w:themeColor="text1"/>
          </w:rPr>
          <w:delText xml:space="preserve">S11, S12) </w:delText>
        </w:r>
      </w:del>
      <w:del w:id="1217" w:author="Frederick Roth" w:date="2019-02-07T14:58:00Z">
        <w:r w:rsidR="009747F9" w:rsidDel="008D3320">
          <w:rPr>
            <w:color w:val="000000" w:themeColor="text1"/>
          </w:rPr>
          <w:delText>and previous studies</w:delText>
        </w:r>
      </w:del>
      <w:moveFromRangeStart w:id="1218" w:author="Frederick Roth" w:date="2019-02-07T14:53:00Z" w:name="move443600"/>
      <w:moveFrom w:id="1219" w:author="Frederick Roth" w:date="2019-02-07T14:53:00Z">
        <w:del w:id="1220" w:author="Frederick Roth" w:date="2019-02-07T14:58:00Z">
          <w:r w:rsidR="00A17157" w:rsidDel="008D3320">
            <w:rPr>
              <w:color w:val="000000" w:themeColor="text1"/>
            </w:rPr>
            <w:delText xml:space="preserve"> </w:delText>
          </w:r>
          <w:r w:rsidR="005D6C8D" w:rsidDel="008D3320">
            <w:rPr>
              <w:color w:val="000000" w:themeColor="text1"/>
            </w:rPr>
            <w:fldChar w:fldCharType="begin" w:fldLock="1"/>
          </w:r>
          <w:r w:rsidR="00F13A96" w:rsidRPr="00AC0401" w:rsidDel="008D3320">
            <w:rPr>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delInstrText>
          </w:r>
          <w:r w:rsidR="005D6C8D" w:rsidDel="008D3320">
            <w:rPr>
              <w:color w:val="000000" w:themeColor="text1"/>
            </w:rPr>
            <w:fldChar w:fldCharType="separate"/>
          </w:r>
          <w:r w:rsidR="00D659A1" w:rsidRPr="00D659A1" w:rsidDel="008D3320">
            <w:rPr>
              <w:noProof/>
              <w:color w:val="000000" w:themeColor="text1"/>
            </w:rPr>
            <w:delText>(Snider et al., 2013; Tarassov et al., 2008)</w:delText>
          </w:r>
          <w:r w:rsidR="005D6C8D" w:rsidDel="008D3320">
            <w:rPr>
              <w:color w:val="000000" w:themeColor="text1"/>
            </w:rPr>
            <w:fldChar w:fldCharType="end"/>
          </w:r>
        </w:del>
      </w:moveFrom>
      <w:moveFromRangeEnd w:id="1218"/>
      <w:del w:id="1221" w:author="Frederick Roth" w:date="2019-02-07T14:58:00Z">
        <w:r w:rsidR="005A78CA" w:rsidDel="008D3320">
          <w:rPr>
            <w:color w:val="000000" w:themeColor="text1"/>
          </w:rPr>
          <w:delText>.</w:delText>
        </w:r>
        <w:r w:rsidR="00B80B34" w:rsidDel="008D3320">
          <w:rPr>
            <w:color w:val="000000" w:themeColor="text1"/>
          </w:rPr>
          <w:delText xml:space="preserve">  </w:delText>
        </w:r>
      </w:del>
      <w:del w:id="1222" w:author="Frederick Roth" w:date="2019-02-07T15:02:00Z">
        <w:r w:rsidR="00D01BD8" w:rsidDel="008D3320">
          <w:rPr>
            <w:color w:val="000000" w:themeColor="text1"/>
          </w:rPr>
          <w:delText xml:space="preserve">Learned </w:delText>
        </w:r>
        <w:r w:rsidR="00D01BD8" w:rsidRPr="00D01BD8" w:rsidDel="008D3320">
          <w:rPr>
            <w:b/>
            <w:i/>
            <w:color w:val="000000" w:themeColor="text1"/>
          </w:rPr>
          <w:delText>I</w:delText>
        </w:r>
        <w:r w:rsidR="00D01BD8" w:rsidDel="008D3320">
          <w:rPr>
            <w:color w:val="000000" w:themeColor="text1"/>
          </w:rPr>
          <w:delText xml:space="preserve"> weights from </w:delText>
        </w:r>
        <w:r w:rsidR="00CC31B7" w:rsidDel="008D3320">
          <w:rPr>
            <w:color w:val="000000" w:themeColor="text1"/>
          </w:rPr>
          <w:delText>4</w:delText>
        </w:r>
        <w:r w:rsidR="00D01BD8" w:rsidRPr="00CC31B7" w:rsidDel="008D3320">
          <w:rPr>
            <w:color w:val="000000" w:themeColor="text1"/>
          </w:rPr>
          <w:delText>B</w:delText>
        </w:r>
        <w:r w:rsidR="00D01BD8" w:rsidDel="008D3320">
          <w:rPr>
            <w:b/>
            <w:color w:val="000000" w:themeColor="text1"/>
          </w:rPr>
          <w:delText xml:space="preserve"> </w:delText>
        </w:r>
        <w:r w:rsidR="00D01BD8" w:rsidDel="008D3320">
          <w:rPr>
            <w:color w:val="000000" w:themeColor="text1"/>
          </w:rPr>
          <w:delText>are overlaid</w:delText>
        </w:r>
        <w:r w:rsidR="00D9226C" w:rsidDel="008D3320">
          <w:rPr>
            <w:color w:val="000000" w:themeColor="text1"/>
          </w:rPr>
          <w:delText>, as well as integrated w</w:delText>
        </w:r>
      </w:del>
      <w:ins w:id="1223" w:author="Frederick Roth" w:date="2019-02-07T15:02:00Z">
        <w:r w:rsidR="008D3320">
          <w:rPr>
            <w:color w:val="000000" w:themeColor="text1"/>
          </w:rPr>
          <w:t>W</w:t>
        </w:r>
      </w:ins>
      <w:r w:rsidR="00D9226C">
        <w:rPr>
          <w:color w:val="000000" w:themeColor="text1"/>
        </w:rPr>
        <w:t xml:space="preserve">hole-organism protein levels </w:t>
      </w:r>
      <w:ins w:id="1224" w:author="Frederick Roth" w:date="2019-02-07T15:02:00Z">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w:t>
        </w:r>
      </w:ins>
      <w:del w:id="1225" w:author="Frederick Roth" w:date="2019-02-07T15:02:00Z">
        <w:r w:rsidR="00D9226C" w:rsidDel="008D3320">
          <w:rPr>
            <w:color w:val="000000" w:themeColor="text1"/>
          </w:rPr>
          <w:delText xml:space="preserve">from </w:delText>
        </w:r>
      </w:del>
      <w:ins w:id="1226" w:author="Frederick Roth" w:date="2019-02-07T15:02:00Z">
        <w:r w:rsidR="008D3320">
          <w:rPr>
            <w:color w:val="000000" w:themeColor="text1"/>
          </w:rPr>
          <w:t>are indic</w:t>
        </w:r>
      </w:ins>
      <w:ins w:id="1227" w:author="Frederick Roth" w:date="2019-02-07T15:03:00Z">
        <w:r w:rsidR="008D3320">
          <w:rPr>
            <w:color w:val="000000" w:themeColor="text1"/>
          </w:rPr>
          <w:t>a</w:t>
        </w:r>
      </w:ins>
      <w:ins w:id="1228" w:author="Frederick Roth" w:date="2019-02-07T15:02:00Z">
        <w:r w:rsidR="008D3320">
          <w:rPr>
            <w:color w:val="000000" w:themeColor="text1"/>
          </w:rPr>
          <w:t>ted by node size</w:t>
        </w:r>
      </w:ins>
      <w:del w:id="1229" w:author="Frederick Roth" w:date="2019-02-07T15:02:00Z">
        <w:r w:rsidR="00687484" w:rsidDel="008D3320">
          <w:rPr>
            <w:color w:val="000000" w:themeColor="text1"/>
          </w:rPr>
          <w:delText>P</w:delText>
        </w:r>
        <w:r w:rsidR="00D9226C" w:rsidDel="008D3320">
          <w:rPr>
            <w:color w:val="000000" w:themeColor="text1"/>
          </w:rPr>
          <w:delText>ax</w:delText>
        </w:r>
        <w:r w:rsidR="00687484" w:rsidDel="008D3320">
          <w:rPr>
            <w:color w:val="000000" w:themeColor="text1"/>
          </w:rPr>
          <w:delText>DB</w:delText>
        </w:r>
        <w:r w:rsidR="00D9226C" w:rsidDel="008D3320">
          <w:rPr>
            <w:color w:val="000000" w:themeColor="text1"/>
          </w:rPr>
          <w:delText xml:space="preserve"> 4.1 </w:delText>
        </w:r>
        <w:r w:rsidR="00D9226C" w:rsidDel="008D3320">
          <w:rPr>
            <w:color w:val="000000" w:themeColor="text1"/>
          </w:rPr>
          <w:fldChar w:fldCharType="begin" w:fldLock="1"/>
        </w:r>
        <w:r w:rsidR="0020497C" w:rsidDel="008D3320">
          <w:rPr>
            <w:color w:val="000000" w:themeColor="text1"/>
          </w:rPr>
          <w:del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delInstrText>
        </w:r>
        <w:r w:rsidR="00D9226C" w:rsidDel="008D3320">
          <w:rPr>
            <w:color w:val="000000" w:themeColor="text1"/>
          </w:rPr>
          <w:fldChar w:fldCharType="separate"/>
        </w:r>
        <w:r w:rsidR="00D9226C" w:rsidRPr="00D9226C" w:rsidDel="008D3320">
          <w:rPr>
            <w:noProof/>
            <w:color w:val="000000" w:themeColor="text1"/>
          </w:rPr>
          <w:delText>(Wang et al., 2015)</w:delText>
        </w:r>
        <w:r w:rsidR="00D9226C" w:rsidDel="008D3320">
          <w:rPr>
            <w:color w:val="000000" w:themeColor="text1"/>
          </w:rPr>
          <w:fldChar w:fldCharType="end"/>
        </w:r>
      </w:del>
      <w:r w:rsidR="00D9226C">
        <w:rPr>
          <w:color w:val="000000" w:themeColor="text1"/>
        </w:rPr>
        <w:t>.</w:t>
      </w:r>
    </w:p>
    <w:p w14:paraId="3F732391" w14:textId="5596918E" w:rsidR="00B922D0" w:rsidRPr="00D01BD8" w:rsidDel="008D3320" w:rsidRDefault="00B922D0" w:rsidP="007A57E7">
      <w:pPr>
        <w:widowControl w:val="0"/>
        <w:autoSpaceDE w:val="0"/>
        <w:autoSpaceDN w:val="0"/>
        <w:adjustRightInd w:val="0"/>
        <w:jc w:val="both"/>
        <w:rPr>
          <w:del w:id="1230" w:author="Frederick Roth" w:date="2019-02-07T15:02:00Z"/>
          <w:bCs/>
          <w:iCs/>
          <w:color w:val="000000" w:themeColor="text1"/>
        </w:rPr>
      </w:pPr>
    </w:p>
    <w:p w14:paraId="4CA2E912" w14:textId="77777777" w:rsidR="00A05BA8" w:rsidRDefault="00A05BA8" w:rsidP="00224FCB">
      <w:pPr>
        <w:rPr>
          <w:color w:val="000000" w:themeColor="text1"/>
        </w:rPr>
      </w:pPr>
    </w:p>
    <w:p w14:paraId="7E43FD76" w14:textId="77777777" w:rsidR="008D3320" w:rsidRDefault="008D3320" w:rsidP="00224FCB">
      <w:pPr>
        <w:rPr>
          <w:ins w:id="1231" w:author="Frederick Roth" w:date="2019-02-07T15:02:00Z"/>
          <w:b/>
        </w:rPr>
      </w:pPr>
      <w:ins w:id="1232" w:author="Frederick Roth" w:date="2019-02-07T15:02:00Z">
        <w:r>
          <w:rPr>
            <w:b/>
          </w:rPr>
          <w:br w:type="page"/>
        </w:r>
      </w:ins>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1233"/>
      <w:commentRangeStart w:id="1234"/>
      <w:r>
        <w:rPr>
          <w:b/>
        </w:rPr>
        <w:t>B</w:t>
      </w:r>
      <w:commentRangeEnd w:id="1233"/>
      <w:r>
        <w:rPr>
          <w:rStyle w:val="CommentReference"/>
          <w:rFonts w:asciiTheme="minorHAnsi" w:hAnsiTheme="minorHAnsi" w:cstheme="minorBidi"/>
        </w:rPr>
        <w:commentReference w:id="1233"/>
      </w:r>
      <w:commentRangeEnd w:id="1234"/>
      <w:r w:rsidR="00276A6D">
        <w:rPr>
          <w:rStyle w:val="CommentReference"/>
          <w:rFonts w:asciiTheme="minorHAnsi" w:hAnsiTheme="minorHAnsi" w:cstheme="minorBidi"/>
        </w:rPr>
        <w:commentReference w:id="1234"/>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1FBA1100"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del w:id="1235" w:author="Frederick Roth" w:date="2019-02-07T15:13:00Z">
        <w:r w:rsidDel="00BD4042">
          <w:delText>grey</w:delText>
        </w:r>
      </w:del>
      <w:ins w:id="1236" w:author="Frederick Roth" w:date="2019-02-07T15:13:00Z">
        <w:r w:rsidR="00BD4042">
          <w:t>gray</w:t>
        </w:r>
      </w:ins>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4ABE39CA"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del w:id="1237" w:author="Frederick Roth" w:date="2019-02-07T15:13:00Z">
        <w:r w:rsidRPr="009446E8" w:rsidDel="00BD4042">
          <w:delText>grey</w:delText>
        </w:r>
      </w:del>
      <w:ins w:id="1238" w:author="Frederick Roth" w:date="2019-02-07T15:13:00Z">
        <w:r w:rsidR="00BD4042">
          <w:t>gray</w:t>
        </w:r>
      </w:ins>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0C0BDC3E" w:rsidR="00836B94" w:rsidRDefault="00F90E5C" w:rsidP="00224FCB">
      <w:pPr>
        <w:jc w:val="both"/>
      </w:pPr>
      <w:r>
        <w:rPr>
          <w:b/>
        </w:rPr>
        <w:t>A</w:t>
      </w:r>
      <w:r>
        <w:rPr>
          <w:b/>
        </w:rPr>
        <w:tab/>
      </w:r>
      <w:r w:rsidR="00836B94" w:rsidRPr="00233F15">
        <w:t xml:space="preserve">A linear model was used to formally </w:t>
      </w:r>
      <w:del w:id="1239" w:author="Frederick Roth" w:date="2019-02-07T15:12:00Z">
        <w:r w:rsidR="00836B94" w:rsidRPr="00233F15" w:rsidDel="00BD4042">
          <w:delText xml:space="preserve">determine </w:delText>
        </w:r>
      </w:del>
      <w:ins w:id="1240" w:author="Frederick Roth" w:date="2019-02-07T15:12:00Z">
        <w:r w:rsidR="00BD4042">
          <w:t xml:space="preserve">identify </w:t>
        </w:r>
      </w:ins>
      <w:r w:rsidR="00836B94" w:rsidRPr="00233F15">
        <w:t>significant</w:t>
      </w:r>
      <w:r w:rsidR="00836B94">
        <w:t xml:space="preserve"> gene knockout effects mediating </w:t>
      </w:r>
      <w:r>
        <w:t>resistance</w:t>
      </w:r>
      <w:r w:rsidR="00836B94">
        <w:t xml:space="preserve"> </w:t>
      </w:r>
      <w:ins w:id="1241" w:author="Frederick Roth" w:date="2019-02-07T15:14:00Z">
        <w:r w:rsidR="00BD4042">
          <w:t xml:space="preserve">(growth in drug relative to growth in drug) for each of </w:t>
        </w:r>
      </w:ins>
      <w:del w:id="1242" w:author="Frederick Roth" w:date="2019-02-07T15:14:00Z">
        <w:r w:rsidDel="00BD4042">
          <w:delText>to</w:delText>
        </w:r>
        <w:r w:rsidR="00836B94" w:rsidDel="00BD4042">
          <w:delText xml:space="preserve"> </w:delText>
        </w:r>
      </w:del>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w:t>
      </w:r>
      <w:del w:id="1243" w:author="Frederick Roth" w:date="2019-02-07T15:13:00Z">
        <w:r w:rsidR="00836B94" w:rsidDel="00BD4042">
          <w:delText>u</w:delText>
        </w:r>
      </w:del>
      <w:r w:rsidR="00836B94">
        <w:t xml:space="preserve">red according the legend on the left.  Other terms are </w:t>
      </w:r>
      <w:del w:id="1244" w:author="Frederick Roth" w:date="2019-02-07T15:13:00Z">
        <w:r w:rsidR="00836B94" w:rsidDel="00BD4042">
          <w:delText>colour</w:delText>
        </w:r>
      </w:del>
      <w:ins w:id="1245" w:author="Frederick Roth" w:date="2019-02-07T15:13:00Z">
        <w:r w:rsidR="00BD4042">
          <w:t>color</w:t>
        </w:r>
      </w:ins>
      <w:r w:rsidR="00836B94">
        <w:t xml:space="preserve">ed in </w:t>
      </w:r>
      <w:del w:id="1246" w:author="Frederick Roth" w:date="2019-02-07T15:13:00Z">
        <w:r w:rsidR="00836B94" w:rsidDel="00BD4042">
          <w:delText>grey</w:delText>
        </w:r>
      </w:del>
      <w:ins w:id="1247" w:author="Frederick Roth" w:date="2019-02-07T15:13:00Z">
        <w:r w:rsidR="00BD4042">
          <w:t>gray</w:t>
        </w:r>
      </w:ins>
      <w:r w:rsidR="00836B94">
        <w:t>.</w:t>
      </w:r>
    </w:p>
    <w:p w14:paraId="78F00E9C" w14:textId="6708E734" w:rsidR="00F90E5C" w:rsidRPr="00F90E5C" w:rsidRDefault="00F90E5C" w:rsidP="00224FCB">
      <w:pPr>
        <w:jc w:val="both"/>
      </w:pPr>
      <w:r>
        <w:rPr>
          <w:b/>
        </w:rPr>
        <w:t>B</w:t>
      </w:r>
      <w:r>
        <w:rPr>
          <w:b/>
        </w:rPr>
        <w:tab/>
      </w:r>
      <w:r>
        <w:t xml:space="preserve">As in A, showing knockout effects </w:t>
      </w:r>
      <w:ins w:id="1248" w:author="Frederick Roth" w:date="2019-02-07T15:14:00Z">
        <w:r w:rsidR="00BD4042">
          <w:t xml:space="preserve">that </w:t>
        </w:r>
      </w:ins>
      <w:del w:id="1249" w:author="Frederick Roth" w:date="2019-02-07T15:14:00Z">
        <w:r w:rsidDel="00BD4042">
          <w:delText xml:space="preserve">mediating </w:delText>
        </w:r>
      </w:del>
      <w:ins w:id="1250" w:author="Frederick Roth" w:date="2019-02-07T15:14:00Z">
        <w:r w:rsidR="00BD4042">
          <w:t xml:space="preserve">mediate </w:t>
        </w:r>
      </w:ins>
      <w:r>
        <w:t>growth</w:t>
      </w:r>
    </w:p>
    <w:p w14:paraId="3963D923" w14:textId="77777777" w:rsidR="00CD2764" w:rsidRDefault="00CD2764" w:rsidP="00224FCB"/>
    <w:p w14:paraId="189166D7" w14:textId="08E14964" w:rsidR="00522486" w:rsidRPr="005959CB" w:rsidRDefault="00522486" w:rsidP="00522486">
      <w:pPr>
        <w:rPr>
          <w:b/>
          <w:rPrChange w:id="1251" w:author="Albi Celaj [2]" w:date="2019-02-13T17:21:00Z">
            <w:rPr/>
          </w:rPrChange>
        </w:rPr>
      </w:pPr>
      <w:commentRangeStart w:id="1252"/>
      <w:r w:rsidRPr="005959CB">
        <w:rPr>
          <w:b/>
        </w:rPr>
        <w:t>Figure S</w:t>
      </w:r>
      <w:commentRangeEnd w:id="1252"/>
      <w:r w:rsidR="00CD2764" w:rsidRPr="005959CB">
        <w:rPr>
          <w:b/>
        </w:rPr>
        <w:t>4</w:t>
      </w:r>
      <w:r w:rsidRPr="005959CB">
        <w:rPr>
          <w:rStyle w:val="CommentReference"/>
          <w:rFonts w:asciiTheme="minorHAnsi" w:hAnsiTheme="minorHAnsi" w:cstheme="minorBidi"/>
          <w:b/>
          <w:rPrChange w:id="1253" w:author="Albi Celaj [2]" w:date="2019-02-13T17:21:00Z">
            <w:rPr>
              <w:rStyle w:val="CommentReference"/>
              <w:rFonts w:asciiTheme="minorHAnsi" w:hAnsiTheme="minorHAnsi" w:cstheme="minorBidi"/>
            </w:rPr>
          </w:rPrChange>
        </w:rPr>
        <w:commentReference w:id="1252"/>
      </w:r>
      <w:ins w:id="1254" w:author="Albi Celaj [2]" w:date="2019-02-13T17:21:00Z">
        <w:r w:rsidR="005959CB" w:rsidRPr="005959CB">
          <w:rPr>
            <w:b/>
          </w:rPr>
          <w:t xml:space="preserve"> </w:t>
        </w:r>
      </w:ins>
      <w:del w:id="1255" w:author="Albi Celaj [2]" w:date="2019-02-13T17:21:00Z">
        <w:r w:rsidRPr="005959CB" w:rsidDel="005959CB">
          <w:rPr>
            <w:b/>
          </w:rPr>
          <w:delText xml:space="preserve">.  </w:delText>
        </w:r>
      </w:del>
      <w:r w:rsidRPr="005959CB">
        <w:rPr>
          <w:b/>
          <w:rPrChange w:id="1256" w:author="Albi Celaj [2]" w:date="2019-02-13T17:21:00Z">
            <w:rPr/>
          </w:rPrChange>
        </w:rPr>
        <w:t xml:space="preserve">Reproducibility of </w:t>
      </w:r>
      <w:r w:rsidR="00E64198" w:rsidRPr="005959CB">
        <w:rPr>
          <w:b/>
          <w:rPrChange w:id="1257" w:author="Albi Celaj [2]" w:date="2019-02-13T17:21:00Z">
            <w:rPr/>
          </w:rPrChange>
        </w:rPr>
        <w:t>G</w:t>
      </w:r>
      <w:r w:rsidRPr="005959CB">
        <w:rPr>
          <w:b/>
          <w:rPrChange w:id="1258" w:author="Albi Celaj [2]" w:date="2019-02-13T17:21:00Z">
            <w:rPr/>
          </w:rPrChange>
        </w:rPr>
        <w:t xml:space="preserve">rouped </w:t>
      </w:r>
      <w:r w:rsidR="00E64198" w:rsidRPr="005959CB">
        <w:rPr>
          <w:b/>
          <w:rPrChange w:id="1259" w:author="Albi Celaj [2]" w:date="2019-02-13T17:21:00Z">
            <w:rPr/>
          </w:rPrChange>
        </w:rPr>
        <w:t>G</w:t>
      </w:r>
      <w:r w:rsidRPr="005959CB">
        <w:rPr>
          <w:b/>
          <w:rPrChange w:id="1260" w:author="Albi Celaj [2]" w:date="2019-02-13T17:21:00Z">
            <w:rPr/>
          </w:rPrChange>
        </w:rPr>
        <w:t xml:space="preserve">enotype </w:t>
      </w:r>
      <w:r w:rsidR="00E64198" w:rsidRPr="005959CB">
        <w:rPr>
          <w:b/>
          <w:rPrChange w:id="1261" w:author="Albi Celaj [2]" w:date="2019-02-13T17:21:00Z">
            <w:rPr/>
          </w:rPrChange>
        </w:rPr>
        <w:t>R</w:t>
      </w:r>
      <w:r w:rsidRPr="005959CB">
        <w:rPr>
          <w:b/>
          <w:rPrChange w:id="1262" w:author="Albi Celaj [2]" w:date="2019-02-13T17:21:00Z">
            <w:rPr/>
          </w:rPrChange>
        </w:rPr>
        <w:t>esistance</w:t>
      </w:r>
      <w:ins w:id="1263" w:author="Albi Celaj [2]" w:date="2019-02-13T17:21:00Z">
        <w:r w:rsidR="005959CB" w:rsidRPr="005959CB">
          <w:rPr>
            <w:b/>
            <w:rPrChange w:id="1264" w:author="Albi Celaj [2]" w:date="2019-02-13T17:21:00Z">
              <w:rPr/>
            </w:rPrChange>
          </w:rPr>
          <w:t xml:space="preserve">, </w:t>
        </w:r>
      </w:ins>
      <w:ins w:id="1265" w:author="Albi Celaj [2]" w:date="2019-02-13T17:25:00Z">
        <w:r w:rsidR="00D50188">
          <w:rPr>
            <w:b/>
          </w:rPr>
          <w:t>R</w:t>
        </w:r>
      </w:ins>
      <w:ins w:id="1266" w:author="Albi Celaj [2]" w:date="2019-02-13T17:21:00Z">
        <w:r w:rsidR="005959CB" w:rsidRPr="005959CB">
          <w:rPr>
            <w:b/>
            <w:rPrChange w:id="1267" w:author="Albi Celaj [2]" w:date="2019-02-13T17:21:00Z">
              <w:rPr/>
            </w:rPrChange>
          </w:rPr>
          <w:t>elated to Figure 2</w:t>
        </w:r>
      </w:ins>
      <w:del w:id="1268" w:author="Albi Celaj [2]" w:date="2019-02-13T17:21:00Z">
        <w:r w:rsidRPr="005959CB" w:rsidDel="005959CB">
          <w:rPr>
            <w:b/>
            <w:rPrChange w:id="1269" w:author="Albi Celaj [2]" w:date="2019-02-13T17:21:00Z">
              <w:rPr/>
            </w:rPrChange>
          </w:rPr>
          <w:delText>.</w:delText>
        </w:r>
      </w:del>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7E2CC165" w:rsidR="00E6797C" w:rsidRPr="005959CB" w:rsidRDefault="00E6797C" w:rsidP="00224FCB">
      <w:pPr>
        <w:jc w:val="both"/>
        <w:rPr>
          <w:b/>
          <w:rPrChange w:id="1270" w:author="Albi Celaj [2]" w:date="2019-02-13T17:21:00Z">
            <w:rPr/>
          </w:rPrChange>
        </w:rPr>
      </w:pPr>
      <w:r w:rsidRPr="005959CB">
        <w:rPr>
          <w:b/>
        </w:rPr>
        <w:t xml:space="preserve">Figure </w:t>
      </w:r>
      <w:r w:rsidR="007E2236" w:rsidRPr="005959CB">
        <w:rPr>
          <w:b/>
        </w:rPr>
        <w:t>S</w:t>
      </w:r>
      <w:r w:rsidR="00EC5C0C" w:rsidRPr="005959CB">
        <w:rPr>
          <w:b/>
        </w:rPr>
        <w:t>5</w:t>
      </w:r>
      <w:ins w:id="1271" w:author="Albi Celaj [2]" w:date="2019-02-13T17:21:00Z">
        <w:r w:rsidR="005959CB" w:rsidRPr="005959CB">
          <w:rPr>
            <w:b/>
          </w:rPr>
          <w:t xml:space="preserve"> </w:t>
        </w:r>
      </w:ins>
      <w:del w:id="1272" w:author="Albi Celaj [2]" w:date="2019-02-13T17:21:00Z">
        <w:r w:rsidRPr="005959CB" w:rsidDel="005959CB">
          <w:rPr>
            <w:b/>
          </w:rPr>
          <w:delText xml:space="preserve">.  </w:delText>
        </w:r>
      </w:del>
      <w:del w:id="1273" w:author="Albi Celaj [2]" w:date="2019-02-13T17:29:00Z">
        <w:r w:rsidRPr="005959CB" w:rsidDel="000B2CF3">
          <w:rPr>
            <w:b/>
            <w:rPrChange w:id="1274" w:author="Albi Celaj [2]" w:date="2019-02-13T17:21:00Z">
              <w:rPr/>
            </w:rPrChange>
          </w:rPr>
          <w:delText xml:space="preserve">A </w:delText>
        </w:r>
      </w:del>
      <w:r w:rsidR="00E64198" w:rsidRPr="005959CB">
        <w:rPr>
          <w:b/>
          <w:rPrChange w:id="1275" w:author="Albi Celaj [2]" w:date="2019-02-13T17:21:00Z">
            <w:rPr/>
          </w:rPrChange>
        </w:rPr>
        <w:t>R</w:t>
      </w:r>
      <w:r w:rsidRPr="005959CB">
        <w:rPr>
          <w:b/>
          <w:rPrChange w:id="1276" w:author="Albi Celaj [2]" w:date="2019-02-13T17:21:00Z">
            <w:rPr/>
          </w:rPrChange>
        </w:rPr>
        <w:t xml:space="preserve">adial </w:t>
      </w:r>
      <w:r w:rsidR="00E64198" w:rsidRPr="005959CB">
        <w:rPr>
          <w:b/>
          <w:rPrChange w:id="1277" w:author="Albi Celaj [2]" w:date="2019-02-13T17:21:00Z">
            <w:rPr/>
          </w:rPrChange>
        </w:rPr>
        <w:t>Combinatorial Signature</w:t>
      </w:r>
      <w:ins w:id="1278" w:author="Albi Celaj [2]" w:date="2019-02-13T17:29:00Z">
        <w:r w:rsidR="000B2CF3">
          <w:rPr>
            <w:b/>
          </w:rPr>
          <w:t>s</w:t>
        </w:r>
      </w:ins>
      <w:r w:rsidR="00E64198" w:rsidRPr="005959CB">
        <w:rPr>
          <w:b/>
          <w:rPrChange w:id="1279" w:author="Albi Celaj [2]" w:date="2019-02-13T17:21:00Z">
            <w:rPr/>
          </w:rPrChange>
        </w:rPr>
        <w:t xml:space="preserve"> </w:t>
      </w:r>
      <w:r w:rsidRPr="005959CB">
        <w:rPr>
          <w:b/>
          <w:rPrChange w:id="1280" w:author="Albi Celaj [2]" w:date="2019-02-13T17:21:00Z">
            <w:rPr/>
          </w:rPrChange>
        </w:rPr>
        <w:t xml:space="preserve">in </w:t>
      </w:r>
      <w:r w:rsidR="00E64198" w:rsidRPr="005959CB">
        <w:rPr>
          <w:b/>
          <w:rPrChange w:id="1281" w:author="Albi Celaj [2]" w:date="2019-02-13T17:21:00Z">
            <w:rPr/>
          </w:rPrChange>
        </w:rPr>
        <w:t>A</w:t>
      </w:r>
      <w:r w:rsidRPr="005959CB">
        <w:rPr>
          <w:b/>
          <w:rPrChange w:id="1282" w:author="Albi Celaj [2]" w:date="2019-02-13T17:21:00Z">
            <w:rPr/>
          </w:rPrChange>
        </w:rPr>
        <w:t xml:space="preserve">dditional </w:t>
      </w:r>
      <w:r w:rsidR="00E64198" w:rsidRPr="005959CB">
        <w:rPr>
          <w:b/>
          <w:rPrChange w:id="1283" w:author="Albi Celaj [2]" w:date="2019-02-13T17:21:00Z">
            <w:rPr/>
          </w:rPrChange>
        </w:rPr>
        <w:t>D</w:t>
      </w:r>
      <w:r w:rsidRPr="005959CB">
        <w:rPr>
          <w:b/>
          <w:rPrChange w:id="1284" w:author="Albi Celaj [2]" w:date="2019-02-13T17:21:00Z">
            <w:rPr/>
          </w:rPrChange>
        </w:rPr>
        <w:t>rugs</w:t>
      </w:r>
      <w:ins w:id="1285" w:author="Albi Celaj [2]" w:date="2019-02-13T17:21:00Z">
        <w:r w:rsidR="005959CB" w:rsidRPr="005959CB">
          <w:rPr>
            <w:b/>
            <w:rPrChange w:id="1286" w:author="Albi Celaj [2]" w:date="2019-02-13T17:21:00Z">
              <w:rPr/>
            </w:rPrChange>
          </w:rPr>
          <w:t xml:space="preserve">, </w:t>
        </w:r>
      </w:ins>
      <w:ins w:id="1287" w:author="Albi Celaj [2]" w:date="2019-02-13T17:25:00Z">
        <w:r w:rsidR="00D50188">
          <w:rPr>
            <w:b/>
          </w:rPr>
          <w:t>R</w:t>
        </w:r>
      </w:ins>
      <w:ins w:id="1288" w:author="Albi Celaj [2]" w:date="2019-02-13T17:21:00Z">
        <w:r w:rsidR="005959CB" w:rsidRPr="005959CB">
          <w:rPr>
            <w:b/>
            <w:rPrChange w:id="1289" w:author="Albi Celaj [2]" w:date="2019-02-13T17:21:00Z">
              <w:rPr/>
            </w:rPrChange>
          </w:rPr>
          <w:t>elated to Figure 2</w:t>
        </w:r>
      </w:ins>
      <w:del w:id="1290" w:author="Albi Celaj [2]" w:date="2019-02-13T17:21:00Z">
        <w:r w:rsidRPr="005959CB" w:rsidDel="005959CB">
          <w:rPr>
            <w:b/>
            <w:rPrChange w:id="1291" w:author="Albi Celaj [2]" w:date="2019-02-13T17:21:00Z">
              <w:rPr/>
            </w:rPrChange>
          </w:rPr>
          <w:delText>.</w:delText>
        </w:r>
      </w:del>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1215C114" w:rsidR="003B20FE" w:rsidRPr="005959CB" w:rsidRDefault="00806F9F" w:rsidP="00224FCB">
      <w:pPr>
        <w:rPr>
          <w:b/>
          <w:rPrChange w:id="1292" w:author="Albi Celaj [2]" w:date="2019-02-13T17:21:00Z">
            <w:rPr/>
          </w:rPrChange>
        </w:rPr>
      </w:pPr>
      <w:r w:rsidRPr="005959CB">
        <w:rPr>
          <w:b/>
        </w:rPr>
        <w:t xml:space="preserve">Figure </w:t>
      </w:r>
      <w:r w:rsidR="007E2236" w:rsidRPr="005959CB">
        <w:rPr>
          <w:b/>
        </w:rPr>
        <w:t>S</w:t>
      </w:r>
      <w:r w:rsidR="00E64198" w:rsidRPr="005959CB">
        <w:rPr>
          <w:b/>
        </w:rPr>
        <w:t>6</w:t>
      </w:r>
      <w:del w:id="1293" w:author="Albi Celaj [2]" w:date="2019-02-13T17:21:00Z">
        <w:r w:rsidR="007A2ED2" w:rsidRPr="005959CB" w:rsidDel="005959CB">
          <w:rPr>
            <w:b/>
          </w:rPr>
          <w:delText xml:space="preserve">. </w:delText>
        </w:r>
      </w:del>
      <w:del w:id="1294" w:author="Albi Celaj [2]" w:date="2019-02-13T17:29:00Z">
        <w:r w:rsidR="007A2ED2" w:rsidRPr="005959CB" w:rsidDel="000B2CF3">
          <w:rPr>
            <w:b/>
          </w:rPr>
          <w:delText xml:space="preserve"> </w:delText>
        </w:r>
        <w:r w:rsidR="003B20FE" w:rsidRPr="005959CB" w:rsidDel="000B2CF3">
          <w:rPr>
            <w:b/>
            <w:rPrChange w:id="1295" w:author="Albi Celaj [2]" w:date="2019-02-13T17:21:00Z">
              <w:rPr/>
            </w:rPrChange>
          </w:rPr>
          <w:delText>A</w:delText>
        </w:r>
      </w:del>
      <w:r w:rsidR="003B20FE" w:rsidRPr="005959CB">
        <w:rPr>
          <w:b/>
          <w:rPrChange w:id="1296" w:author="Albi Celaj [2]" w:date="2019-02-13T17:21:00Z">
            <w:rPr/>
          </w:rPrChange>
        </w:rPr>
        <w:t xml:space="preserve"> </w:t>
      </w:r>
      <w:r w:rsidR="00E64198" w:rsidRPr="005959CB">
        <w:rPr>
          <w:b/>
          <w:rPrChange w:id="1297" w:author="Albi Celaj [2]" w:date="2019-02-13T17:21:00Z">
            <w:rPr/>
          </w:rPrChange>
        </w:rPr>
        <w:t>Resistance</w:t>
      </w:r>
      <w:r w:rsidR="003B20FE" w:rsidRPr="005959CB">
        <w:rPr>
          <w:b/>
          <w:rPrChange w:id="1298" w:author="Albi Celaj [2]" w:date="2019-02-13T17:21:00Z">
            <w:rPr/>
          </w:rPrChange>
        </w:rPr>
        <w:t xml:space="preserve"> </w:t>
      </w:r>
      <w:r w:rsidR="00E64198" w:rsidRPr="005959CB">
        <w:rPr>
          <w:b/>
          <w:rPrChange w:id="1299" w:author="Albi Celaj [2]" w:date="2019-02-13T17:21:00Z">
            <w:rPr/>
          </w:rPrChange>
        </w:rPr>
        <w:t>L</w:t>
      </w:r>
      <w:r w:rsidR="003B20FE" w:rsidRPr="005959CB">
        <w:rPr>
          <w:b/>
          <w:rPrChange w:id="1300" w:author="Albi Celaj [2]" w:date="2019-02-13T17:21:00Z">
            <w:rPr/>
          </w:rPrChange>
        </w:rPr>
        <w:t>andscape</w:t>
      </w:r>
      <w:ins w:id="1301" w:author="Albi Celaj [2]" w:date="2019-02-13T17:29:00Z">
        <w:r w:rsidR="000B2CF3">
          <w:rPr>
            <w:b/>
          </w:rPr>
          <w:t>s</w:t>
        </w:r>
      </w:ins>
      <w:r w:rsidR="00E64198" w:rsidRPr="005959CB">
        <w:rPr>
          <w:b/>
          <w:rPrChange w:id="1302" w:author="Albi Celaj [2]" w:date="2019-02-13T17:21:00Z">
            <w:rPr/>
          </w:rPrChange>
        </w:rPr>
        <w:t xml:space="preserve"> for all D</w:t>
      </w:r>
      <w:r w:rsidR="00B91404" w:rsidRPr="005959CB">
        <w:rPr>
          <w:b/>
          <w:rPrChange w:id="1303" w:author="Albi Celaj [2]" w:date="2019-02-13T17:21:00Z">
            <w:rPr/>
          </w:rPrChange>
        </w:rPr>
        <w:t>rugs</w:t>
      </w:r>
      <w:ins w:id="1304" w:author="Albi Celaj [2]" w:date="2019-02-13T17:21:00Z">
        <w:r w:rsidR="005959CB" w:rsidRPr="005959CB">
          <w:rPr>
            <w:b/>
            <w:rPrChange w:id="1305" w:author="Albi Celaj [2]" w:date="2019-02-13T17:21:00Z">
              <w:rPr/>
            </w:rPrChange>
          </w:rPr>
          <w:t xml:space="preserve">, </w:t>
        </w:r>
      </w:ins>
      <w:ins w:id="1306" w:author="Albi Celaj [2]" w:date="2019-02-13T17:25:00Z">
        <w:r w:rsidR="00D50188">
          <w:rPr>
            <w:b/>
          </w:rPr>
          <w:t>R</w:t>
        </w:r>
      </w:ins>
      <w:ins w:id="1307" w:author="Albi Celaj [2]" w:date="2019-02-13T17:21:00Z">
        <w:r w:rsidR="005959CB" w:rsidRPr="005959CB">
          <w:rPr>
            <w:b/>
            <w:rPrChange w:id="1308" w:author="Albi Celaj [2]" w:date="2019-02-13T17:21:00Z">
              <w:rPr/>
            </w:rPrChange>
          </w:rPr>
          <w:t>elated to Figure 2</w:t>
        </w:r>
      </w:ins>
      <w:del w:id="1309" w:author="Albi Celaj [2]" w:date="2019-02-13T17:21:00Z">
        <w:r w:rsidR="00B91404" w:rsidRPr="005959CB" w:rsidDel="005959CB">
          <w:rPr>
            <w:b/>
            <w:rPrChange w:id="1310" w:author="Albi Celaj [2]" w:date="2019-02-13T17:21:00Z">
              <w:rPr/>
            </w:rPrChange>
          </w:rPr>
          <w:delText>.</w:delText>
        </w:r>
        <w:r w:rsidR="003B20FE" w:rsidRPr="005959CB" w:rsidDel="005959CB">
          <w:rPr>
            <w:b/>
            <w:rPrChange w:id="1311" w:author="Albi Celaj [2]" w:date="2019-02-13T17:21:00Z">
              <w:rPr/>
            </w:rPrChange>
          </w:rPr>
          <w:delText xml:space="preserve"> </w:delText>
        </w:r>
      </w:del>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26E15F85" w14:textId="31E375EE" w:rsidR="00BD4042" w:rsidRPr="00BD4042" w:rsidDel="00E60ED0" w:rsidRDefault="00BD4042" w:rsidP="00224FCB">
      <w:pPr>
        <w:widowControl w:val="0"/>
        <w:autoSpaceDE w:val="0"/>
        <w:autoSpaceDN w:val="0"/>
        <w:adjustRightInd w:val="0"/>
        <w:rPr>
          <w:ins w:id="1312" w:author="Frederick Roth" w:date="2019-02-07T15:20:00Z"/>
          <w:del w:id="1313" w:author="Albi Celaj [2]" w:date="2019-02-08T11:54:00Z"/>
          <w:bCs/>
          <w:iCs/>
          <w:color w:val="000000" w:themeColor="text1"/>
          <w:rPrChange w:id="1314" w:author="Frederick Roth" w:date="2019-02-07T15:20:00Z">
            <w:rPr>
              <w:ins w:id="1315" w:author="Frederick Roth" w:date="2019-02-07T15:20:00Z"/>
              <w:del w:id="1316" w:author="Albi Celaj [2]" w:date="2019-02-08T11:54:00Z"/>
              <w:b/>
              <w:bCs/>
              <w:iCs/>
              <w:color w:val="000000" w:themeColor="text1"/>
            </w:rPr>
          </w:rPrChange>
        </w:rPr>
      </w:pPr>
      <w:ins w:id="1317" w:author="Frederick Roth" w:date="2019-02-07T15:20:00Z">
        <w:del w:id="1318" w:author="Albi Celaj [2]" w:date="2019-02-08T11:54:00Z">
          <w:r w:rsidRPr="00BD4042" w:rsidDel="00E60ED0">
            <w:rPr>
              <w:bCs/>
              <w:iCs/>
              <w:color w:val="000000" w:themeColor="text1"/>
              <w:highlight w:val="yellow"/>
              <w:rPrChange w:id="1319" w:author="Frederick Roth" w:date="2019-02-07T15:20:00Z">
                <w:rPr>
                  <w:b/>
                  <w:bCs/>
                  <w:iCs/>
                  <w:color w:val="000000" w:themeColor="text1"/>
                </w:rPr>
              </w:rPrChange>
            </w:rPr>
            <w:delText>[</w:delText>
          </w:r>
          <w:r w:rsidRPr="00BD4042" w:rsidDel="00E60ED0">
            <w:rPr>
              <w:bCs/>
              <w:iCs/>
              <w:color w:val="000000" w:themeColor="text1"/>
              <w:highlight w:val="yellow"/>
              <w:rPrChange w:id="1320" w:author="Frederick Roth" w:date="2019-02-07T15:20:00Z">
                <w:rPr>
                  <w:bCs/>
                  <w:iCs/>
                  <w:color w:val="000000" w:themeColor="text1"/>
                </w:rPr>
              </w:rPrChange>
            </w:rPr>
            <w:delText>Fritz stopped here</w:delText>
          </w:r>
          <w:r w:rsidRPr="00BD4042" w:rsidDel="00E60ED0">
            <w:rPr>
              <w:bCs/>
              <w:iCs/>
              <w:color w:val="000000" w:themeColor="text1"/>
              <w:highlight w:val="yellow"/>
              <w:rPrChange w:id="1321" w:author="Frederick Roth" w:date="2019-02-07T15:20:00Z">
                <w:rPr>
                  <w:b/>
                  <w:bCs/>
                  <w:iCs/>
                  <w:color w:val="000000" w:themeColor="text1"/>
                </w:rPr>
              </w:rPrChange>
            </w:rPr>
            <w:delText>]</w:delText>
          </w:r>
        </w:del>
      </w:ins>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5672FAF6"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 xml:space="preserve">A, showing the overall </w:t>
      </w:r>
      <w:del w:id="1322" w:author="Frederick Roth" w:date="2019-02-07T15:16:00Z">
        <w:r w:rsidR="002E141B" w:rsidDel="00BD4042">
          <w:rPr>
            <w:bCs/>
            <w:iCs/>
            <w:color w:val="000000" w:themeColor="text1"/>
            <w:lang w:val="en-CA"/>
          </w:rPr>
          <w:delText xml:space="preserve">mean </w:delText>
        </w:r>
      </w:del>
      <w:ins w:id="1323" w:author="Frederick Roth" w:date="2019-02-07T15:16:00Z">
        <w:r w:rsidR="00BD4042">
          <w:rPr>
            <w:bCs/>
            <w:iCs/>
            <w:color w:val="000000" w:themeColor="text1"/>
            <w:lang w:val="en-CA"/>
          </w:rPr>
          <w:t>mean-</w:t>
        </w:r>
      </w:ins>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1324"/>
      <w:r w:rsidRPr="005959CB">
        <w:rPr>
          <w:b/>
          <w:bCs/>
          <w:iCs/>
          <w:color w:val="000000" w:themeColor="text1"/>
        </w:rPr>
        <w:t>Figure S</w:t>
      </w:r>
      <w:r w:rsidR="00AF0890" w:rsidRPr="005959CB">
        <w:rPr>
          <w:b/>
          <w:bCs/>
          <w:iCs/>
          <w:color w:val="000000" w:themeColor="text1"/>
        </w:rPr>
        <w:t>8</w:t>
      </w:r>
      <w:commentRangeEnd w:id="1324"/>
      <w:r w:rsidRPr="00B1756A">
        <w:rPr>
          <w:rStyle w:val="CommentReference"/>
          <w:rFonts w:asciiTheme="minorHAnsi" w:hAnsiTheme="minorHAnsi" w:cstheme="minorBidi"/>
          <w:b/>
        </w:rPr>
        <w:commentReference w:id="1324"/>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1325"/>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1325"/>
      <w:r w:rsidRPr="00B1756A">
        <w:rPr>
          <w:rStyle w:val="CommentReference"/>
          <w:rFonts w:asciiTheme="minorHAnsi" w:hAnsiTheme="minorHAnsi" w:cstheme="minorBidi"/>
          <w:b/>
        </w:rPr>
        <w:commentReference w:id="1325"/>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ins w:id="1326" w:author="Albi Celaj [2]" w:date="2019-02-13T17:23:00Z"/>
          <w:bCs/>
          <w:iCs/>
          <w:color w:val="000000" w:themeColor="text1"/>
          <w:lang w:val="en-CA"/>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lastRenderedPageBreak/>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lbi Celaj" w:date="2019-02-20T13:39:00Z" w:initials="AC">
    <w:p w14:paraId="0B308E78" w14:textId="19377CE8" w:rsidR="0033459D" w:rsidRDefault="0033459D">
      <w:pPr>
        <w:pStyle w:val="CommentText"/>
      </w:pPr>
      <w:r>
        <w:rPr>
          <w:rStyle w:val="CommentReference"/>
        </w:rPr>
        <w:annotationRef/>
      </w:r>
      <w:r>
        <w:t>Intro sentence</w:t>
      </w:r>
    </w:p>
  </w:comment>
  <w:comment w:id="452" w:author="Albi Celaj [2]" w:date="2019-01-17T12:42:00Z" w:initials="AC">
    <w:p w14:paraId="698530E1" w14:textId="66EBEA84" w:rsidR="0033459D" w:rsidRDefault="0033459D">
      <w:pPr>
        <w:pStyle w:val="CommentText"/>
      </w:pPr>
      <w:r>
        <w:rPr>
          <w:rStyle w:val="CommentReference"/>
        </w:rPr>
        <w:annotationRef/>
      </w:r>
      <w:r>
        <w:t>Add separate numbers for growth + resistance</w:t>
      </w:r>
    </w:p>
  </w:comment>
  <w:comment w:id="467" w:author="Albi Celaj" w:date="2018-12-17T12:23:00Z" w:initials="AC">
    <w:p w14:paraId="79860C9F" w14:textId="77777777" w:rsidR="0033459D" w:rsidRDefault="0033459D" w:rsidP="00173382">
      <w:pPr>
        <w:pStyle w:val="CommentText"/>
      </w:pPr>
      <w:r>
        <w:rPr>
          <w:rStyle w:val="CommentReference"/>
        </w:rPr>
        <w:annotationRef/>
      </w:r>
      <w:r>
        <w:t>Need to add to data file</w:t>
      </w:r>
    </w:p>
  </w:comment>
  <w:comment w:id="595" w:author="Yachie Nozomu" w:date="2018-12-10T01:48:00Z" w:initials="NY">
    <w:p w14:paraId="5E14E6E4" w14:textId="77777777" w:rsidR="0033459D" w:rsidRDefault="0033459D"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619" w:author="Yachie Nozomu" w:date="2018-12-10T02:21:00Z" w:initials="NY">
    <w:p w14:paraId="62EA94FD" w14:textId="77777777" w:rsidR="0033459D" w:rsidRDefault="0033459D" w:rsidP="00DB0ED8">
      <w:pPr>
        <w:pStyle w:val="CommentText"/>
      </w:pPr>
      <w:r>
        <w:rPr>
          <w:rStyle w:val="CommentReference"/>
        </w:rPr>
        <w:annotationRef/>
      </w:r>
      <w:r>
        <w:t>Do you assume there are only effluxes and Es are only positive values?</w:t>
      </w:r>
    </w:p>
  </w:comment>
  <w:comment w:id="620" w:author="Albi Celaj" w:date="2018-12-10T14:33:00Z" w:initials="AC">
    <w:p w14:paraId="5C6297C8" w14:textId="77777777" w:rsidR="0033459D" w:rsidRDefault="0033459D" w:rsidP="00DB0ED8">
      <w:pPr>
        <w:pStyle w:val="CommentText"/>
      </w:pPr>
      <w:r>
        <w:rPr>
          <w:rStyle w:val="CommentReference"/>
        </w:rPr>
        <w:annotationRef/>
      </w:r>
      <w:r>
        <w:t>Yes – can add negative E-values but rather chose to model these as inhibition of a hidden clearance factor (as per e-mail)</w:t>
      </w:r>
    </w:p>
  </w:comment>
  <w:comment w:id="628" w:author="Yachie Nozomu" w:date="2018-12-10T01:58:00Z" w:initials="NY">
    <w:p w14:paraId="4D65C6BF" w14:textId="77777777" w:rsidR="0033459D" w:rsidRDefault="0033459D"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629" w:author="Albi Celaj" w:date="2018-12-10T14:33:00Z" w:initials="AC">
    <w:p w14:paraId="5486673A" w14:textId="77777777" w:rsidR="0033459D" w:rsidRDefault="0033459D"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632" w:author="Yachie Nozomu" w:date="2018-12-10T01:53:00Z" w:initials="NY">
    <w:p w14:paraId="59F4459E" w14:textId="77777777" w:rsidR="0033459D" w:rsidRDefault="0033459D"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633" w:author="Albi Celaj" w:date="2018-12-10T14:33:00Z" w:initials="AC">
    <w:p w14:paraId="0B1F9671" w14:textId="6128468A" w:rsidR="0033459D" w:rsidRDefault="0033459D"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33459D" w:rsidRDefault="0033459D" w:rsidP="00E270DE">
      <w:pPr>
        <w:pStyle w:val="CommentText"/>
      </w:pPr>
    </w:p>
  </w:comment>
  <w:comment w:id="634" w:author="Yachie Nozomu" w:date="2018-12-10T02:01:00Z" w:initials="NY">
    <w:p w14:paraId="6B20CD35" w14:textId="77777777" w:rsidR="0033459D" w:rsidRDefault="0033459D" w:rsidP="00E270DE">
      <w:pPr>
        <w:pStyle w:val="CommentText"/>
      </w:pPr>
      <w:r>
        <w:rPr>
          <w:rStyle w:val="CommentReference"/>
        </w:rPr>
        <w:annotationRef/>
      </w:r>
      <w:r>
        <w:t xml:space="preserve">Same here… two mating type datasets could share a decent amount of same genotypes </w:t>
      </w:r>
    </w:p>
  </w:comment>
  <w:comment w:id="635" w:author="Albi Celaj [2]" w:date="2018-12-21T14:48:00Z" w:initials="AC">
    <w:p w14:paraId="28432A83" w14:textId="6F6409FF" w:rsidR="0033459D" w:rsidRDefault="0033459D">
      <w:pPr>
        <w:pStyle w:val="CommentText"/>
      </w:pPr>
      <w:r>
        <w:rPr>
          <w:rStyle w:val="CommentReference"/>
        </w:rPr>
        <w:annotationRef/>
      </w:r>
      <w:r>
        <w:t>As above</w:t>
      </w:r>
    </w:p>
  </w:comment>
  <w:comment w:id="649" w:author="Yachie Nozomu" w:date="2018-12-10T02:29:00Z" w:initials="NY">
    <w:p w14:paraId="19FD9F07" w14:textId="77777777" w:rsidR="0033459D" w:rsidRDefault="0033459D" w:rsidP="00D610F0">
      <w:pPr>
        <w:pStyle w:val="CommentText"/>
      </w:pPr>
      <w:r>
        <w:rPr>
          <w:rStyle w:val="CommentReference"/>
        </w:rPr>
        <w:annotationRef/>
      </w:r>
      <w:r>
        <w:t>Is it unlikely that these genes are involved in valinomycin uptake?</w:t>
      </w:r>
    </w:p>
  </w:comment>
  <w:comment w:id="648" w:author="Albi Celaj" w:date="2018-12-10T13:27:00Z" w:initials="AC">
    <w:p w14:paraId="473490EC" w14:textId="2D66CB8C" w:rsidR="0033459D" w:rsidRDefault="0033459D">
      <w:pPr>
        <w:pStyle w:val="CommentText"/>
      </w:pPr>
      <w:r>
        <w:rPr>
          <w:rStyle w:val="CommentReference"/>
        </w:rPr>
        <w:annotationRef/>
      </w:r>
      <w:r>
        <w:t>See e-mail</w:t>
      </w:r>
    </w:p>
  </w:comment>
  <w:comment w:id="728" w:author="Frederick Roth" w:date="2019-01-22T16:14:00Z" w:initials="FR">
    <w:p w14:paraId="43294444" w14:textId="500717C0" w:rsidR="0033459D" w:rsidRDefault="0033459D">
      <w:pPr>
        <w:pStyle w:val="CommentText"/>
      </w:pPr>
      <w:r>
        <w:rPr>
          <w:rStyle w:val="CommentReference"/>
        </w:rPr>
        <w:annotationRef/>
      </w:r>
      <w:r>
        <w:rPr>
          <w:noProof/>
        </w:rPr>
        <w:t>add use of SGA term somewhere</w:t>
      </w:r>
    </w:p>
  </w:comment>
  <w:comment w:id="729" w:author="Albi Celaj [2]" w:date="2019-01-24T13:53:00Z" w:initials="AC">
    <w:p w14:paraId="7B753950" w14:textId="485B26D7" w:rsidR="0033459D" w:rsidRDefault="0033459D">
      <w:pPr>
        <w:pStyle w:val="CommentText"/>
      </w:pPr>
      <w:r>
        <w:rPr>
          <w:rStyle w:val="CommentReference"/>
        </w:rPr>
        <w:annotationRef/>
      </w:r>
      <w:r>
        <w:t>Added it in the results instead (when describing Green Monster SGA markers)</w:t>
      </w:r>
    </w:p>
  </w:comment>
  <w:comment w:id="853" w:author="Yachie Nozomu" w:date="2018-12-10T02:31:00Z" w:initials="NY">
    <w:p w14:paraId="588E2228" w14:textId="77777777" w:rsidR="0033459D" w:rsidRDefault="0033459D" w:rsidP="00447F5C">
      <w:pPr>
        <w:pStyle w:val="CommentText"/>
      </w:pPr>
      <w:r>
        <w:rPr>
          <w:rStyle w:val="CommentReference"/>
        </w:rPr>
        <w:annotationRef/>
      </w:r>
      <w:r>
        <w:t>Please make sure that RY0148 is not GM Toolkit-alpha</w:t>
      </w:r>
    </w:p>
  </w:comment>
  <w:comment w:id="854" w:author="Albi Celaj" w:date="2018-12-10T14:39:00Z" w:initials="AC">
    <w:p w14:paraId="6DAC57EE" w14:textId="4C43D3CA" w:rsidR="0033459D" w:rsidRDefault="0033459D">
      <w:pPr>
        <w:pStyle w:val="CommentText"/>
      </w:pPr>
      <w:r>
        <w:rPr>
          <w:rStyle w:val="CommentReference"/>
        </w:rPr>
        <w:annotationRef/>
      </w:r>
      <w:r>
        <w:t>It was the Toolkit-alpha strain that was used to make the barcoder, so I added both.  Is this ok? I didn’t see an ‘RY’ code for the barcoder pool</w:t>
      </w:r>
    </w:p>
  </w:comment>
  <w:comment w:id="855" w:author="Yachie Nozomu" w:date="2018-12-10T02:50:00Z" w:initials="NY">
    <w:p w14:paraId="3F645A1E" w14:textId="77777777" w:rsidR="0033459D" w:rsidRDefault="0033459D" w:rsidP="00F85114">
      <w:pPr>
        <w:pStyle w:val="CommentText"/>
      </w:pPr>
      <w:r>
        <w:rPr>
          <w:rStyle w:val="CommentReference"/>
        </w:rPr>
        <w:annotationRef/>
      </w:r>
      <w:r>
        <w:t xml:space="preserve">Was the GM strain URA+? Did each deletion locus have GFP and URA3? </w:t>
      </w:r>
    </w:p>
  </w:comment>
  <w:comment w:id="856" w:author="Albi Celaj" w:date="2018-12-10T13:50:00Z" w:initials="AC">
    <w:p w14:paraId="77A8ABFE" w14:textId="6EF4267F" w:rsidR="0033459D" w:rsidRDefault="0033459D">
      <w:pPr>
        <w:pStyle w:val="CommentText"/>
      </w:pPr>
      <w:r>
        <w:rPr>
          <w:rStyle w:val="CommentReference"/>
        </w:rPr>
        <w:annotationRef/>
      </w:r>
      <w:r>
        <w:t>Yes it did</w:t>
      </w:r>
    </w:p>
  </w:comment>
  <w:comment w:id="857" w:author="Albi Celaj [2]" w:date="2019-02-12T16:00:00Z" w:initials="AC">
    <w:p w14:paraId="1E679895" w14:textId="64E37F99" w:rsidR="0033459D" w:rsidRDefault="0033459D">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858" w:author="Albi Celaj [3]" w:date="2017-08-24T14:59:00Z" w:initials="AC">
    <w:p w14:paraId="3798F73B" w14:textId="09A393D6" w:rsidR="0033459D" w:rsidRDefault="0033459D">
      <w:pPr>
        <w:pStyle w:val="CommentText"/>
      </w:pPr>
      <w:r>
        <w:rPr>
          <w:rStyle w:val="CommentReference"/>
        </w:rPr>
        <w:annotationRef/>
      </w:r>
      <w:r>
        <w:t>Need Marinella to add details</w:t>
      </w:r>
    </w:p>
  </w:comment>
  <w:comment w:id="866" w:author="Albi Celaj [3]" w:date="2017-08-29T13:35:00Z" w:initials="AC">
    <w:p w14:paraId="1D09427C" w14:textId="47A7C76C" w:rsidR="0033459D" w:rsidRDefault="0033459D">
      <w:pPr>
        <w:pStyle w:val="CommentText"/>
      </w:pPr>
      <w:r>
        <w:rPr>
          <w:rStyle w:val="CommentReference"/>
        </w:rPr>
        <w:annotationRef/>
      </w:r>
      <w:r>
        <w:rPr>
          <w:rStyle w:val="CommentReference"/>
        </w:rPr>
        <w:t>Jamie: Need confirmation that it was indeed 2%</w:t>
      </w:r>
    </w:p>
  </w:comment>
  <w:comment w:id="867" w:author="Albi Celaj [3]" w:date="2017-08-30T09:29:00Z" w:initials="AC">
    <w:p w14:paraId="2176F66A" w14:textId="3D74FFD6" w:rsidR="0033459D" w:rsidRDefault="0033459D">
      <w:pPr>
        <w:pStyle w:val="CommentText"/>
      </w:pPr>
      <w:r>
        <w:rPr>
          <w:rStyle w:val="CommentReference"/>
        </w:rPr>
        <w:annotationRef/>
      </w:r>
      <w:r>
        <w:t>Marinella: You had to recreate one of these strains, is it worth mentioning here?</w:t>
      </w:r>
    </w:p>
    <w:p w14:paraId="07D8619E" w14:textId="6BD7FA46" w:rsidR="0033459D" w:rsidRDefault="0033459D">
      <w:pPr>
        <w:pStyle w:val="CommentText"/>
      </w:pPr>
      <w:r>
        <w:t>- Also need to verify growth conditions, took from Tarassov et al paper</w:t>
      </w:r>
    </w:p>
    <w:p w14:paraId="57A9515B" w14:textId="62E3386E" w:rsidR="0033459D" w:rsidRDefault="0033459D">
      <w:pPr>
        <w:pStyle w:val="CommentText"/>
      </w:pPr>
      <w:r>
        <w:t>-Need fluconazole concentrations</w:t>
      </w:r>
    </w:p>
  </w:comment>
  <w:comment w:id="868" w:author="Albi Celaj [3]" w:date="2017-11-07T13:36:00Z" w:initials="AC">
    <w:p w14:paraId="3DB38767" w14:textId="202E2C24" w:rsidR="0033459D" w:rsidRDefault="0033459D">
      <w:pPr>
        <w:pStyle w:val="CommentText"/>
      </w:pPr>
      <w:r>
        <w:rPr>
          <w:rStyle w:val="CommentReference"/>
        </w:rPr>
        <w:annotationRef/>
      </w:r>
      <w:r>
        <w:t>Under construction</w:t>
      </w:r>
    </w:p>
  </w:comment>
  <w:comment w:id="869" w:author="Frederick Roth" w:date="2019-02-05T13:42:00Z" w:initials="FR">
    <w:p w14:paraId="7B688227" w14:textId="18461629" w:rsidR="0033459D" w:rsidRDefault="0033459D">
      <w:pPr>
        <w:pStyle w:val="CommentText"/>
      </w:pPr>
      <w:r>
        <w:rPr>
          <w:rStyle w:val="CommentReference"/>
        </w:rPr>
        <w:annotationRef/>
      </w:r>
      <w:r>
        <w:rPr>
          <w:noProof/>
        </w:rPr>
        <w:t>update all appearances of S4-&gt;S1, S5 -&gt;S4 etc</w:t>
      </w:r>
    </w:p>
  </w:comment>
  <w:comment w:id="1178" w:author="Yachie Nozomu" w:date="2018-12-10T04:09:00Z" w:initials="NY">
    <w:p w14:paraId="7ED5B4B5" w14:textId="77777777" w:rsidR="0033459D" w:rsidRDefault="0033459D" w:rsidP="00DD69D1">
      <w:pPr>
        <w:pStyle w:val="CommentText"/>
      </w:pPr>
      <w:r>
        <w:rPr>
          <w:rStyle w:val="CommentReference"/>
        </w:rPr>
        <w:annotationRef/>
      </w:r>
      <w:r>
        <w:t>Better to have a legend for the arrow widths</w:t>
      </w:r>
    </w:p>
  </w:comment>
  <w:comment w:id="1179" w:author="Albi Celaj" w:date="2018-12-10T14:02:00Z" w:initials="AC">
    <w:p w14:paraId="61A0643E" w14:textId="716CDE26" w:rsidR="0033459D" w:rsidRDefault="0033459D">
      <w:pPr>
        <w:pStyle w:val="CommentText"/>
      </w:pPr>
      <w:r>
        <w:rPr>
          <w:rStyle w:val="CommentReference"/>
        </w:rPr>
        <w:annotationRef/>
      </w:r>
      <w:r>
        <w:t>Done</w:t>
      </w:r>
    </w:p>
  </w:comment>
  <w:comment w:id="1233" w:author="Yachie Nozomu" w:date="2018-12-10T04:12:00Z" w:initials="NY">
    <w:p w14:paraId="1B312765" w14:textId="03B984A1" w:rsidR="0033459D" w:rsidRDefault="0033459D"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1234" w:author="Albi Celaj [2]" w:date="2019-01-31T17:40:00Z" w:initials="AC">
    <w:p w14:paraId="7F21D2AD" w14:textId="73C92892" w:rsidR="0033459D" w:rsidRDefault="0033459D">
      <w:pPr>
        <w:pStyle w:val="CommentText"/>
      </w:pPr>
      <w:r>
        <w:rPr>
          <w:rStyle w:val="CommentReference"/>
        </w:rPr>
        <w:annotationRef/>
      </w:r>
      <w:r>
        <w:t>Done</w:t>
      </w:r>
    </w:p>
  </w:comment>
  <w:comment w:id="1252" w:author="Yachie Nozomu" w:date="2018-12-10T04:05:00Z" w:initials="NY">
    <w:p w14:paraId="1D22F995" w14:textId="77777777" w:rsidR="0033459D" w:rsidRDefault="0033459D" w:rsidP="00522486">
      <w:pPr>
        <w:pStyle w:val="CommentText"/>
      </w:pPr>
      <w:r>
        <w:rPr>
          <w:rStyle w:val="CommentReference"/>
        </w:rPr>
        <w:annotationRef/>
      </w:r>
      <w:r>
        <w:t>P-values?</w:t>
      </w:r>
    </w:p>
  </w:comment>
  <w:comment w:id="1324" w:author="Yachie Nozomu" w:date="2018-12-10T04:07:00Z" w:initials="NY">
    <w:p w14:paraId="2734B415" w14:textId="77777777" w:rsidR="0033459D" w:rsidRDefault="0033459D" w:rsidP="00522486">
      <w:pPr>
        <w:pStyle w:val="CommentText"/>
      </w:pPr>
      <w:r>
        <w:rPr>
          <w:rStyle w:val="CommentReference"/>
        </w:rPr>
        <w:annotationRef/>
      </w:r>
      <w:r>
        <w:t>P-values?</w:t>
      </w:r>
    </w:p>
  </w:comment>
  <w:comment w:id="1325" w:author="Yachie Nozomu" w:date="2018-12-10T04:07:00Z" w:initials="NY">
    <w:p w14:paraId="24423DA6" w14:textId="77777777" w:rsidR="0033459D" w:rsidRDefault="0033459D"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308E78" w15:done="0"/>
  <w15:commentEx w15:paraId="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308E78" w16cid:durableId="2017D716"/>
  <w16cid:commentId w16cid:paraId="698530E1" w16cid:durableId="1FEAF6CB"/>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7ED5B4B5" w16cid:durableId="20054D57"/>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E86AD9" w14:textId="77777777" w:rsidR="00484F60" w:rsidRDefault="00484F60" w:rsidP="006D69DC">
      <w:r>
        <w:separator/>
      </w:r>
    </w:p>
  </w:endnote>
  <w:endnote w:type="continuationSeparator" w:id="0">
    <w:p w14:paraId="4A50F1D6" w14:textId="77777777" w:rsidR="00484F60" w:rsidRDefault="00484F60"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2EB6B9" w14:textId="77777777" w:rsidR="00484F60" w:rsidRDefault="00484F60" w:rsidP="006D69DC">
      <w:r>
        <w:separator/>
      </w:r>
    </w:p>
  </w:footnote>
  <w:footnote w:type="continuationSeparator" w:id="0">
    <w:p w14:paraId="4BC21BD4" w14:textId="77777777" w:rsidR="00484F60" w:rsidRDefault="00484F60" w:rsidP="006D69D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bi Celaj">
    <w15:presenceInfo w15:providerId="Windows Live" w15:userId="725b78b5-2951-40d9-b0b3-05f20b89ce7e"/>
  </w15:person>
  <w15:person w15:author="Albi Celaj [2]">
    <w15:presenceInfo w15:providerId="AD" w15:userId="S::albi.celaj@mail.utoronto.ca::725b78b5-2951-40d9-b0b3-05f20b89ce7e"/>
  </w15:person>
  <w15:person w15:author="Albi Celaj [3]">
    <w15:presenceInfo w15:providerId="None" w15:userId="Albi Celaj"/>
  </w15:person>
  <w15:person w15:author="Al B">
    <w15:presenceInfo w15:providerId="Windows Live" w15:userId="15326412_tp_dropbox"/>
  </w15:person>
  <w15:person w15:author="Frederick Roth">
    <w15:presenceInfo w15:providerId="Windows Live" w15:userId="eb1175e97672b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activeWritingStyle w:appName="MSWord" w:lang="en-CA" w:vendorID="64" w:dllVersion="131078" w:nlCheck="1" w:checkStyle="0"/>
  <w:activeWritingStyle w:appName="MSWord" w:lang="en-US" w:vendorID="64" w:dllVersion="131078"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855"/>
    <w:rsid w:val="00012B1B"/>
    <w:rsid w:val="00012C50"/>
    <w:rsid w:val="00012CF1"/>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324C"/>
    <w:rsid w:val="0003372F"/>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6E"/>
    <w:rsid w:val="00041500"/>
    <w:rsid w:val="000416FC"/>
    <w:rsid w:val="00041797"/>
    <w:rsid w:val="000418F6"/>
    <w:rsid w:val="00041A62"/>
    <w:rsid w:val="00041EBE"/>
    <w:rsid w:val="00041FF2"/>
    <w:rsid w:val="00042541"/>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B32"/>
    <w:rsid w:val="00062C90"/>
    <w:rsid w:val="00063634"/>
    <w:rsid w:val="000637C8"/>
    <w:rsid w:val="00063A0A"/>
    <w:rsid w:val="00063A6C"/>
    <w:rsid w:val="00063DD6"/>
    <w:rsid w:val="00063E8A"/>
    <w:rsid w:val="00064211"/>
    <w:rsid w:val="00064247"/>
    <w:rsid w:val="00064C69"/>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E54"/>
    <w:rsid w:val="00077FEB"/>
    <w:rsid w:val="000802CC"/>
    <w:rsid w:val="00080308"/>
    <w:rsid w:val="00080475"/>
    <w:rsid w:val="000807DB"/>
    <w:rsid w:val="00080B52"/>
    <w:rsid w:val="00080CFF"/>
    <w:rsid w:val="00080EE1"/>
    <w:rsid w:val="000812E9"/>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615F"/>
    <w:rsid w:val="00096207"/>
    <w:rsid w:val="00096BF1"/>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CF3"/>
    <w:rsid w:val="000B2E3E"/>
    <w:rsid w:val="000B2E9C"/>
    <w:rsid w:val="000B2EA8"/>
    <w:rsid w:val="000B3F65"/>
    <w:rsid w:val="000B4073"/>
    <w:rsid w:val="000B4598"/>
    <w:rsid w:val="000B47B8"/>
    <w:rsid w:val="000B4CD5"/>
    <w:rsid w:val="000B4E58"/>
    <w:rsid w:val="000B4F87"/>
    <w:rsid w:val="000B535C"/>
    <w:rsid w:val="000B53D6"/>
    <w:rsid w:val="000B5417"/>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B46"/>
    <w:rsid w:val="000D0B5B"/>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442"/>
    <w:rsid w:val="000F65CF"/>
    <w:rsid w:val="000F6A4B"/>
    <w:rsid w:val="000F6A69"/>
    <w:rsid w:val="000F6B5B"/>
    <w:rsid w:val="000F6C17"/>
    <w:rsid w:val="000F71B3"/>
    <w:rsid w:val="000F75A2"/>
    <w:rsid w:val="000F7ED4"/>
    <w:rsid w:val="000F7F6E"/>
    <w:rsid w:val="00100B14"/>
    <w:rsid w:val="00100CAE"/>
    <w:rsid w:val="00100CCD"/>
    <w:rsid w:val="00100E4E"/>
    <w:rsid w:val="00101644"/>
    <w:rsid w:val="00101660"/>
    <w:rsid w:val="0010198E"/>
    <w:rsid w:val="00101E30"/>
    <w:rsid w:val="00102202"/>
    <w:rsid w:val="00102214"/>
    <w:rsid w:val="0010271F"/>
    <w:rsid w:val="00102C81"/>
    <w:rsid w:val="00102D7B"/>
    <w:rsid w:val="001032F7"/>
    <w:rsid w:val="00103719"/>
    <w:rsid w:val="001038A9"/>
    <w:rsid w:val="001038DA"/>
    <w:rsid w:val="00103D6A"/>
    <w:rsid w:val="00103D7E"/>
    <w:rsid w:val="001043BD"/>
    <w:rsid w:val="001046E3"/>
    <w:rsid w:val="00104F88"/>
    <w:rsid w:val="00105653"/>
    <w:rsid w:val="001058AB"/>
    <w:rsid w:val="00105954"/>
    <w:rsid w:val="0010620E"/>
    <w:rsid w:val="00106325"/>
    <w:rsid w:val="001065C7"/>
    <w:rsid w:val="00106708"/>
    <w:rsid w:val="00107269"/>
    <w:rsid w:val="001074D1"/>
    <w:rsid w:val="00107B62"/>
    <w:rsid w:val="00107F5A"/>
    <w:rsid w:val="0011011B"/>
    <w:rsid w:val="001101B3"/>
    <w:rsid w:val="001102B2"/>
    <w:rsid w:val="00110DEA"/>
    <w:rsid w:val="00110DEB"/>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2A0"/>
    <w:rsid w:val="00117375"/>
    <w:rsid w:val="00117A50"/>
    <w:rsid w:val="00117EE3"/>
    <w:rsid w:val="00117F28"/>
    <w:rsid w:val="001207FF"/>
    <w:rsid w:val="00120A86"/>
    <w:rsid w:val="00120EA5"/>
    <w:rsid w:val="00120EFE"/>
    <w:rsid w:val="0012108E"/>
    <w:rsid w:val="0012159D"/>
    <w:rsid w:val="001216A2"/>
    <w:rsid w:val="00121D28"/>
    <w:rsid w:val="00122063"/>
    <w:rsid w:val="001228A2"/>
    <w:rsid w:val="001229B3"/>
    <w:rsid w:val="00122E73"/>
    <w:rsid w:val="00123469"/>
    <w:rsid w:val="00123BB1"/>
    <w:rsid w:val="00123E71"/>
    <w:rsid w:val="00124824"/>
    <w:rsid w:val="00124A2E"/>
    <w:rsid w:val="00124BD9"/>
    <w:rsid w:val="001251A7"/>
    <w:rsid w:val="001253E6"/>
    <w:rsid w:val="0012567C"/>
    <w:rsid w:val="001257E9"/>
    <w:rsid w:val="00125974"/>
    <w:rsid w:val="00125C10"/>
    <w:rsid w:val="00125DED"/>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BE6"/>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183"/>
    <w:rsid w:val="001461BC"/>
    <w:rsid w:val="0014644A"/>
    <w:rsid w:val="001466E7"/>
    <w:rsid w:val="0014685C"/>
    <w:rsid w:val="00146B98"/>
    <w:rsid w:val="00146D1F"/>
    <w:rsid w:val="00146EB0"/>
    <w:rsid w:val="00147304"/>
    <w:rsid w:val="00147811"/>
    <w:rsid w:val="00147C11"/>
    <w:rsid w:val="00147D3B"/>
    <w:rsid w:val="00147D85"/>
    <w:rsid w:val="00147E6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F46"/>
    <w:rsid w:val="001A4F62"/>
    <w:rsid w:val="001A5111"/>
    <w:rsid w:val="001A5274"/>
    <w:rsid w:val="001A5473"/>
    <w:rsid w:val="001A5607"/>
    <w:rsid w:val="001A5831"/>
    <w:rsid w:val="001A5F12"/>
    <w:rsid w:val="001A6131"/>
    <w:rsid w:val="001A6782"/>
    <w:rsid w:val="001A67E3"/>
    <w:rsid w:val="001A6A41"/>
    <w:rsid w:val="001A6D26"/>
    <w:rsid w:val="001A6DF8"/>
    <w:rsid w:val="001A797B"/>
    <w:rsid w:val="001A7C2E"/>
    <w:rsid w:val="001A7DD8"/>
    <w:rsid w:val="001A7E77"/>
    <w:rsid w:val="001B0287"/>
    <w:rsid w:val="001B06FC"/>
    <w:rsid w:val="001B082E"/>
    <w:rsid w:val="001B0B68"/>
    <w:rsid w:val="001B0C4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A6B"/>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E0419"/>
    <w:rsid w:val="001E0A38"/>
    <w:rsid w:val="001E0F1E"/>
    <w:rsid w:val="001E120B"/>
    <w:rsid w:val="001E1226"/>
    <w:rsid w:val="001E147C"/>
    <w:rsid w:val="001E151D"/>
    <w:rsid w:val="001E1AF5"/>
    <w:rsid w:val="001E1DD3"/>
    <w:rsid w:val="001E20EF"/>
    <w:rsid w:val="001E2396"/>
    <w:rsid w:val="001E2A47"/>
    <w:rsid w:val="001E2DEA"/>
    <w:rsid w:val="001E2EE0"/>
    <w:rsid w:val="001E3508"/>
    <w:rsid w:val="001E3585"/>
    <w:rsid w:val="001E36C8"/>
    <w:rsid w:val="001E430A"/>
    <w:rsid w:val="001E4580"/>
    <w:rsid w:val="001E45FD"/>
    <w:rsid w:val="001E478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C09"/>
    <w:rsid w:val="001F4D0C"/>
    <w:rsid w:val="001F52D4"/>
    <w:rsid w:val="001F53B8"/>
    <w:rsid w:val="001F5438"/>
    <w:rsid w:val="001F558E"/>
    <w:rsid w:val="001F55A2"/>
    <w:rsid w:val="001F5994"/>
    <w:rsid w:val="001F5DF7"/>
    <w:rsid w:val="001F5ED6"/>
    <w:rsid w:val="001F5EE9"/>
    <w:rsid w:val="001F6212"/>
    <w:rsid w:val="001F631B"/>
    <w:rsid w:val="001F636F"/>
    <w:rsid w:val="001F69FF"/>
    <w:rsid w:val="001F7021"/>
    <w:rsid w:val="001F70FD"/>
    <w:rsid w:val="001F7109"/>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2AD"/>
    <w:rsid w:val="0022642D"/>
    <w:rsid w:val="00226CC7"/>
    <w:rsid w:val="00226E6D"/>
    <w:rsid w:val="00226F4C"/>
    <w:rsid w:val="00227165"/>
    <w:rsid w:val="002272B1"/>
    <w:rsid w:val="00227669"/>
    <w:rsid w:val="0022796B"/>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2B7"/>
    <w:rsid w:val="00235F49"/>
    <w:rsid w:val="002362B6"/>
    <w:rsid w:val="002367D7"/>
    <w:rsid w:val="0023686F"/>
    <w:rsid w:val="00236991"/>
    <w:rsid w:val="00236AA6"/>
    <w:rsid w:val="00236F64"/>
    <w:rsid w:val="00237194"/>
    <w:rsid w:val="0023730D"/>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A6D"/>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40C"/>
    <w:rsid w:val="002A4763"/>
    <w:rsid w:val="002A49ED"/>
    <w:rsid w:val="002A4ACA"/>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6F"/>
    <w:rsid w:val="002C3822"/>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0BC"/>
    <w:rsid w:val="002D03E0"/>
    <w:rsid w:val="002D0D3D"/>
    <w:rsid w:val="002D1209"/>
    <w:rsid w:val="002D1B68"/>
    <w:rsid w:val="002D2425"/>
    <w:rsid w:val="002D2606"/>
    <w:rsid w:val="002D3077"/>
    <w:rsid w:val="002D319A"/>
    <w:rsid w:val="002D3307"/>
    <w:rsid w:val="002D3992"/>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3E1"/>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F98"/>
    <w:rsid w:val="0032207D"/>
    <w:rsid w:val="00322112"/>
    <w:rsid w:val="003223F9"/>
    <w:rsid w:val="00322A58"/>
    <w:rsid w:val="00323193"/>
    <w:rsid w:val="00324357"/>
    <w:rsid w:val="0032472C"/>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935"/>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BC"/>
    <w:rsid w:val="00332E09"/>
    <w:rsid w:val="00333138"/>
    <w:rsid w:val="0033321F"/>
    <w:rsid w:val="003332EC"/>
    <w:rsid w:val="0033336B"/>
    <w:rsid w:val="003338C7"/>
    <w:rsid w:val="00333A0B"/>
    <w:rsid w:val="00333E3E"/>
    <w:rsid w:val="003343E3"/>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2373"/>
    <w:rsid w:val="00352F5E"/>
    <w:rsid w:val="0035381B"/>
    <w:rsid w:val="003538EA"/>
    <w:rsid w:val="00353ADC"/>
    <w:rsid w:val="00353BFE"/>
    <w:rsid w:val="00353F0C"/>
    <w:rsid w:val="00354087"/>
    <w:rsid w:val="00354304"/>
    <w:rsid w:val="003545B6"/>
    <w:rsid w:val="003545E1"/>
    <w:rsid w:val="00354A78"/>
    <w:rsid w:val="0035506D"/>
    <w:rsid w:val="0035525D"/>
    <w:rsid w:val="00355817"/>
    <w:rsid w:val="003558C6"/>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54E"/>
    <w:rsid w:val="00380D70"/>
    <w:rsid w:val="0038149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386"/>
    <w:rsid w:val="003B7724"/>
    <w:rsid w:val="003B7C7A"/>
    <w:rsid w:val="003B7CF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C4D"/>
    <w:rsid w:val="003C2082"/>
    <w:rsid w:val="003C2BB2"/>
    <w:rsid w:val="003C2BD8"/>
    <w:rsid w:val="003C343A"/>
    <w:rsid w:val="003C3F08"/>
    <w:rsid w:val="003C4069"/>
    <w:rsid w:val="003C4521"/>
    <w:rsid w:val="003C462A"/>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706B"/>
    <w:rsid w:val="003F7C1B"/>
    <w:rsid w:val="003F7E77"/>
    <w:rsid w:val="004005C3"/>
    <w:rsid w:val="004006A5"/>
    <w:rsid w:val="004009A5"/>
    <w:rsid w:val="00400A85"/>
    <w:rsid w:val="00400B7E"/>
    <w:rsid w:val="00400CAE"/>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C66"/>
    <w:rsid w:val="00411D37"/>
    <w:rsid w:val="004121F6"/>
    <w:rsid w:val="00412496"/>
    <w:rsid w:val="00412AC6"/>
    <w:rsid w:val="00412F3E"/>
    <w:rsid w:val="00413618"/>
    <w:rsid w:val="00413631"/>
    <w:rsid w:val="00413686"/>
    <w:rsid w:val="00413B8A"/>
    <w:rsid w:val="00413D38"/>
    <w:rsid w:val="00413DA7"/>
    <w:rsid w:val="004143E8"/>
    <w:rsid w:val="0041467E"/>
    <w:rsid w:val="00414DF6"/>
    <w:rsid w:val="00414F35"/>
    <w:rsid w:val="004150D1"/>
    <w:rsid w:val="00415132"/>
    <w:rsid w:val="00415276"/>
    <w:rsid w:val="00415727"/>
    <w:rsid w:val="00415BD3"/>
    <w:rsid w:val="00415D5B"/>
    <w:rsid w:val="00415E5C"/>
    <w:rsid w:val="00415EBD"/>
    <w:rsid w:val="00415F89"/>
    <w:rsid w:val="0041694D"/>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710"/>
    <w:rsid w:val="0042174D"/>
    <w:rsid w:val="0042184C"/>
    <w:rsid w:val="00421A54"/>
    <w:rsid w:val="00421AAE"/>
    <w:rsid w:val="00421B7E"/>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010"/>
    <w:rsid w:val="0043412D"/>
    <w:rsid w:val="004343B5"/>
    <w:rsid w:val="004348F6"/>
    <w:rsid w:val="00434A1B"/>
    <w:rsid w:val="00434F1A"/>
    <w:rsid w:val="00434F55"/>
    <w:rsid w:val="0043518D"/>
    <w:rsid w:val="0043569F"/>
    <w:rsid w:val="00435792"/>
    <w:rsid w:val="00435A68"/>
    <w:rsid w:val="00435CE2"/>
    <w:rsid w:val="004368CE"/>
    <w:rsid w:val="00437059"/>
    <w:rsid w:val="004370D7"/>
    <w:rsid w:val="00437617"/>
    <w:rsid w:val="004376E2"/>
    <w:rsid w:val="00437813"/>
    <w:rsid w:val="00437EC7"/>
    <w:rsid w:val="004407D3"/>
    <w:rsid w:val="004414A6"/>
    <w:rsid w:val="00441D29"/>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C0D"/>
    <w:rsid w:val="00450C20"/>
    <w:rsid w:val="00450CFF"/>
    <w:rsid w:val="00450E99"/>
    <w:rsid w:val="00451454"/>
    <w:rsid w:val="004516BB"/>
    <w:rsid w:val="004517C4"/>
    <w:rsid w:val="004522E6"/>
    <w:rsid w:val="0045282A"/>
    <w:rsid w:val="00453ADF"/>
    <w:rsid w:val="00453DD5"/>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4F60"/>
    <w:rsid w:val="00485082"/>
    <w:rsid w:val="004854D4"/>
    <w:rsid w:val="00485C4F"/>
    <w:rsid w:val="00485E90"/>
    <w:rsid w:val="00485EBB"/>
    <w:rsid w:val="00485EBD"/>
    <w:rsid w:val="004862F7"/>
    <w:rsid w:val="00486461"/>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71C"/>
    <w:rsid w:val="004B0AF6"/>
    <w:rsid w:val="004B0C27"/>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3FA1"/>
    <w:rsid w:val="004B4103"/>
    <w:rsid w:val="004B449D"/>
    <w:rsid w:val="004B4A1E"/>
    <w:rsid w:val="004B4BEF"/>
    <w:rsid w:val="004B4C32"/>
    <w:rsid w:val="004B4DE0"/>
    <w:rsid w:val="004B4FC1"/>
    <w:rsid w:val="004B507F"/>
    <w:rsid w:val="004B5141"/>
    <w:rsid w:val="004B539F"/>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805"/>
    <w:rsid w:val="004C6AE1"/>
    <w:rsid w:val="004C70F9"/>
    <w:rsid w:val="004C73A3"/>
    <w:rsid w:val="004C76FD"/>
    <w:rsid w:val="004C7B43"/>
    <w:rsid w:val="004D0055"/>
    <w:rsid w:val="004D0164"/>
    <w:rsid w:val="004D03E3"/>
    <w:rsid w:val="004D0809"/>
    <w:rsid w:val="004D0FBB"/>
    <w:rsid w:val="004D138E"/>
    <w:rsid w:val="004D15C4"/>
    <w:rsid w:val="004D1F72"/>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505"/>
    <w:rsid w:val="004E15BB"/>
    <w:rsid w:val="004E1C74"/>
    <w:rsid w:val="004E1CEA"/>
    <w:rsid w:val="004E1D6B"/>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446"/>
    <w:rsid w:val="005034F8"/>
    <w:rsid w:val="00503C9F"/>
    <w:rsid w:val="00504029"/>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107D"/>
    <w:rsid w:val="00511291"/>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567"/>
    <w:rsid w:val="0052762D"/>
    <w:rsid w:val="00527997"/>
    <w:rsid w:val="00527A8E"/>
    <w:rsid w:val="00527F17"/>
    <w:rsid w:val="005302CD"/>
    <w:rsid w:val="005302D7"/>
    <w:rsid w:val="005304D1"/>
    <w:rsid w:val="00530C18"/>
    <w:rsid w:val="00531334"/>
    <w:rsid w:val="005316BF"/>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1D9"/>
    <w:rsid w:val="0055022D"/>
    <w:rsid w:val="00550282"/>
    <w:rsid w:val="00550404"/>
    <w:rsid w:val="00550C94"/>
    <w:rsid w:val="00550D1B"/>
    <w:rsid w:val="005513A4"/>
    <w:rsid w:val="00551BE5"/>
    <w:rsid w:val="00551CFE"/>
    <w:rsid w:val="00551E22"/>
    <w:rsid w:val="005520C8"/>
    <w:rsid w:val="00552185"/>
    <w:rsid w:val="005523C5"/>
    <w:rsid w:val="0055241D"/>
    <w:rsid w:val="00552472"/>
    <w:rsid w:val="005524E2"/>
    <w:rsid w:val="005524F7"/>
    <w:rsid w:val="00552A79"/>
    <w:rsid w:val="005537B8"/>
    <w:rsid w:val="005537FB"/>
    <w:rsid w:val="00553986"/>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B89"/>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390"/>
    <w:rsid w:val="0057641F"/>
    <w:rsid w:val="005765C0"/>
    <w:rsid w:val="005767BD"/>
    <w:rsid w:val="00576DFF"/>
    <w:rsid w:val="00576EC4"/>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316"/>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E3"/>
    <w:rsid w:val="005D143E"/>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A"/>
    <w:rsid w:val="005E51E1"/>
    <w:rsid w:val="005E52B4"/>
    <w:rsid w:val="005E54D3"/>
    <w:rsid w:val="005E5E97"/>
    <w:rsid w:val="005E637B"/>
    <w:rsid w:val="005E648E"/>
    <w:rsid w:val="005E6859"/>
    <w:rsid w:val="005E6BA1"/>
    <w:rsid w:val="005E6C0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F12"/>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783"/>
    <w:rsid w:val="00612A16"/>
    <w:rsid w:val="00612C22"/>
    <w:rsid w:val="00613137"/>
    <w:rsid w:val="0061320F"/>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BB5"/>
    <w:rsid w:val="00622CA4"/>
    <w:rsid w:val="00622E5A"/>
    <w:rsid w:val="0062389C"/>
    <w:rsid w:val="00623AD0"/>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0D4"/>
    <w:rsid w:val="006442BF"/>
    <w:rsid w:val="006446E6"/>
    <w:rsid w:val="0064484F"/>
    <w:rsid w:val="0064494C"/>
    <w:rsid w:val="00644971"/>
    <w:rsid w:val="00644BD1"/>
    <w:rsid w:val="00644E63"/>
    <w:rsid w:val="0064516C"/>
    <w:rsid w:val="00645182"/>
    <w:rsid w:val="006451FC"/>
    <w:rsid w:val="00645373"/>
    <w:rsid w:val="00645575"/>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4A7"/>
    <w:rsid w:val="0066266B"/>
    <w:rsid w:val="006626CC"/>
    <w:rsid w:val="006628D0"/>
    <w:rsid w:val="006628DE"/>
    <w:rsid w:val="006629B0"/>
    <w:rsid w:val="00662BFE"/>
    <w:rsid w:val="00662D0E"/>
    <w:rsid w:val="00662F58"/>
    <w:rsid w:val="0066335F"/>
    <w:rsid w:val="00663713"/>
    <w:rsid w:val="006637DC"/>
    <w:rsid w:val="00663B9B"/>
    <w:rsid w:val="00663F54"/>
    <w:rsid w:val="00663F83"/>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80094"/>
    <w:rsid w:val="00680293"/>
    <w:rsid w:val="006802DD"/>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4BD"/>
    <w:rsid w:val="006868F5"/>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86"/>
    <w:rsid w:val="00696537"/>
    <w:rsid w:val="006967CF"/>
    <w:rsid w:val="006968F5"/>
    <w:rsid w:val="00696A51"/>
    <w:rsid w:val="00696D1D"/>
    <w:rsid w:val="006970B8"/>
    <w:rsid w:val="00697113"/>
    <w:rsid w:val="00697195"/>
    <w:rsid w:val="00697319"/>
    <w:rsid w:val="006976B3"/>
    <w:rsid w:val="00697D7D"/>
    <w:rsid w:val="006A05DE"/>
    <w:rsid w:val="006A0A7C"/>
    <w:rsid w:val="006A0B07"/>
    <w:rsid w:val="006A0BEA"/>
    <w:rsid w:val="006A0C59"/>
    <w:rsid w:val="006A0D45"/>
    <w:rsid w:val="006A1209"/>
    <w:rsid w:val="006A1296"/>
    <w:rsid w:val="006A172B"/>
    <w:rsid w:val="006A1A1D"/>
    <w:rsid w:val="006A1C40"/>
    <w:rsid w:val="006A26F7"/>
    <w:rsid w:val="006A2C15"/>
    <w:rsid w:val="006A32C8"/>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0F8C"/>
    <w:rsid w:val="006B1148"/>
    <w:rsid w:val="006B139A"/>
    <w:rsid w:val="006B1F15"/>
    <w:rsid w:val="006B25AE"/>
    <w:rsid w:val="006B28F5"/>
    <w:rsid w:val="006B2945"/>
    <w:rsid w:val="006B2C3B"/>
    <w:rsid w:val="006B2F30"/>
    <w:rsid w:val="006B3720"/>
    <w:rsid w:val="006B3A20"/>
    <w:rsid w:val="006B3E82"/>
    <w:rsid w:val="006B3EEB"/>
    <w:rsid w:val="006B3F3C"/>
    <w:rsid w:val="006B4034"/>
    <w:rsid w:val="006B4256"/>
    <w:rsid w:val="006B4D4F"/>
    <w:rsid w:val="006B4F69"/>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A04"/>
    <w:rsid w:val="006E0CF7"/>
    <w:rsid w:val="006E0E27"/>
    <w:rsid w:val="006E0EB4"/>
    <w:rsid w:val="006E0F5A"/>
    <w:rsid w:val="006E132C"/>
    <w:rsid w:val="006E1718"/>
    <w:rsid w:val="006E1BB2"/>
    <w:rsid w:val="006E1CF7"/>
    <w:rsid w:val="006E1F8A"/>
    <w:rsid w:val="006E2298"/>
    <w:rsid w:val="006E23E8"/>
    <w:rsid w:val="006E2465"/>
    <w:rsid w:val="006E2D9E"/>
    <w:rsid w:val="006E318B"/>
    <w:rsid w:val="006E3392"/>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F86"/>
    <w:rsid w:val="006F1FDD"/>
    <w:rsid w:val="006F22DD"/>
    <w:rsid w:val="006F230F"/>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1FA"/>
    <w:rsid w:val="00703332"/>
    <w:rsid w:val="00703382"/>
    <w:rsid w:val="0070379B"/>
    <w:rsid w:val="00703821"/>
    <w:rsid w:val="007039E1"/>
    <w:rsid w:val="00703A17"/>
    <w:rsid w:val="00703CCA"/>
    <w:rsid w:val="00704DE9"/>
    <w:rsid w:val="0070509F"/>
    <w:rsid w:val="007055CD"/>
    <w:rsid w:val="0070572F"/>
    <w:rsid w:val="00705891"/>
    <w:rsid w:val="00705D98"/>
    <w:rsid w:val="007061C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2B9"/>
    <w:rsid w:val="0074288E"/>
    <w:rsid w:val="007428B9"/>
    <w:rsid w:val="00742D8C"/>
    <w:rsid w:val="00743BEC"/>
    <w:rsid w:val="007443AB"/>
    <w:rsid w:val="00744606"/>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A19"/>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C7C"/>
    <w:rsid w:val="00785D1E"/>
    <w:rsid w:val="00785EB3"/>
    <w:rsid w:val="00785FCB"/>
    <w:rsid w:val="0078600C"/>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6AC"/>
    <w:rsid w:val="007A0851"/>
    <w:rsid w:val="007A0D96"/>
    <w:rsid w:val="007A0EB0"/>
    <w:rsid w:val="007A0F8D"/>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8E8"/>
    <w:rsid w:val="007F4AAA"/>
    <w:rsid w:val="007F4F51"/>
    <w:rsid w:val="007F522F"/>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8B5"/>
    <w:rsid w:val="008138E2"/>
    <w:rsid w:val="00813A61"/>
    <w:rsid w:val="00813D0B"/>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52F"/>
    <w:rsid w:val="008436FC"/>
    <w:rsid w:val="00843B4C"/>
    <w:rsid w:val="008443AA"/>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7D65"/>
    <w:rsid w:val="008503FF"/>
    <w:rsid w:val="0085049A"/>
    <w:rsid w:val="008509D2"/>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E67"/>
    <w:rsid w:val="00870961"/>
    <w:rsid w:val="00870D23"/>
    <w:rsid w:val="00870E24"/>
    <w:rsid w:val="00870E3E"/>
    <w:rsid w:val="00870FC0"/>
    <w:rsid w:val="0087178A"/>
    <w:rsid w:val="008717B7"/>
    <w:rsid w:val="00871AD3"/>
    <w:rsid w:val="00871C99"/>
    <w:rsid w:val="00871E93"/>
    <w:rsid w:val="00871F93"/>
    <w:rsid w:val="008722E2"/>
    <w:rsid w:val="008723CC"/>
    <w:rsid w:val="008723EE"/>
    <w:rsid w:val="008724FD"/>
    <w:rsid w:val="00872A42"/>
    <w:rsid w:val="00872B16"/>
    <w:rsid w:val="00872B91"/>
    <w:rsid w:val="00872EFA"/>
    <w:rsid w:val="00872FAA"/>
    <w:rsid w:val="008730C8"/>
    <w:rsid w:val="00873161"/>
    <w:rsid w:val="00873BF3"/>
    <w:rsid w:val="00873DF6"/>
    <w:rsid w:val="00873E6B"/>
    <w:rsid w:val="00873FF0"/>
    <w:rsid w:val="00874065"/>
    <w:rsid w:val="00874260"/>
    <w:rsid w:val="00874C8F"/>
    <w:rsid w:val="0087500D"/>
    <w:rsid w:val="008758B1"/>
    <w:rsid w:val="00875D5B"/>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5C7"/>
    <w:rsid w:val="00885680"/>
    <w:rsid w:val="0088582E"/>
    <w:rsid w:val="00885AC7"/>
    <w:rsid w:val="00885C71"/>
    <w:rsid w:val="00886853"/>
    <w:rsid w:val="00886DDD"/>
    <w:rsid w:val="00886F7A"/>
    <w:rsid w:val="00887212"/>
    <w:rsid w:val="00890022"/>
    <w:rsid w:val="00890836"/>
    <w:rsid w:val="00890971"/>
    <w:rsid w:val="00890FD4"/>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543"/>
    <w:rsid w:val="008958C4"/>
    <w:rsid w:val="00895B2F"/>
    <w:rsid w:val="00895B50"/>
    <w:rsid w:val="00895C02"/>
    <w:rsid w:val="00895CD9"/>
    <w:rsid w:val="00895D27"/>
    <w:rsid w:val="00895E27"/>
    <w:rsid w:val="00896201"/>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F9C"/>
    <w:rsid w:val="008C02CE"/>
    <w:rsid w:val="008C045E"/>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6071"/>
    <w:rsid w:val="008E699C"/>
    <w:rsid w:val="008E6C44"/>
    <w:rsid w:val="008E6D98"/>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FE6"/>
    <w:rsid w:val="00900301"/>
    <w:rsid w:val="009003E9"/>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3242"/>
    <w:rsid w:val="009333D2"/>
    <w:rsid w:val="0093380E"/>
    <w:rsid w:val="00933846"/>
    <w:rsid w:val="00933EA6"/>
    <w:rsid w:val="00934961"/>
    <w:rsid w:val="00934E5D"/>
    <w:rsid w:val="009351FF"/>
    <w:rsid w:val="00935A6D"/>
    <w:rsid w:val="00935F31"/>
    <w:rsid w:val="0093605B"/>
    <w:rsid w:val="009362E0"/>
    <w:rsid w:val="00936319"/>
    <w:rsid w:val="009366E0"/>
    <w:rsid w:val="00936B6E"/>
    <w:rsid w:val="00936CCD"/>
    <w:rsid w:val="00936DA4"/>
    <w:rsid w:val="00936EEF"/>
    <w:rsid w:val="00937157"/>
    <w:rsid w:val="0093732F"/>
    <w:rsid w:val="0093761D"/>
    <w:rsid w:val="0093761F"/>
    <w:rsid w:val="009378A6"/>
    <w:rsid w:val="00937BAB"/>
    <w:rsid w:val="00937DC2"/>
    <w:rsid w:val="00940B7C"/>
    <w:rsid w:val="009417F4"/>
    <w:rsid w:val="009418A6"/>
    <w:rsid w:val="00941E15"/>
    <w:rsid w:val="00941F09"/>
    <w:rsid w:val="00942A0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39B"/>
    <w:rsid w:val="00981620"/>
    <w:rsid w:val="0098183E"/>
    <w:rsid w:val="00981FF4"/>
    <w:rsid w:val="00982721"/>
    <w:rsid w:val="009827C8"/>
    <w:rsid w:val="00982999"/>
    <w:rsid w:val="009830F3"/>
    <w:rsid w:val="009833C3"/>
    <w:rsid w:val="00983876"/>
    <w:rsid w:val="00983BC1"/>
    <w:rsid w:val="00983D73"/>
    <w:rsid w:val="00983E48"/>
    <w:rsid w:val="00983FE9"/>
    <w:rsid w:val="00984524"/>
    <w:rsid w:val="009845D4"/>
    <w:rsid w:val="009848A1"/>
    <w:rsid w:val="00984AE6"/>
    <w:rsid w:val="0098504E"/>
    <w:rsid w:val="00985077"/>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E5D"/>
    <w:rsid w:val="009924D8"/>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93D"/>
    <w:rsid w:val="009A0D22"/>
    <w:rsid w:val="009A12A9"/>
    <w:rsid w:val="009A19C3"/>
    <w:rsid w:val="009A218F"/>
    <w:rsid w:val="009A24B1"/>
    <w:rsid w:val="009A36DC"/>
    <w:rsid w:val="009A3709"/>
    <w:rsid w:val="009A38A1"/>
    <w:rsid w:val="009A487D"/>
    <w:rsid w:val="009A4A7C"/>
    <w:rsid w:val="009A5361"/>
    <w:rsid w:val="009A571F"/>
    <w:rsid w:val="009A58DB"/>
    <w:rsid w:val="009A5A06"/>
    <w:rsid w:val="009A5CB0"/>
    <w:rsid w:val="009A5D41"/>
    <w:rsid w:val="009A6615"/>
    <w:rsid w:val="009A68EC"/>
    <w:rsid w:val="009A6F21"/>
    <w:rsid w:val="009A6FE3"/>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6E3A"/>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B4F"/>
    <w:rsid w:val="009E4DE6"/>
    <w:rsid w:val="009E5FBF"/>
    <w:rsid w:val="009E6127"/>
    <w:rsid w:val="009E62AC"/>
    <w:rsid w:val="009E667D"/>
    <w:rsid w:val="009E6785"/>
    <w:rsid w:val="009E714E"/>
    <w:rsid w:val="009E7595"/>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AC9"/>
    <w:rsid w:val="009F3E20"/>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2C20"/>
    <w:rsid w:val="00A12E78"/>
    <w:rsid w:val="00A13491"/>
    <w:rsid w:val="00A13576"/>
    <w:rsid w:val="00A135C9"/>
    <w:rsid w:val="00A13902"/>
    <w:rsid w:val="00A13D80"/>
    <w:rsid w:val="00A14140"/>
    <w:rsid w:val="00A1423F"/>
    <w:rsid w:val="00A144EF"/>
    <w:rsid w:val="00A146A3"/>
    <w:rsid w:val="00A14A5F"/>
    <w:rsid w:val="00A14BA1"/>
    <w:rsid w:val="00A14EA4"/>
    <w:rsid w:val="00A151D2"/>
    <w:rsid w:val="00A153E4"/>
    <w:rsid w:val="00A15557"/>
    <w:rsid w:val="00A15565"/>
    <w:rsid w:val="00A159E8"/>
    <w:rsid w:val="00A16D21"/>
    <w:rsid w:val="00A16EE8"/>
    <w:rsid w:val="00A1715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D4"/>
    <w:rsid w:val="00A4753B"/>
    <w:rsid w:val="00A4755E"/>
    <w:rsid w:val="00A47B6E"/>
    <w:rsid w:val="00A5046D"/>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ABF"/>
    <w:rsid w:val="00A77AFE"/>
    <w:rsid w:val="00A77B22"/>
    <w:rsid w:val="00A77FFC"/>
    <w:rsid w:val="00A806A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ACD"/>
    <w:rsid w:val="00AA3421"/>
    <w:rsid w:val="00AA3ABF"/>
    <w:rsid w:val="00AA3B1B"/>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16F"/>
    <w:rsid w:val="00AB04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F48"/>
    <w:rsid w:val="00AD023A"/>
    <w:rsid w:val="00AD046C"/>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CA5"/>
    <w:rsid w:val="00AE4DCF"/>
    <w:rsid w:val="00AE51D6"/>
    <w:rsid w:val="00AE520F"/>
    <w:rsid w:val="00AE5561"/>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BF3"/>
    <w:rsid w:val="00AF7D6F"/>
    <w:rsid w:val="00AF7F7B"/>
    <w:rsid w:val="00AF7FA3"/>
    <w:rsid w:val="00B002B4"/>
    <w:rsid w:val="00B006D5"/>
    <w:rsid w:val="00B0145C"/>
    <w:rsid w:val="00B016EE"/>
    <w:rsid w:val="00B0183A"/>
    <w:rsid w:val="00B01D69"/>
    <w:rsid w:val="00B023AD"/>
    <w:rsid w:val="00B02ABD"/>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AAC"/>
    <w:rsid w:val="00B10B39"/>
    <w:rsid w:val="00B10D62"/>
    <w:rsid w:val="00B11784"/>
    <w:rsid w:val="00B118D0"/>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13"/>
    <w:rsid w:val="00B252A9"/>
    <w:rsid w:val="00B254BF"/>
    <w:rsid w:val="00B254FB"/>
    <w:rsid w:val="00B255F3"/>
    <w:rsid w:val="00B25E55"/>
    <w:rsid w:val="00B260D4"/>
    <w:rsid w:val="00B26D45"/>
    <w:rsid w:val="00B276FC"/>
    <w:rsid w:val="00B27861"/>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1110"/>
    <w:rsid w:val="00B4143C"/>
    <w:rsid w:val="00B41EDC"/>
    <w:rsid w:val="00B41F81"/>
    <w:rsid w:val="00B420DD"/>
    <w:rsid w:val="00B42701"/>
    <w:rsid w:val="00B43238"/>
    <w:rsid w:val="00B43255"/>
    <w:rsid w:val="00B435B9"/>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EAF"/>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772"/>
    <w:rsid w:val="00B81E39"/>
    <w:rsid w:val="00B81E9D"/>
    <w:rsid w:val="00B82604"/>
    <w:rsid w:val="00B8292E"/>
    <w:rsid w:val="00B83034"/>
    <w:rsid w:val="00B83046"/>
    <w:rsid w:val="00B83613"/>
    <w:rsid w:val="00B83B51"/>
    <w:rsid w:val="00B8449B"/>
    <w:rsid w:val="00B84596"/>
    <w:rsid w:val="00B846CD"/>
    <w:rsid w:val="00B84A02"/>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112A"/>
    <w:rsid w:val="00B91404"/>
    <w:rsid w:val="00B91BAB"/>
    <w:rsid w:val="00B91D52"/>
    <w:rsid w:val="00B92139"/>
    <w:rsid w:val="00B921D1"/>
    <w:rsid w:val="00B922D0"/>
    <w:rsid w:val="00B92C98"/>
    <w:rsid w:val="00B92D2B"/>
    <w:rsid w:val="00B92F19"/>
    <w:rsid w:val="00B93158"/>
    <w:rsid w:val="00B93211"/>
    <w:rsid w:val="00B93495"/>
    <w:rsid w:val="00B935B6"/>
    <w:rsid w:val="00B937C9"/>
    <w:rsid w:val="00B93A5F"/>
    <w:rsid w:val="00B93C8D"/>
    <w:rsid w:val="00B93FA3"/>
    <w:rsid w:val="00B93FAE"/>
    <w:rsid w:val="00B94A02"/>
    <w:rsid w:val="00B94A9C"/>
    <w:rsid w:val="00B94E12"/>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502"/>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86F"/>
    <w:rsid w:val="00BD68D4"/>
    <w:rsid w:val="00BD6C20"/>
    <w:rsid w:val="00BD7816"/>
    <w:rsid w:val="00BD78C5"/>
    <w:rsid w:val="00BE0119"/>
    <w:rsid w:val="00BE0460"/>
    <w:rsid w:val="00BE08A0"/>
    <w:rsid w:val="00BE09DF"/>
    <w:rsid w:val="00BE09E9"/>
    <w:rsid w:val="00BE0BCF"/>
    <w:rsid w:val="00BE11A6"/>
    <w:rsid w:val="00BE1DD1"/>
    <w:rsid w:val="00BE207B"/>
    <w:rsid w:val="00BE21D4"/>
    <w:rsid w:val="00BE22E9"/>
    <w:rsid w:val="00BE2568"/>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1A95"/>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500"/>
    <w:rsid w:val="00C05531"/>
    <w:rsid w:val="00C05930"/>
    <w:rsid w:val="00C05A89"/>
    <w:rsid w:val="00C06538"/>
    <w:rsid w:val="00C0677F"/>
    <w:rsid w:val="00C06D1D"/>
    <w:rsid w:val="00C0725B"/>
    <w:rsid w:val="00C072D2"/>
    <w:rsid w:val="00C074AC"/>
    <w:rsid w:val="00C074EC"/>
    <w:rsid w:val="00C07CFC"/>
    <w:rsid w:val="00C10226"/>
    <w:rsid w:val="00C105CF"/>
    <w:rsid w:val="00C1089F"/>
    <w:rsid w:val="00C109E5"/>
    <w:rsid w:val="00C10AC7"/>
    <w:rsid w:val="00C110B4"/>
    <w:rsid w:val="00C11550"/>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965"/>
    <w:rsid w:val="00C34C94"/>
    <w:rsid w:val="00C3503E"/>
    <w:rsid w:val="00C3504B"/>
    <w:rsid w:val="00C35287"/>
    <w:rsid w:val="00C35796"/>
    <w:rsid w:val="00C359A3"/>
    <w:rsid w:val="00C35F15"/>
    <w:rsid w:val="00C361A3"/>
    <w:rsid w:val="00C36252"/>
    <w:rsid w:val="00C36394"/>
    <w:rsid w:val="00C3659A"/>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78B"/>
    <w:rsid w:val="00C72BD1"/>
    <w:rsid w:val="00C72EFB"/>
    <w:rsid w:val="00C72FE2"/>
    <w:rsid w:val="00C73074"/>
    <w:rsid w:val="00C732E6"/>
    <w:rsid w:val="00C73430"/>
    <w:rsid w:val="00C735C4"/>
    <w:rsid w:val="00C7385F"/>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2E31"/>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D0"/>
    <w:rsid w:val="00C93F02"/>
    <w:rsid w:val="00C94C3E"/>
    <w:rsid w:val="00C94D62"/>
    <w:rsid w:val="00C94E36"/>
    <w:rsid w:val="00C95336"/>
    <w:rsid w:val="00C95523"/>
    <w:rsid w:val="00C95881"/>
    <w:rsid w:val="00C9589D"/>
    <w:rsid w:val="00C95A0C"/>
    <w:rsid w:val="00C95AE1"/>
    <w:rsid w:val="00C9636B"/>
    <w:rsid w:val="00C97182"/>
    <w:rsid w:val="00C9726B"/>
    <w:rsid w:val="00C97D1C"/>
    <w:rsid w:val="00C97FBB"/>
    <w:rsid w:val="00CA0270"/>
    <w:rsid w:val="00CA0502"/>
    <w:rsid w:val="00CA0AB4"/>
    <w:rsid w:val="00CA1436"/>
    <w:rsid w:val="00CA193F"/>
    <w:rsid w:val="00CA1F33"/>
    <w:rsid w:val="00CA22C2"/>
    <w:rsid w:val="00CA3014"/>
    <w:rsid w:val="00CA31D0"/>
    <w:rsid w:val="00CA3479"/>
    <w:rsid w:val="00CA3CEF"/>
    <w:rsid w:val="00CA3E71"/>
    <w:rsid w:val="00CA43CE"/>
    <w:rsid w:val="00CA4479"/>
    <w:rsid w:val="00CA46A4"/>
    <w:rsid w:val="00CA46B9"/>
    <w:rsid w:val="00CA48D8"/>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34B"/>
    <w:rsid w:val="00CB33BC"/>
    <w:rsid w:val="00CB3508"/>
    <w:rsid w:val="00CB3602"/>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8D"/>
    <w:rsid w:val="00CE16CD"/>
    <w:rsid w:val="00CE16CE"/>
    <w:rsid w:val="00CE194A"/>
    <w:rsid w:val="00CE1B65"/>
    <w:rsid w:val="00CE1EA3"/>
    <w:rsid w:val="00CE22F9"/>
    <w:rsid w:val="00CE2976"/>
    <w:rsid w:val="00CE2DB8"/>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B35"/>
    <w:rsid w:val="00CF5FC1"/>
    <w:rsid w:val="00CF6239"/>
    <w:rsid w:val="00CF6639"/>
    <w:rsid w:val="00CF6A84"/>
    <w:rsid w:val="00CF6B59"/>
    <w:rsid w:val="00CF6F5D"/>
    <w:rsid w:val="00CF6FC0"/>
    <w:rsid w:val="00CF73C6"/>
    <w:rsid w:val="00CF787C"/>
    <w:rsid w:val="00CF78D0"/>
    <w:rsid w:val="00CF7D75"/>
    <w:rsid w:val="00D00F11"/>
    <w:rsid w:val="00D0114F"/>
    <w:rsid w:val="00D01735"/>
    <w:rsid w:val="00D01765"/>
    <w:rsid w:val="00D01AB7"/>
    <w:rsid w:val="00D01BD8"/>
    <w:rsid w:val="00D01DAB"/>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410"/>
    <w:rsid w:val="00D36773"/>
    <w:rsid w:val="00D370F1"/>
    <w:rsid w:val="00D3792D"/>
    <w:rsid w:val="00D37C29"/>
    <w:rsid w:val="00D37E76"/>
    <w:rsid w:val="00D40058"/>
    <w:rsid w:val="00D4080F"/>
    <w:rsid w:val="00D40922"/>
    <w:rsid w:val="00D40965"/>
    <w:rsid w:val="00D40FBB"/>
    <w:rsid w:val="00D40FEC"/>
    <w:rsid w:val="00D40FF0"/>
    <w:rsid w:val="00D41039"/>
    <w:rsid w:val="00D41311"/>
    <w:rsid w:val="00D41701"/>
    <w:rsid w:val="00D41710"/>
    <w:rsid w:val="00D41761"/>
    <w:rsid w:val="00D41A92"/>
    <w:rsid w:val="00D427DB"/>
    <w:rsid w:val="00D435F7"/>
    <w:rsid w:val="00D439B8"/>
    <w:rsid w:val="00D439E2"/>
    <w:rsid w:val="00D4421B"/>
    <w:rsid w:val="00D44354"/>
    <w:rsid w:val="00D445BE"/>
    <w:rsid w:val="00D448AE"/>
    <w:rsid w:val="00D44E0B"/>
    <w:rsid w:val="00D450B1"/>
    <w:rsid w:val="00D452FD"/>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1003"/>
    <w:rsid w:val="00D815DC"/>
    <w:rsid w:val="00D81628"/>
    <w:rsid w:val="00D8183D"/>
    <w:rsid w:val="00D8185F"/>
    <w:rsid w:val="00D81B16"/>
    <w:rsid w:val="00D81B2A"/>
    <w:rsid w:val="00D81F86"/>
    <w:rsid w:val="00D8248E"/>
    <w:rsid w:val="00D832DC"/>
    <w:rsid w:val="00D83661"/>
    <w:rsid w:val="00D8382D"/>
    <w:rsid w:val="00D83E7B"/>
    <w:rsid w:val="00D84000"/>
    <w:rsid w:val="00D84954"/>
    <w:rsid w:val="00D84E69"/>
    <w:rsid w:val="00D853DD"/>
    <w:rsid w:val="00D8547A"/>
    <w:rsid w:val="00D85957"/>
    <w:rsid w:val="00D85C37"/>
    <w:rsid w:val="00D85C3B"/>
    <w:rsid w:val="00D85E82"/>
    <w:rsid w:val="00D86322"/>
    <w:rsid w:val="00D863E9"/>
    <w:rsid w:val="00D8654A"/>
    <w:rsid w:val="00D86B5C"/>
    <w:rsid w:val="00D870F5"/>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D45"/>
    <w:rsid w:val="00E17E7A"/>
    <w:rsid w:val="00E2018B"/>
    <w:rsid w:val="00E2081C"/>
    <w:rsid w:val="00E212E9"/>
    <w:rsid w:val="00E213C6"/>
    <w:rsid w:val="00E2142D"/>
    <w:rsid w:val="00E21607"/>
    <w:rsid w:val="00E21693"/>
    <w:rsid w:val="00E217D9"/>
    <w:rsid w:val="00E21A58"/>
    <w:rsid w:val="00E21AD1"/>
    <w:rsid w:val="00E21ECD"/>
    <w:rsid w:val="00E2246F"/>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B4B"/>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0ED0"/>
    <w:rsid w:val="00E61178"/>
    <w:rsid w:val="00E612BF"/>
    <w:rsid w:val="00E61756"/>
    <w:rsid w:val="00E61963"/>
    <w:rsid w:val="00E620AF"/>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AF8"/>
    <w:rsid w:val="00E95B98"/>
    <w:rsid w:val="00E964EC"/>
    <w:rsid w:val="00E96508"/>
    <w:rsid w:val="00E96783"/>
    <w:rsid w:val="00E96950"/>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A6E"/>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5EFC"/>
    <w:rsid w:val="00EA5FCC"/>
    <w:rsid w:val="00EA645D"/>
    <w:rsid w:val="00EA6650"/>
    <w:rsid w:val="00EA677A"/>
    <w:rsid w:val="00EA6C91"/>
    <w:rsid w:val="00EA6CA6"/>
    <w:rsid w:val="00EA6CAE"/>
    <w:rsid w:val="00EA717D"/>
    <w:rsid w:val="00EA7319"/>
    <w:rsid w:val="00EA779F"/>
    <w:rsid w:val="00EB08F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6AB"/>
    <w:rsid w:val="00ED29EE"/>
    <w:rsid w:val="00ED2BE5"/>
    <w:rsid w:val="00ED3296"/>
    <w:rsid w:val="00ED3901"/>
    <w:rsid w:val="00ED3BDE"/>
    <w:rsid w:val="00ED3DB8"/>
    <w:rsid w:val="00ED3E0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82F"/>
    <w:rsid w:val="00F1091C"/>
    <w:rsid w:val="00F10D4E"/>
    <w:rsid w:val="00F10DC4"/>
    <w:rsid w:val="00F1172F"/>
    <w:rsid w:val="00F117C8"/>
    <w:rsid w:val="00F117D8"/>
    <w:rsid w:val="00F11BEE"/>
    <w:rsid w:val="00F11EE5"/>
    <w:rsid w:val="00F1270B"/>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820"/>
    <w:rsid w:val="00F26A72"/>
    <w:rsid w:val="00F26B71"/>
    <w:rsid w:val="00F26CF9"/>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8E8"/>
    <w:rsid w:val="00F349DA"/>
    <w:rsid w:val="00F35BF6"/>
    <w:rsid w:val="00F35CDB"/>
    <w:rsid w:val="00F35E01"/>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D29"/>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2C3"/>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0E5C"/>
    <w:rsid w:val="00F911F6"/>
    <w:rsid w:val="00F9133D"/>
    <w:rsid w:val="00F9199A"/>
    <w:rsid w:val="00F91F38"/>
    <w:rsid w:val="00F92A22"/>
    <w:rsid w:val="00F92AF3"/>
    <w:rsid w:val="00F92CE4"/>
    <w:rsid w:val="00F92F94"/>
    <w:rsid w:val="00F9368F"/>
    <w:rsid w:val="00F939E1"/>
    <w:rsid w:val="00F9420E"/>
    <w:rsid w:val="00F9424F"/>
    <w:rsid w:val="00F9577C"/>
    <w:rsid w:val="00F9599E"/>
    <w:rsid w:val="00F96180"/>
    <w:rsid w:val="00F9656F"/>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230"/>
    <w:rsid w:val="00FB3832"/>
    <w:rsid w:val="00FB3B33"/>
    <w:rsid w:val="00FB3EE9"/>
    <w:rsid w:val="00FB4320"/>
    <w:rsid w:val="00FB4464"/>
    <w:rsid w:val="00FB4672"/>
    <w:rsid w:val="00FB4B0D"/>
    <w:rsid w:val="00FB55DF"/>
    <w:rsid w:val="00FB5937"/>
    <w:rsid w:val="00FB595B"/>
    <w:rsid w:val="00FB5B30"/>
    <w:rsid w:val="00FB5C56"/>
    <w:rsid w:val="00FB5DF8"/>
    <w:rsid w:val="00FB6169"/>
    <w:rsid w:val="00FB62E5"/>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B00"/>
    <w:rsid w:val="00FC6E6A"/>
    <w:rsid w:val="00FC76B2"/>
    <w:rsid w:val="00FC773B"/>
    <w:rsid w:val="00FC77AE"/>
    <w:rsid w:val="00FD0208"/>
    <w:rsid w:val="00FD042D"/>
    <w:rsid w:val="00FD0670"/>
    <w:rsid w:val="00FD0724"/>
    <w:rsid w:val="00FD07CF"/>
    <w:rsid w:val="00FD07EF"/>
    <w:rsid w:val="00FD0A13"/>
    <w:rsid w:val="00FD0EF1"/>
    <w:rsid w:val="00FD12DD"/>
    <w:rsid w:val="00FD150D"/>
    <w:rsid w:val="00FD19D6"/>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09E1680-E443-425B-810A-83F6AC751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36</Pages>
  <Words>74002</Words>
  <Characters>421818</Characters>
  <Application>Microsoft Office Word</Application>
  <DocSecurity>0</DocSecurity>
  <Lines>3515</Lines>
  <Paragraphs>9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1</cp:revision>
  <cp:lastPrinted>2019-02-21T22:40:00Z</cp:lastPrinted>
  <dcterms:created xsi:type="dcterms:W3CDTF">2019-02-21T22:40:00Z</dcterms:created>
  <dcterms:modified xsi:type="dcterms:W3CDTF">2019-02-22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